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E4BAE0" w14:textId="77777777" w:rsidR="000D3D3E" w:rsidRDefault="000D3D3E" w:rsidP="000D3D3E">
      <w:pPr>
        <w:pStyle w:val="NPBtext"/>
      </w:pPr>
    </w:p>
    <w:p w14:paraId="768608F8" w14:textId="0A1BE2A1" w:rsidR="005857E8" w:rsidRDefault="00A37B26" w:rsidP="005857E8">
      <w:pPr>
        <w:pStyle w:val="NPBtext"/>
      </w:pPr>
      <w:r>
        <w:rPr>
          <w:noProof/>
        </w:rPr>
        <mc:AlternateContent>
          <mc:Choice Requires="wps">
            <w:drawing>
              <wp:anchor distT="0" distB="0" distL="114300" distR="114300" simplePos="0" relativeHeight="251660288" behindDoc="0" locked="0" layoutInCell="1" allowOverlap="1" wp14:anchorId="6AD1EFDF" wp14:editId="60D7CB6F">
                <wp:simplePos x="0" y="0"/>
                <wp:positionH relativeFrom="margin">
                  <wp:align>right</wp:align>
                </wp:positionH>
                <wp:positionV relativeFrom="paragraph">
                  <wp:posOffset>66146</wp:posOffset>
                </wp:positionV>
                <wp:extent cx="5878286" cy="35370"/>
                <wp:effectExtent l="19050" t="19050" r="27305" b="22225"/>
                <wp:wrapNone/>
                <wp:docPr id="3" name="Straight Connector 3"/>
                <wp:cNvGraphicFramePr/>
                <a:graphic xmlns:a="http://schemas.openxmlformats.org/drawingml/2006/main">
                  <a:graphicData uri="http://schemas.microsoft.com/office/word/2010/wordprocessingShape">
                    <wps:wsp>
                      <wps:cNvCnPr/>
                      <wps:spPr>
                        <a:xfrm flipV="1">
                          <a:off x="0" y="0"/>
                          <a:ext cx="5878286" cy="35370"/>
                        </a:xfrm>
                        <a:prstGeom prst="line">
                          <a:avLst/>
                        </a:prstGeom>
                        <a:ln w="28575">
                          <a:solidFill>
                            <a:srgbClr val="172D5D"/>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999A1E" id="Straight Connector 3" o:spid="_x0000_s1026" style="position:absolute;flip:y;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11.65pt,5.2pt" to="874.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" strokecolor="#172d5d" strokeweight="2.25pt">
                <v:stroke joinstyle="miter"/>
                <w10:wrap anchorx="margin"/>
              </v:line>
            </w:pict>
          </mc:Fallback>
        </mc:AlternateContent>
      </w:r>
      <w:r w:rsidR="005857E8">
        <w:rPr>
          <w:noProof/>
        </w:rPr>
        <w:drawing>
          <wp:anchor distT="0" distB="0" distL="114300" distR="114300" simplePos="0" relativeHeight="251658240" behindDoc="0" locked="1" layoutInCell="1" allowOverlap="0" wp14:anchorId="222BFF43" wp14:editId="00C47339">
            <wp:simplePos x="0" y="0"/>
            <wp:positionH relativeFrom="margin">
              <wp:posOffset>223520</wp:posOffset>
            </wp:positionH>
            <wp:positionV relativeFrom="paragraph">
              <wp:posOffset>-6985</wp:posOffset>
            </wp:positionV>
            <wp:extent cx="2386330" cy="116332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HIClogo2015.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86330" cy="1163320"/>
                    </a:xfrm>
                    <a:prstGeom prst="rect">
                      <a:avLst/>
                    </a:prstGeom>
                  </pic:spPr>
                </pic:pic>
              </a:graphicData>
            </a:graphic>
            <wp14:sizeRelH relativeFrom="page">
              <wp14:pctWidth>0</wp14:pctWidth>
            </wp14:sizeRelH>
            <wp14:sizeRelV relativeFrom="page">
              <wp14:pctHeight>0</wp14:pctHeight>
            </wp14:sizeRelV>
          </wp:anchor>
        </w:drawing>
      </w:r>
    </w:p>
    <w:p w14:paraId="4A24CD58" w14:textId="77777777" w:rsidR="005857E8" w:rsidRPr="005857E8" w:rsidRDefault="005857E8" w:rsidP="005857E8">
      <w:pPr>
        <w:pStyle w:val="NPBtext"/>
      </w:pPr>
    </w:p>
    <w:p w14:paraId="74AF8EFA" w14:textId="11AA3627" w:rsidR="0012378C" w:rsidRDefault="00DE1395" w:rsidP="00A37B26">
      <w:pPr>
        <w:pStyle w:val="NPBheading1"/>
        <w:jc w:val="center"/>
        <w:rPr>
          <w:sz w:val="40"/>
          <w:szCs w:val="40"/>
        </w:rPr>
      </w:pPr>
      <w:bookmarkStart w:id="0" w:name="_Toc442082058"/>
      <w:r>
        <w:rPr>
          <w:sz w:val="40"/>
          <w:szCs w:val="40"/>
        </w:rPr>
        <w:t>Swine Disease</w:t>
      </w:r>
      <w:r w:rsidR="00A37B26">
        <w:rPr>
          <w:sz w:val="40"/>
          <w:szCs w:val="40"/>
        </w:rPr>
        <w:t xml:space="preserve"> </w:t>
      </w:r>
      <w:r w:rsidR="00A62E1C">
        <w:rPr>
          <w:sz w:val="40"/>
          <w:szCs w:val="40"/>
        </w:rPr>
        <w:t>Matrix</w:t>
      </w:r>
      <w:r w:rsidR="00371B62">
        <w:rPr>
          <w:sz w:val="40"/>
          <w:szCs w:val="40"/>
        </w:rPr>
        <w:t xml:space="preserve"> Supplement</w:t>
      </w:r>
      <w:bookmarkEnd w:id="0"/>
    </w:p>
    <w:p w14:paraId="5869EF7E" w14:textId="77777777" w:rsidR="00A62E1C" w:rsidRDefault="00A62E1C" w:rsidP="00A37B26">
      <w:pPr>
        <w:pStyle w:val="NPBtext"/>
        <w:jc w:val="center"/>
        <w:rPr>
          <w:i/>
        </w:rPr>
      </w:pPr>
      <w:r>
        <w:rPr>
          <w:i/>
        </w:rPr>
        <w:t>Prepared for the Swine Health Information Center</w:t>
      </w:r>
    </w:p>
    <w:p w14:paraId="731599B3" w14:textId="77777777" w:rsidR="00A62E1C" w:rsidRDefault="00A62E1C" w:rsidP="00A37B26">
      <w:pPr>
        <w:pStyle w:val="NPBtext"/>
        <w:jc w:val="center"/>
        <w:rPr>
          <w:i/>
        </w:rPr>
      </w:pPr>
      <w:r>
        <w:rPr>
          <w:i/>
        </w:rPr>
        <w:t>By the Center for Food Security and Public Health,</w:t>
      </w:r>
    </w:p>
    <w:p w14:paraId="1EB65B92" w14:textId="0F21506E" w:rsidR="00A62E1C" w:rsidRDefault="00A62E1C" w:rsidP="00A37B26">
      <w:pPr>
        <w:pStyle w:val="NPBtext"/>
        <w:jc w:val="center"/>
        <w:rPr>
          <w:i/>
        </w:rPr>
      </w:pPr>
      <w:r>
        <w:rPr>
          <w:i/>
        </w:rPr>
        <w:t>College of Veterinary Medicine,</w:t>
      </w:r>
    </w:p>
    <w:p w14:paraId="54E3A71C" w14:textId="0C1750C0" w:rsidR="00A62E1C" w:rsidRDefault="00A62E1C" w:rsidP="00A37B26">
      <w:pPr>
        <w:pStyle w:val="NPBtext"/>
        <w:jc w:val="center"/>
        <w:rPr>
          <w:i/>
        </w:rPr>
      </w:pPr>
      <w:r>
        <w:rPr>
          <w:i/>
        </w:rPr>
        <w:t>Iowa State University</w:t>
      </w:r>
    </w:p>
    <w:p w14:paraId="3C8ECA6B" w14:textId="47DD468E" w:rsidR="00A62E1C" w:rsidRDefault="00A62E1C" w:rsidP="00A37B26">
      <w:pPr>
        <w:pStyle w:val="NPBtext"/>
        <w:jc w:val="center"/>
        <w:rPr>
          <w:i/>
        </w:rPr>
      </w:pPr>
      <w:r>
        <w:rPr>
          <w:i/>
        </w:rPr>
        <w:t>DRAFT January 2016</w:t>
      </w:r>
    </w:p>
    <w:p w14:paraId="4FF6940A" w14:textId="402D3425" w:rsidR="00CF27C4" w:rsidRDefault="005857E8" w:rsidP="007B3680">
      <w:pPr>
        <w:pStyle w:val="NPBtext"/>
        <w:rPr>
          <w:i/>
        </w:rPr>
      </w:pPr>
      <w:r>
        <w:rPr>
          <w:i/>
          <w:noProof/>
        </w:rPr>
        <w:drawing>
          <wp:anchor distT="0" distB="0" distL="114300" distR="114300" simplePos="0" relativeHeight="251659264" behindDoc="0" locked="1" layoutInCell="1" allowOverlap="0" wp14:anchorId="451B9EC4" wp14:editId="1AA0C58F">
            <wp:simplePos x="0" y="0"/>
            <wp:positionH relativeFrom="margin">
              <wp:posOffset>2907665</wp:posOffset>
            </wp:positionH>
            <wp:positionV relativeFrom="paragraph">
              <wp:posOffset>-4201160</wp:posOffset>
            </wp:positionV>
            <wp:extent cx="3229610" cy="1661795"/>
            <wp:effectExtent l="0" t="0" r="889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FSPH_ISU.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29610" cy="1661795"/>
                    </a:xfrm>
                    <a:prstGeom prst="rect">
                      <a:avLst/>
                    </a:prstGeom>
                  </pic:spPr>
                </pic:pic>
              </a:graphicData>
            </a:graphic>
            <wp14:sizeRelH relativeFrom="page">
              <wp14:pctWidth>0</wp14:pctWidth>
            </wp14:sizeRelH>
            <wp14:sizeRelV relativeFrom="page">
              <wp14:pctHeight>0</wp14:pctHeight>
            </wp14:sizeRelV>
          </wp:anchor>
        </w:drawing>
      </w:r>
    </w:p>
    <w:p w14:paraId="012DC44F" w14:textId="77777777" w:rsidR="00CF27C4" w:rsidRPr="00A37B26" w:rsidRDefault="00CF27C4" w:rsidP="00A37B26">
      <w:pPr>
        <w:pStyle w:val="NPBtext"/>
      </w:pPr>
    </w:p>
    <w:p w14:paraId="6539B108" w14:textId="77777777" w:rsidR="007B3680" w:rsidRDefault="007B3680" w:rsidP="00AC109F">
      <w:pPr>
        <w:pStyle w:val="NPBheading1"/>
        <w:jc w:val="center"/>
      </w:pPr>
    </w:p>
    <w:p w14:paraId="71496462" w14:textId="77777777" w:rsidR="007B3680" w:rsidRDefault="007B3680" w:rsidP="007B3680">
      <w:pPr>
        <w:pStyle w:val="NPBtext"/>
      </w:pPr>
    </w:p>
    <w:p w14:paraId="279CF3B2" w14:textId="77777777" w:rsidR="007B3680" w:rsidRDefault="007B3680" w:rsidP="007B3680">
      <w:pPr>
        <w:pStyle w:val="NPBtext"/>
      </w:pPr>
    </w:p>
    <w:p w14:paraId="60D86627" w14:textId="77777777" w:rsidR="007B3680" w:rsidRDefault="007B3680" w:rsidP="007B3680">
      <w:pPr>
        <w:pStyle w:val="NPBtext"/>
      </w:pPr>
    </w:p>
    <w:p w14:paraId="68D3D4FC" w14:textId="77777777" w:rsidR="007B3680" w:rsidRDefault="007B3680" w:rsidP="007B3680">
      <w:pPr>
        <w:pStyle w:val="NPBtext"/>
      </w:pPr>
    </w:p>
    <w:p w14:paraId="219EBA30" w14:textId="77777777" w:rsidR="007B3680" w:rsidRDefault="007B3680" w:rsidP="007B3680">
      <w:pPr>
        <w:pStyle w:val="NPBtext"/>
      </w:pPr>
    </w:p>
    <w:p w14:paraId="615999D4" w14:textId="77777777" w:rsidR="007B3680" w:rsidRDefault="007B3680" w:rsidP="007B3680">
      <w:pPr>
        <w:pStyle w:val="NPBtext"/>
      </w:pPr>
    </w:p>
    <w:p w14:paraId="456F446A" w14:textId="77777777" w:rsidR="007B3680" w:rsidRDefault="007B3680" w:rsidP="007B3680">
      <w:pPr>
        <w:pStyle w:val="NPBtext"/>
      </w:pPr>
    </w:p>
    <w:p w14:paraId="58A06DA6" w14:textId="77777777" w:rsidR="007B3680" w:rsidRDefault="007B3680" w:rsidP="007B3680">
      <w:pPr>
        <w:pStyle w:val="NPBtext"/>
      </w:pPr>
    </w:p>
    <w:p w14:paraId="1D9B5CA9" w14:textId="77777777" w:rsidR="007B3680" w:rsidRDefault="007B3680" w:rsidP="007B3680">
      <w:pPr>
        <w:pStyle w:val="NPBtext"/>
      </w:pPr>
    </w:p>
    <w:p w14:paraId="6C3E93B0" w14:textId="77777777" w:rsidR="007B3680" w:rsidRDefault="007B3680" w:rsidP="007B3680">
      <w:pPr>
        <w:pStyle w:val="NPBtext"/>
      </w:pPr>
    </w:p>
    <w:p w14:paraId="37B4AE0A" w14:textId="77777777" w:rsidR="007B3680" w:rsidRDefault="007B3680" w:rsidP="007B3680">
      <w:pPr>
        <w:pStyle w:val="NPBtext"/>
      </w:pPr>
    </w:p>
    <w:p w14:paraId="29858D13" w14:textId="77777777" w:rsidR="007B3680" w:rsidRDefault="007B3680" w:rsidP="007B3680">
      <w:pPr>
        <w:pStyle w:val="NPBtext"/>
      </w:pPr>
    </w:p>
    <w:p w14:paraId="0381EAC5" w14:textId="77777777" w:rsidR="007B3680" w:rsidRDefault="007B3680" w:rsidP="007B3680">
      <w:pPr>
        <w:pStyle w:val="NPBtext"/>
      </w:pPr>
    </w:p>
    <w:p w14:paraId="2A184B61" w14:textId="77777777" w:rsidR="007B3680" w:rsidRDefault="007B3680" w:rsidP="007B3680">
      <w:pPr>
        <w:pStyle w:val="NPBtext"/>
      </w:pPr>
    </w:p>
    <w:p w14:paraId="01108A7B" w14:textId="77777777" w:rsidR="007B3680" w:rsidRDefault="007B3680" w:rsidP="007B3680">
      <w:pPr>
        <w:pStyle w:val="NPBtext"/>
      </w:pPr>
    </w:p>
    <w:p w14:paraId="729D33AC" w14:textId="77777777" w:rsidR="007B3680" w:rsidRDefault="007B3680" w:rsidP="007B3680">
      <w:pPr>
        <w:pStyle w:val="NPBtext"/>
      </w:pPr>
    </w:p>
    <w:p w14:paraId="13D44706" w14:textId="77777777" w:rsidR="007B3680" w:rsidRDefault="007B3680" w:rsidP="007B3680">
      <w:pPr>
        <w:pStyle w:val="NPBtext"/>
      </w:pPr>
    </w:p>
    <w:p w14:paraId="51B561A8" w14:textId="77777777" w:rsidR="007B3680" w:rsidRDefault="007B3680" w:rsidP="007B3680">
      <w:pPr>
        <w:pStyle w:val="NPBtext"/>
      </w:pPr>
    </w:p>
    <w:p w14:paraId="367057E1" w14:textId="77777777" w:rsidR="007B3680" w:rsidRDefault="007B3680" w:rsidP="007B3680">
      <w:pPr>
        <w:pStyle w:val="NPBtext"/>
      </w:pPr>
    </w:p>
    <w:p w14:paraId="0EE81128" w14:textId="77777777" w:rsidR="007B3680" w:rsidRDefault="007B3680" w:rsidP="007B3680">
      <w:pPr>
        <w:pStyle w:val="NPBtext"/>
      </w:pPr>
    </w:p>
    <w:p w14:paraId="77E6EAC5" w14:textId="77777777" w:rsidR="007B3680" w:rsidRDefault="007B3680" w:rsidP="007B3680">
      <w:pPr>
        <w:pStyle w:val="NPBtext"/>
      </w:pPr>
    </w:p>
    <w:p w14:paraId="70C96D17" w14:textId="77777777" w:rsidR="007B3680" w:rsidRDefault="007B3680" w:rsidP="007B3680">
      <w:pPr>
        <w:pStyle w:val="NPBtext"/>
      </w:pPr>
    </w:p>
    <w:p w14:paraId="7A6B105A" w14:textId="77777777" w:rsidR="007B3680" w:rsidRDefault="007B3680" w:rsidP="007B3680">
      <w:pPr>
        <w:pStyle w:val="NPBtext"/>
      </w:pPr>
    </w:p>
    <w:p w14:paraId="785F366B" w14:textId="77777777" w:rsidR="007B3680" w:rsidRDefault="007B3680" w:rsidP="007B3680">
      <w:pPr>
        <w:pStyle w:val="NPBtext"/>
      </w:pPr>
    </w:p>
    <w:p w14:paraId="4B3DC350" w14:textId="77777777" w:rsidR="007B3680" w:rsidRDefault="007B3680" w:rsidP="007B3680">
      <w:pPr>
        <w:pStyle w:val="NPBtext"/>
      </w:pPr>
    </w:p>
    <w:p w14:paraId="1B7AB120" w14:textId="77777777" w:rsidR="007B3680" w:rsidRDefault="007B3680" w:rsidP="007B3680">
      <w:pPr>
        <w:pStyle w:val="NPBtext"/>
      </w:pPr>
    </w:p>
    <w:p w14:paraId="4CE9E307" w14:textId="77777777" w:rsidR="007B3680" w:rsidRDefault="007B3680" w:rsidP="007B3680">
      <w:pPr>
        <w:pStyle w:val="NPBtext"/>
      </w:pPr>
    </w:p>
    <w:p w14:paraId="43B76B8B" w14:textId="77777777" w:rsidR="007B3680" w:rsidRDefault="007B3680" w:rsidP="007B3680">
      <w:pPr>
        <w:pStyle w:val="NPBtext"/>
      </w:pPr>
    </w:p>
    <w:p w14:paraId="11FBDD56" w14:textId="5067D8F0" w:rsidR="00CF27C4" w:rsidRDefault="00CF27C4" w:rsidP="007B3680">
      <w:pPr>
        <w:pStyle w:val="NPBheading1"/>
      </w:pPr>
      <w:bookmarkStart w:id="1" w:name="_Toc442082059"/>
      <w:r>
        <w:lastRenderedPageBreak/>
        <w:t>List of Acronyms</w:t>
      </w:r>
      <w:bookmarkEnd w:id="1"/>
    </w:p>
    <w:p w14:paraId="0666DB3A" w14:textId="162F863E" w:rsidR="00CF27C4" w:rsidRPr="00A84837" w:rsidRDefault="00A84837" w:rsidP="00A84837">
      <w:pPr>
        <w:pStyle w:val="NPBtext"/>
      </w:pPr>
      <w:r>
        <w:t>AGID</w:t>
      </w:r>
      <w:r w:rsidR="004A0FB6">
        <w:tab/>
      </w:r>
      <w:r w:rsidR="004A0FB6">
        <w:tab/>
      </w:r>
      <w:r w:rsidR="004A0FB6">
        <w:tab/>
        <w:t xml:space="preserve">Agar gel immunodiffusion </w:t>
      </w:r>
    </w:p>
    <w:p w14:paraId="62FA9B96" w14:textId="383DC4BA" w:rsidR="00A84837" w:rsidRPr="00CF27C4" w:rsidRDefault="00A84837" w:rsidP="00A84837">
      <w:pPr>
        <w:pStyle w:val="NPBtext"/>
      </w:pPr>
      <w:r w:rsidRPr="00CF27C4">
        <w:t>BSL</w:t>
      </w:r>
      <w:r w:rsidR="004A0FB6">
        <w:tab/>
      </w:r>
      <w:r w:rsidR="004A0FB6">
        <w:tab/>
      </w:r>
      <w:r w:rsidR="004A0FB6">
        <w:tab/>
        <w:t xml:space="preserve">Biosafety level </w:t>
      </w:r>
    </w:p>
    <w:p w14:paraId="65AC07C4" w14:textId="34B0E2FF" w:rsidR="00CF27C4" w:rsidRDefault="00A84837" w:rsidP="00A84837">
      <w:pPr>
        <w:pStyle w:val="NPBtext"/>
      </w:pPr>
      <w:r>
        <w:t>CDC</w:t>
      </w:r>
      <w:r w:rsidR="004A0FB6">
        <w:tab/>
      </w:r>
      <w:r w:rsidR="004A0FB6">
        <w:tab/>
      </w:r>
      <w:r w:rsidR="004A0FB6">
        <w:tab/>
        <w:t xml:space="preserve">Centers for Disease Control and Prevention </w:t>
      </w:r>
    </w:p>
    <w:p w14:paraId="44163B11" w14:textId="010118CC" w:rsidR="004A0FB6" w:rsidRDefault="004A0FB6" w:rsidP="00A84837">
      <w:pPr>
        <w:pStyle w:val="NPBtext"/>
      </w:pPr>
      <w:r w:rsidRPr="00CF27C4">
        <w:t>cELISA</w:t>
      </w:r>
      <w:r>
        <w:tab/>
      </w:r>
      <w:r>
        <w:tab/>
        <w:t xml:space="preserve">Competitive enzyme linked immunosorbent assay </w:t>
      </w:r>
    </w:p>
    <w:p w14:paraId="78CE83FC" w14:textId="2220FA84" w:rsidR="00A84837" w:rsidRDefault="00A84837" w:rsidP="00A84837">
      <w:pPr>
        <w:pStyle w:val="NPBtext"/>
      </w:pPr>
      <w:r>
        <w:t>CF</w:t>
      </w:r>
      <w:r w:rsidR="004A0FB6">
        <w:tab/>
      </w:r>
      <w:r w:rsidR="004A0FB6">
        <w:tab/>
      </w:r>
      <w:r w:rsidR="004A0FB6">
        <w:tab/>
        <w:t xml:space="preserve">Complement fixation </w:t>
      </w:r>
    </w:p>
    <w:p w14:paraId="0AAAC37E" w14:textId="66375A77" w:rsidR="004A0FB6" w:rsidRPr="00CF27C4" w:rsidRDefault="004A0FB6" w:rsidP="004A0FB6">
      <w:pPr>
        <w:pStyle w:val="NPBtext"/>
      </w:pPr>
      <w:r w:rsidRPr="00CF27C4">
        <w:t>EIA</w:t>
      </w:r>
      <w:r>
        <w:tab/>
      </w:r>
      <w:r>
        <w:tab/>
      </w:r>
      <w:r>
        <w:tab/>
        <w:t xml:space="preserve">Enzyme immunoassay </w:t>
      </w:r>
    </w:p>
    <w:p w14:paraId="71256AA7" w14:textId="74967BA1" w:rsidR="004A0FB6" w:rsidRDefault="004A0FB6" w:rsidP="00A84837">
      <w:pPr>
        <w:pStyle w:val="NPBtext"/>
      </w:pPr>
      <w:r w:rsidRPr="00CF27C4">
        <w:t>ELISA</w:t>
      </w:r>
      <w:r>
        <w:tab/>
      </w:r>
      <w:r>
        <w:tab/>
      </w:r>
      <w:r>
        <w:tab/>
        <w:t xml:space="preserve">Enzyme linked immunosorbent assay </w:t>
      </w:r>
    </w:p>
    <w:p w14:paraId="3F05C11A" w14:textId="4C11C354" w:rsidR="00A84837" w:rsidRPr="00CF27C4" w:rsidRDefault="00A84837" w:rsidP="00A84837">
      <w:pPr>
        <w:pStyle w:val="NPBtext"/>
      </w:pPr>
      <w:r w:rsidRPr="00CF27C4">
        <w:t>EM</w:t>
      </w:r>
      <w:r w:rsidRPr="00CF27C4">
        <w:tab/>
      </w:r>
      <w:r w:rsidRPr="00CF27C4">
        <w:tab/>
      </w:r>
      <w:r w:rsidR="004A0FB6">
        <w:tab/>
      </w:r>
      <w:r w:rsidRPr="00CF27C4">
        <w:t>Electron microscopy</w:t>
      </w:r>
    </w:p>
    <w:p w14:paraId="12D88FF7" w14:textId="607F4076" w:rsidR="00A84837" w:rsidRDefault="004A0FB6" w:rsidP="00A84837">
      <w:pPr>
        <w:pStyle w:val="NPBtext"/>
      </w:pPr>
      <w:r>
        <w:t>FA</w:t>
      </w:r>
      <w:r>
        <w:tab/>
      </w:r>
      <w:r>
        <w:tab/>
      </w:r>
      <w:r>
        <w:tab/>
        <w:t>Fluorescent antibody</w:t>
      </w:r>
    </w:p>
    <w:p w14:paraId="571430B2" w14:textId="77777777" w:rsidR="007B3680" w:rsidRDefault="004A0FB6" w:rsidP="004A0FB6">
      <w:pPr>
        <w:pStyle w:val="NPBtext"/>
        <w:ind w:left="2160" w:hanging="2160"/>
      </w:pPr>
      <w:r>
        <w:t>FADDL-Plum Island</w:t>
      </w:r>
      <w:r>
        <w:tab/>
        <w:t xml:space="preserve">Foreign Animal Disease Diagnostic Laboratory-Plum Island </w:t>
      </w:r>
    </w:p>
    <w:p w14:paraId="74EFD927" w14:textId="5243F7F2" w:rsidR="00A84837" w:rsidRPr="00CF27C4" w:rsidRDefault="00A84837" w:rsidP="00A84837">
      <w:pPr>
        <w:pStyle w:val="NPBtext"/>
      </w:pPr>
      <w:r w:rsidRPr="00CF27C4">
        <w:t>HI</w:t>
      </w:r>
      <w:r w:rsidR="004A0FB6">
        <w:tab/>
      </w:r>
      <w:r w:rsidR="004A0FB6">
        <w:tab/>
      </w:r>
      <w:r w:rsidR="004A0FB6">
        <w:tab/>
        <w:t xml:space="preserve">Hemagglutination inhibition </w:t>
      </w:r>
    </w:p>
    <w:p w14:paraId="1917BEF7" w14:textId="148BD742" w:rsidR="00A84837" w:rsidRPr="00A84837" w:rsidRDefault="00A84837" w:rsidP="00A84837">
      <w:pPr>
        <w:pStyle w:val="NPBtext"/>
      </w:pPr>
      <w:r>
        <w:t>IFA</w:t>
      </w:r>
      <w:r w:rsidR="004A0FB6">
        <w:tab/>
      </w:r>
      <w:r w:rsidR="004A0FB6">
        <w:tab/>
      </w:r>
      <w:r w:rsidR="004A0FB6">
        <w:tab/>
        <w:t>Immunofluorescence assay</w:t>
      </w:r>
    </w:p>
    <w:p w14:paraId="13B2CFA9" w14:textId="53CDB85F" w:rsidR="00CF27C4" w:rsidRPr="00A84837" w:rsidRDefault="00A84837" w:rsidP="00A84837">
      <w:pPr>
        <w:pStyle w:val="NPBtext"/>
      </w:pPr>
      <w:r>
        <w:t>IHC</w:t>
      </w:r>
      <w:r w:rsidR="004A0FB6">
        <w:tab/>
      </w:r>
      <w:r w:rsidR="004A0FB6">
        <w:tab/>
      </w:r>
      <w:r w:rsidR="004A0FB6">
        <w:tab/>
        <w:t>Immunohistochemistry</w:t>
      </w:r>
    </w:p>
    <w:p w14:paraId="3E94FDE3" w14:textId="1626F399" w:rsidR="004A0FB6" w:rsidRDefault="00CF27C4" w:rsidP="00A84837">
      <w:pPr>
        <w:pStyle w:val="NPBtext"/>
      </w:pPr>
      <w:r w:rsidRPr="00CF27C4">
        <w:t>I</w:t>
      </w:r>
      <w:r w:rsidR="004A0FB6">
        <w:t>SU VDL</w:t>
      </w:r>
      <w:r w:rsidR="004A0FB6">
        <w:tab/>
      </w:r>
      <w:r w:rsidR="004A0FB6">
        <w:tab/>
      </w:r>
      <w:r w:rsidRPr="00CF27C4">
        <w:t>Iowa State University V</w:t>
      </w:r>
      <w:r w:rsidR="004A0FB6">
        <w:t>eterinary Diagnostic Laboratory</w:t>
      </w:r>
    </w:p>
    <w:p w14:paraId="4F0A9307" w14:textId="6F5BFB50" w:rsidR="00A84837" w:rsidRDefault="00CF27C4" w:rsidP="00A84837">
      <w:pPr>
        <w:pStyle w:val="NPBtext"/>
      </w:pPr>
      <w:r w:rsidRPr="00CF27C4">
        <w:t>NVSL-Ames</w:t>
      </w:r>
      <w:r w:rsidRPr="00CF27C4">
        <w:tab/>
      </w:r>
      <w:r w:rsidR="004A0FB6">
        <w:tab/>
      </w:r>
      <w:r w:rsidRPr="00CF27C4">
        <w:t>National Veteri</w:t>
      </w:r>
      <w:r w:rsidR="004A0FB6">
        <w:t>nary Services Laboratories—Ames</w:t>
      </w:r>
    </w:p>
    <w:p w14:paraId="63B7559F" w14:textId="45647F1B" w:rsidR="00A84837" w:rsidRDefault="004A0FB6" w:rsidP="00A84837">
      <w:pPr>
        <w:pStyle w:val="NPBtext"/>
      </w:pPr>
      <w:r>
        <w:t>Ohio ADDL</w:t>
      </w:r>
      <w:r>
        <w:tab/>
      </w:r>
      <w:r>
        <w:tab/>
        <w:t xml:space="preserve">Ohio Animal Disease Diagnostic Laboratory </w:t>
      </w:r>
    </w:p>
    <w:p w14:paraId="2F797472" w14:textId="3B6CF65E" w:rsidR="00A84837" w:rsidRDefault="004A0FB6" w:rsidP="00A84837">
      <w:pPr>
        <w:pStyle w:val="NPBtext"/>
      </w:pPr>
      <w:r w:rsidRPr="00CF27C4">
        <w:t>OIE</w:t>
      </w:r>
      <w:r>
        <w:tab/>
      </w:r>
      <w:r>
        <w:tab/>
      </w:r>
      <w:r>
        <w:tab/>
        <w:t xml:space="preserve">World Organization for Animal Health </w:t>
      </w:r>
    </w:p>
    <w:p w14:paraId="0BFBC742" w14:textId="24A29CEB" w:rsidR="00AD74FB" w:rsidRDefault="00AD74FB" w:rsidP="00A84837">
      <w:pPr>
        <w:pStyle w:val="NPBtext"/>
      </w:pPr>
      <w:r>
        <w:t>PIADC</w:t>
      </w:r>
      <w:r>
        <w:tab/>
      </w:r>
      <w:r>
        <w:tab/>
      </w:r>
      <w:r>
        <w:tab/>
        <w:t>Plum Island Animal Disease Center (now known as FADDL-Plum Island)</w:t>
      </w:r>
    </w:p>
    <w:p w14:paraId="28B349E4" w14:textId="5E343988" w:rsidR="00CF27C4" w:rsidRPr="00CF27C4" w:rsidRDefault="00CF27C4" w:rsidP="00A84837">
      <w:pPr>
        <w:pStyle w:val="NPBtext"/>
      </w:pPr>
      <w:r w:rsidRPr="00CF27C4">
        <w:t>PCR</w:t>
      </w:r>
      <w:r w:rsidR="004A0FB6">
        <w:tab/>
      </w:r>
      <w:r w:rsidR="004A0FB6">
        <w:tab/>
      </w:r>
      <w:r w:rsidR="004A0FB6">
        <w:tab/>
        <w:t xml:space="preserve">Polymerase chain reaction </w:t>
      </w:r>
    </w:p>
    <w:p w14:paraId="3D7F422D" w14:textId="148FF7E4" w:rsidR="00CF27C4" w:rsidRPr="00CF27C4" w:rsidRDefault="00CF27C4" w:rsidP="00A84837">
      <w:pPr>
        <w:pStyle w:val="NPBtext"/>
      </w:pPr>
      <w:r w:rsidRPr="00CF27C4">
        <w:t>qRT-PCR</w:t>
      </w:r>
      <w:r w:rsidRPr="00CF27C4">
        <w:tab/>
      </w:r>
      <w:r w:rsidR="004A0FB6">
        <w:tab/>
      </w:r>
      <w:r w:rsidRPr="00CF27C4">
        <w:t>Quantitative reverse transcriptase polymerase chain reaction</w:t>
      </w:r>
    </w:p>
    <w:p w14:paraId="4CACF2A6" w14:textId="09EAF2D3" w:rsidR="004A0FB6" w:rsidRDefault="00CF27C4" w:rsidP="00A84837">
      <w:pPr>
        <w:pStyle w:val="NPBtext"/>
      </w:pPr>
      <w:r w:rsidRPr="00CF27C4">
        <w:t>RT-LAMP</w:t>
      </w:r>
      <w:r w:rsidRPr="00CF27C4">
        <w:tab/>
      </w:r>
      <w:r w:rsidR="004A0FB6">
        <w:tab/>
      </w:r>
      <w:r w:rsidR="004A0FB6">
        <w:rPr>
          <w:rStyle w:val="st"/>
        </w:rPr>
        <w:t>Reverse transcription loop-mediated isothermal amplification</w:t>
      </w:r>
    </w:p>
    <w:p w14:paraId="0BC24B61" w14:textId="6B9820D7" w:rsidR="00CF27C4" w:rsidRPr="00CF27C4" w:rsidRDefault="004A0FB6" w:rsidP="00A84837">
      <w:pPr>
        <w:pStyle w:val="NPBtext"/>
      </w:pPr>
      <w:r>
        <w:t>RT-PCR</w:t>
      </w:r>
      <w:r>
        <w:tab/>
      </w:r>
      <w:r>
        <w:tab/>
      </w:r>
      <w:r w:rsidRPr="00CF27C4">
        <w:t>Reverse transcri</w:t>
      </w:r>
      <w:r>
        <w:t>ptase polymerase chain reaction</w:t>
      </w:r>
      <w:r w:rsidR="00CF27C4" w:rsidRPr="00CF27C4">
        <w:tab/>
      </w:r>
    </w:p>
    <w:p w14:paraId="2C1072E6" w14:textId="193AA866" w:rsidR="004A0FB6" w:rsidRDefault="004A0FB6" w:rsidP="004A0FB6">
      <w:pPr>
        <w:pStyle w:val="NPBtext"/>
      </w:pPr>
      <w:r w:rsidRPr="00CF27C4">
        <w:t xml:space="preserve">UMN </w:t>
      </w:r>
      <w:r>
        <w:t>VDL</w:t>
      </w:r>
      <w:r>
        <w:tab/>
      </w:r>
      <w:r>
        <w:tab/>
        <w:t xml:space="preserve">University of Minnesota Veterinary Diagnostic Laboratory </w:t>
      </w:r>
    </w:p>
    <w:p w14:paraId="09B9C3BC" w14:textId="7A5B122A" w:rsidR="004A0FB6" w:rsidRPr="00CF27C4" w:rsidRDefault="004A0FB6" w:rsidP="004A0FB6">
      <w:pPr>
        <w:pStyle w:val="NPBtext"/>
      </w:pPr>
      <w:r w:rsidRPr="00CF27C4">
        <w:t>USDA ARS</w:t>
      </w:r>
      <w:r>
        <w:tab/>
      </w:r>
      <w:r>
        <w:tab/>
        <w:t>United States Department of Agriculture-Agricultural Research Service</w:t>
      </w:r>
    </w:p>
    <w:p w14:paraId="1D080F97" w14:textId="12D4CF8B" w:rsidR="004A0FB6" w:rsidRDefault="004A0FB6" w:rsidP="00A84837">
      <w:pPr>
        <w:pStyle w:val="NPBtext"/>
      </w:pPr>
      <w:r>
        <w:t>VI</w:t>
      </w:r>
      <w:r>
        <w:tab/>
      </w:r>
      <w:r>
        <w:tab/>
      </w:r>
      <w:r>
        <w:tab/>
        <w:t>Virus isolation</w:t>
      </w:r>
    </w:p>
    <w:p w14:paraId="475ED3AB" w14:textId="092ACBC2" w:rsidR="00CF27C4" w:rsidRPr="00CF27C4" w:rsidRDefault="00CF27C4" w:rsidP="00A84837">
      <w:pPr>
        <w:pStyle w:val="NPBtext"/>
      </w:pPr>
      <w:r w:rsidRPr="00CF27C4">
        <w:t>VLP</w:t>
      </w:r>
      <w:r w:rsidRPr="00CF27C4">
        <w:tab/>
      </w:r>
      <w:r w:rsidRPr="00CF27C4">
        <w:tab/>
      </w:r>
      <w:r w:rsidR="004A0FB6">
        <w:tab/>
      </w:r>
      <w:r w:rsidRPr="00CF27C4">
        <w:t xml:space="preserve">Virus-like particle </w:t>
      </w:r>
    </w:p>
    <w:p w14:paraId="1BEB1D37" w14:textId="49D79729" w:rsidR="00CF27C4" w:rsidRPr="00CF27C4" w:rsidRDefault="00CF27C4" w:rsidP="00A84837">
      <w:pPr>
        <w:pStyle w:val="NPBtext"/>
      </w:pPr>
      <w:r w:rsidRPr="00CF27C4">
        <w:t>VN/NT</w:t>
      </w:r>
      <w:r w:rsidRPr="00CF27C4">
        <w:tab/>
      </w:r>
      <w:r w:rsidRPr="00CF27C4">
        <w:tab/>
      </w:r>
      <w:r w:rsidR="004A0FB6">
        <w:tab/>
      </w:r>
      <w:r w:rsidRPr="00CF27C4">
        <w:t xml:space="preserve">Virus neutralization/virus neutralizing test </w:t>
      </w:r>
    </w:p>
    <w:p w14:paraId="493B9B8E" w14:textId="06AFB1F8" w:rsidR="00371B62" w:rsidRDefault="00CF27C4" w:rsidP="0012378C">
      <w:pPr>
        <w:pStyle w:val="NPBtext"/>
      </w:pPr>
      <w:r w:rsidRPr="00CF27C4">
        <w:t>WHO</w:t>
      </w:r>
      <w:r w:rsidR="004A0FB6">
        <w:tab/>
      </w:r>
      <w:r w:rsidR="004A0FB6">
        <w:tab/>
      </w:r>
      <w:r w:rsidR="004A0FB6">
        <w:tab/>
        <w:t xml:space="preserve">World Health Organization </w:t>
      </w:r>
    </w:p>
    <w:p w14:paraId="77B78C19" w14:textId="77777777" w:rsidR="007B3680" w:rsidRDefault="007B3680" w:rsidP="0012378C">
      <w:pPr>
        <w:pStyle w:val="NPBtext"/>
      </w:pPr>
    </w:p>
    <w:p w14:paraId="57868435" w14:textId="77777777" w:rsidR="007B3680" w:rsidRDefault="007B3680" w:rsidP="0012378C">
      <w:pPr>
        <w:pStyle w:val="NPBtext"/>
      </w:pPr>
    </w:p>
    <w:p w14:paraId="5E8AB919" w14:textId="77777777" w:rsidR="007B3680" w:rsidRDefault="007B3680" w:rsidP="0012378C">
      <w:pPr>
        <w:pStyle w:val="NPBtext"/>
      </w:pPr>
    </w:p>
    <w:p w14:paraId="0AEBD7BD" w14:textId="77777777" w:rsidR="007B3680" w:rsidRDefault="007B3680" w:rsidP="0012378C">
      <w:pPr>
        <w:pStyle w:val="NPBtext"/>
      </w:pPr>
    </w:p>
    <w:p w14:paraId="14C03778" w14:textId="77777777" w:rsidR="007B3680" w:rsidRDefault="007B3680" w:rsidP="0012378C">
      <w:pPr>
        <w:pStyle w:val="NPBtext"/>
      </w:pPr>
    </w:p>
    <w:p w14:paraId="2D1CA6D9" w14:textId="77777777" w:rsidR="007B3680" w:rsidRDefault="007B3680" w:rsidP="0012378C">
      <w:pPr>
        <w:pStyle w:val="NPBtext"/>
      </w:pPr>
    </w:p>
    <w:p w14:paraId="3F39ABC6" w14:textId="77777777" w:rsidR="007B3680" w:rsidRDefault="007B3680" w:rsidP="0012378C">
      <w:pPr>
        <w:pStyle w:val="NPBtext"/>
      </w:pPr>
    </w:p>
    <w:p w14:paraId="227F95B6" w14:textId="77777777" w:rsidR="007B3680" w:rsidRDefault="007B3680" w:rsidP="0012378C">
      <w:pPr>
        <w:pStyle w:val="NPBtext"/>
      </w:pPr>
    </w:p>
    <w:p w14:paraId="139F253C" w14:textId="77777777" w:rsidR="007B3680" w:rsidRDefault="007B3680" w:rsidP="0012378C">
      <w:pPr>
        <w:pStyle w:val="NPBtext"/>
      </w:pPr>
    </w:p>
    <w:p w14:paraId="5B643886" w14:textId="77777777" w:rsidR="007B3680" w:rsidRDefault="007B3680" w:rsidP="0012378C">
      <w:pPr>
        <w:pStyle w:val="NPBtext"/>
      </w:pPr>
    </w:p>
    <w:p w14:paraId="6BEC3908" w14:textId="77777777" w:rsidR="00E40B05" w:rsidRDefault="00E40B05" w:rsidP="0012378C">
      <w:pPr>
        <w:pStyle w:val="NPBtext"/>
      </w:pPr>
    </w:p>
    <w:p w14:paraId="6054C80A" w14:textId="77777777" w:rsidR="00E40B05" w:rsidRDefault="00E40B05" w:rsidP="0012378C">
      <w:pPr>
        <w:pStyle w:val="NPBtext"/>
      </w:pPr>
    </w:p>
    <w:p w14:paraId="2F8B0345" w14:textId="77777777" w:rsidR="00E40B05" w:rsidRDefault="00E40B05" w:rsidP="0012378C">
      <w:pPr>
        <w:pStyle w:val="NPBtext"/>
      </w:pPr>
    </w:p>
    <w:p w14:paraId="03094D87" w14:textId="77777777" w:rsidR="00E40B05" w:rsidRDefault="00E40B05" w:rsidP="0012378C">
      <w:pPr>
        <w:pStyle w:val="NPBtext"/>
      </w:pPr>
    </w:p>
    <w:p w14:paraId="16EFF742" w14:textId="77777777" w:rsidR="00E40B05" w:rsidRDefault="00E40B05" w:rsidP="0012378C">
      <w:pPr>
        <w:pStyle w:val="NPBtext"/>
      </w:pPr>
    </w:p>
    <w:p w14:paraId="0EED4FD6" w14:textId="77777777" w:rsidR="00E40B05" w:rsidRDefault="00E40B05" w:rsidP="0012378C">
      <w:pPr>
        <w:pStyle w:val="NPBtext"/>
      </w:pPr>
    </w:p>
    <w:p w14:paraId="411C7958" w14:textId="77777777" w:rsidR="00E40B05" w:rsidRDefault="00E40B05" w:rsidP="0012378C">
      <w:pPr>
        <w:pStyle w:val="NPBtext"/>
      </w:pPr>
    </w:p>
    <w:p w14:paraId="7C67EC13" w14:textId="77777777" w:rsidR="00E40B05" w:rsidRDefault="00E40B05" w:rsidP="0012378C">
      <w:pPr>
        <w:pStyle w:val="NPBtext"/>
      </w:pPr>
    </w:p>
    <w:p w14:paraId="39D87D34" w14:textId="77777777" w:rsidR="00E40B05" w:rsidRDefault="00E40B05" w:rsidP="0012378C">
      <w:pPr>
        <w:pStyle w:val="NPBtext"/>
      </w:pPr>
    </w:p>
    <w:sdt>
      <w:sdtPr>
        <w:rPr>
          <w:rFonts w:asciiTheme="minorHAnsi" w:eastAsiaTheme="minorHAnsi" w:hAnsiTheme="minorHAnsi" w:cstheme="minorBidi"/>
          <w:color w:val="auto"/>
          <w:sz w:val="22"/>
          <w:szCs w:val="22"/>
        </w:rPr>
        <w:id w:val="-69430829"/>
        <w:docPartObj>
          <w:docPartGallery w:val="Table of Contents"/>
          <w:docPartUnique/>
        </w:docPartObj>
      </w:sdtPr>
      <w:sdtEndPr>
        <w:rPr>
          <w:b/>
          <w:bCs/>
          <w:noProof/>
        </w:rPr>
      </w:sdtEndPr>
      <w:sdtContent>
        <w:p w14:paraId="7F196E37" w14:textId="3738179D" w:rsidR="00B95ADF" w:rsidRPr="00B95ADF" w:rsidRDefault="00B95ADF">
          <w:pPr>
            <w:pStyle w:val="TOCHeading"/>
            <w:rPr>
              <w:rStyle w:val="NPBheading1Char"/>
              <w:rFonts w:eastAsiaTheme="majorEastAsia"/>
            </w:rPr>
          </w:pPr>
          <w:r w:rsidRPr="00B95ADF">
            <w:rPr>
              <w:rStyle w:val="NPBheading1Char"/>
              <w:rFonts w:eastAsiaTheme="majorEastAsia"/>
            </w:rPr>
            <w:t>Table of Contents</w:t>
          </w:r>
        </w:p>
        <w:p w14:paraId="0AA16C37" w14:textId="6BA41E8D" w:rsidR="00B95ADF" w:rsidRPr="00B95ADF" w:rsidRDefault="00B95ADF">
          <w:pPr>
            <w:pStyle w:val="TOC1"/>
            <w:tabs>
              <w:tab w:val="right" w:leader="dot" w:pos="9350"/>
            </w:tabs>
            <w:rPr>
              <w:rFonts w:ascii="Times New Roman" w:eastAsiaTheme="minorEastAsia" w:hAnsi="Times New Roman" w:cs="Times New Roman"/>
              <w:noProof/>
            </w:rPr>
          </w:pPr>
          <w:r>
            <w:fldChar w:fldCharType="begin"/>
          </w:r>
          <w:r>
            <w:instrText xml:space="preserve"> TOC \o "1-3" \h \z \u </w:instrText>
          </w:r>
          <w:r>
            <w:fldChar w:fldCharType="separate"/>
          </w:r>
        </w:p>
        <w:p w14:paraId="6DC13758"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059" w:history="1">
            <w:r w:rsidR="00B95ADF" w:rsidRPr="00B95ADF">
              <w:rPr>
                <w:rStyle w:val="Hyperlink"/>
                <w:rFonts w:ascii="Times New Roman" w:hAnsi="Times New Roman" w:cs="Times New Roman"/>
                <w:noProof/>
              </w:rPr>
              <w:t>List of Acronym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059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2</w:t>
            </w:r>
            <w:r w:rsidR="00B95ADF" w:rsidRPr="00B95ADF">
              <w:rPr>
                <w:rFonts w:ascii="Times New Roman" w:hAnsi="Times New Roman" w:cs="Times New Roman"/>
                <w:noProof/>
                <w:webHidden/>
              </w:rPr>
              <w:fldChar w:fldCharType="end"/>
            </w:r>
          </w:hyperlink>
        </w:p>
        <w:p w14:paraId="2875221B"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060" w:history="1">
            <w:r w:rsidR="00B95ADF" w:rsidRPr="00B95ADF">
              <w:rPr>
                <w:rStyle w:val="Hyperlink"/>
                <w:rFonts w:ascii="Times New Roman" w:hAnsi="Times New Roman" w:cs="Times New Roman"/>
                <w:noProof/>
              </w:rPr>
              <w:t>1. Encephalomyocarditis 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060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4</w:t>
            </w:r>
            <w:r w:rsidR="00B95ADF" w:rsidRPr="00B95ADF">
              <w:rPr>
                <w:rFonts w:ascii="Times New Roman" w:hAnsi="Times New Roman" w:cs="Times New Roman"/>
                <w:noProof/>
                <w:webHidden/>
              </w:rPr>
              <w:fldChar w:fldCharType="end"/>
            </w:r>
          </w:hyperlink>
        </w:p>
        <w:p w14:paraId="1CF05EB5"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063" w:history="1">
            <w:r w:rsidR="00B95ADF" w:rsidRPr="00B95ADF">
              <w:rPr>
                <w:rStyle w:val="Hyperlink"/>
                <w:rFonts w:ascii="Times New Roman" w:hAnsi="Times New Roman" w:cs="Times New Roman"/>
                <w:noProof/>
              </w:rPr>
              <w:t>2. Filoviruses: African and Reston specie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063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4</w:t>
            </w:r>
            <w:r w:rsidR="00B95ADF" w:rsidRPr="00B95ADF">
              <w:rPr>
                <w:rFonts w:ascii="Times New Roman" w:hAnsi="Times New Roman" w:cs="Times New Roman"/>
                <w:noProof/>
                <w:webHidden/>
              </w:rPr>
              <w:fldChar w:fldCharType="end"/>
            </w:r>
          </w:hyperlink>
        </w:p>
        <w:p w14:paraId="3431B2AB"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066" w:history="1">
            <w:r w:rsidR="00B95ADF" w:rsidRPr="00B95ADF">
              <w:rPr>
                <w:rStyle w:val="Hyperlink"/>
                <w:rFonts w:ascii="Times New Roman" w:hAnsi="Times New Roman" w:cs="Times New Roman"/>
                <w:noProof/>
              </w:rPr>
              <w:t>3. Getah 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066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5</w:t>
            </w:r>
            <w:r w:rsidR="00B95ADF" w:rsidRPr="00B95ADF">
              <w:rPr>
                <w:rFonts w:ascii="Times New Roman" w:hAnsi="Times New Roman" w:cs="Times New Roman"/>
                <w:noProof/>
                <w:webHidden/>
              </w:rPr>
              <w:fldChar w:fldCharType="end"/>
            </w:r>
          </w:hyperlink>
        </w:p>
        <w:p w14:paraId="46B0AF3B"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069" w:history="1">
            <w:r w:rsidR="00B95ADF" w:rsidRPr="00B95ADF">
              <w:rPr>
                <w:rStyle w:val="Hyperlink"/>
                <w:rFonts w:ascii="Times New Roman" w:hAnsi="Times New Roman" w:cs="Times New Roman"/>
                <w:noProof/>
              </w:rPr>
              <w:t>4. Hepatitis E 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069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6</w:t>
            </w:r>
            <w:r w:rsidR="00B95ADF" w:rsidRPr="00B95ADF">
              <w:rPr>
                <w:rFonts w:ascii="Times New Roman" w:hAnsi="Times New Roman" w:cs="Times New Roman"/>
                <w:noProof/>
                <w:webHidden/>
              </w:rPr>
              <w:fldChar w:fldCharType="end"/>
            </w:r>
          </w:hyperlink>
        </w:p>
        <w:p w14:paraId="192A79E4"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072" w:history="1">
            <w:r w:rsidR="00B95ADF" w:rsidRPr="00B95ADF">
              <w:rPr>
                <w:rStyle w:val="Hyperlink"/>
                <w:rFonts w:ascii="Times New Roman" w:hAnsi="Times New Roman" w:cs="Times New Roman"/>
                <w:noProof/>
              </w:rPr>
              <w:t>5. Influenza C 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072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6</w:t>
            </w:r>
            <w:r w:rsidR="00B95ADF" w:rsidRPr="00B95ADF">
              <w:rPr>
                <w:rFonts w:ascii="Times New Roman" w:hAnsi="Times New Roman" w:cs="Times New Roman"/>
                <w:noProof/>
                <w:webHidden/>
              </w:rPr>
              <w:fldChar w:fldCharType="end"/>
            </w:r>
          </w:hyperlink>
        </w:p>
        <w:p w14:paraId="7D7056BA"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075" w:history="1">
            <w:r w:rsidR="00B95ADF" w:rsidRPr="00B95ADF">
              <w:rPr>
                <w:rStyle w:val="Hyperlink"/>
                <w:rFonts w:ascii="Times New Roman" w:hAnsi="Times New Roman" w:cs="Times New Roman"/>
                <w:noProof/>
              </w:rPr>
              <w:t>6. Influenza D 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075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7</w:t>
            </w:r>
            <w:r w:rsidR="00B95ADF" w:rsidRPr="00B95ADF">
              <w:rPr>
                <w:rFonts w:ascii="Times New Roman" w:hAnsi="Times New Roman" w:cs="Times New Roman"/>
                <w:noProof/>
                <w:webHidden/>
              </w:rPr>
              <w:fldChar w:fldCharType="end"/>
            </w:r>
          </w:hyperlink>
        </w:p>
        <w:p w14:paraId="0C709034"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078" w:history="1">
            <w:r w:rsidR="00B95ADF" w:rsidRPr="00B95ADF">
              <w:rPr>
                <w:rStyle w:val="Hyperlink"/>
                <w:rFonts w:ascii="Times New Roman" w:hAnsi="Times New Roman" w:cs="Times New Roman"/>
                <w:noProof/>
              </w:rPr>
              <w:t>7. Japanese encephalitis 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078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8</w:t>
            </w:r>
            <w:r w:rsidR="00B95ADF" w:rsidRPr="00B95ADF">
              <w:rPr>
                <w:rFonts w:ascii="Times New Roman" w:hAnsi="Times New Roman" w:cs="Times New Roman"/>
                <w:noProof/>
                <w:webHidden/>
              </w:rPr>
              <w:fldChar w:fldCharType="end"/>
            </w:r>
          </w:hyperlink>
        </w:p>
        <w:p w14:paraId="52E396A4"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081" w:history="1">
            <w:r w:rsidR="00B95ADF" w:rsidRPr="00B95ADF">
              <w:rPr>
                <w:rStyle w:val="Hyperlink"/>
                <w:rFonts w:ascii="Times New Roman" w:hAnsi="Times New Roman" w:cs="Times New Roman"/>
                <w:noProof/>
              </w:rPr>
              <w:t>8. Menangle 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081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9</w:t>
            </w:r>
            <w:r w:rsidR="00B95ADF" w:rsidRPr="00B95ADF">
              <w:rPr>
                <w:rFonts w:ascii="Times New Roman" w:hAnsi="Times New Roman" w:cs="Times New Roman"/>
                <w:noProof/>
                <w:webHidden/>
              </w:rPr>
              <w:fldChar w:fldCharType="end"/>
            </w:r>
          </w:hyperlink>
        </w:p>
        <w:p w14:paraId="32035EE8" w14:textId="1E216426" w:rsidR="00B95ADF" w:rsidRPr="00B95ADF" w:rsidRDefault="00A31FC7">
          <w:pPr>
            <w:pStyle w:val="TOC1"/>
            <w:tabs>
              <w:tab w:val="right" w:leader="dot" w:pos="9350"/>
            </w:tabs>
            <w:rPr>
              <w:rFonts w:ascii="Times New Roman" w:eastAsiaTheme="minorEastAsia" w:hAnsi="Times New Roman" w:cs="Times New Roman"/>
              <w:noProof/>
            </w:rPr>
          </w:pPr>
          <w:hyperlink w:anchor="_Toc442082084" w:history="1">
            <w:r w:rsidR="00B95ADF" w:rsidRPr="00B95ADF">
              <w:rPr>
                <w:rStyle w:val="Hyperlink"/>
                <w:rFonts w:ascii="Times New Roman" w:hAnsi="Times New Roman" w:cs="Times New Roman"/>
                <w:noProof/>
              </w:rPr>
              <w:t>9. Nipah 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084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9</w:t>
            </w:r>
            <w:r w:rsidR="00B95ADF" w:rsidRPr="00B95ADF">
              <w:rPr>
                <w:rFonts w:ascii="Times New Roman" w:hAnsi="Times New Roman" w:cs="Times New Roman"/>
                <w:noProof/>
                <w:webHidden/>
              </w:rPr>
              <w:fldChar w:fldCharType="end"/>
            </w:r>
          </w:hyperlink>
        </w:p>
        <w:p w14:paraId="465CB968"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087" w:history="1">
            <w:r w:rsidR="00B95ADF" w:rsidRPr="00B95ADF">
              <w:rPr>
                <w:rStyle w:val="Hyperlink"/>
                <w:rFonts w:ascii="Times New Roman" w:hAnsi="Times New Roman" w:cs="Times New Roman"/>
                <w:noProof/>
              </w:rPr>
              <w:t>10. Porcine adeno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087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10</w:t>
            </w:r>
            <w:r w:rsidR="00B95ADF" w:rsidRPr="00B95ADF">
              <w:rPr>
                <w:rFonts w:ascii="Times New Roman" w:hAnsi="Times New Roman" w:cs="Times New Roman"/>
                <w:noProof/>
                <w:webHidden/>
              </w:rPr>
              <w:fldChar w:fldCharType="end"/>
            </w:r>
          </w:hyperlink>
        </w:p>
        <w:p w14:paraId="71217B5B"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090" w:history="1">
            <w:r w:rsidR="00B95ADF" w:rsidRPr="00B95ADF">
              <w:rPr>
                <w:rStyle w:val="Hyperlink"/>
                <w:rFonts w:ascii="Times New Roman" w:hAnsi="Times New Roman" w:cs="Times New Roman"/>
                <w:noProof/>
              </w:rPr>
              <w:t>11. Porcine astro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090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11</w:t>
            </w:r>
            <w:r w:rsidR="00B95ADF" w:rsidRPr="00B95ADF">
              <w:rPr>
                <w:rFonts w:ascii="Times New Roman" w:hAnsi="Times New Roman" w:cs="Times New Roman"/>
                <w:noProof/>
                <w:webHidden/>
              </w:rPr>
              <w:fldChar w:fldCharType="end"/>
            </w:r>
          </w:hyperlink>
        </w:p>
        <w:p w14:paraId="485D6955"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093" w:history="1">
            <w:r w:rsidR="00B95ADF" w:rsidRPr="00B95ADF">
              <w:rPr>
                <w:rStyle w:val="Hyperlink"/>
                <w:rFonts w:ascii="Times New Roman" w:hAnsi="Times New Roman" w:cs="Times New Roman"/>
                <w:noProof/>
              </w:rPr>
              <w:t>12. Porcine cytomegalo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093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11</w:t>
            </w:r>
            <w:r w:rsidR="00B95ADF" w:rsidRPr="00B95ADF">
              <w:rPr>
                <w:rFonts w:ascii="Times New Roman" w:hAnsi="Times New Roman" w:cs="Times New Roman"/>
                <w:noProof/>
                <w:webHidden/>
              </w:rPr>
              <w:fldChar w:fldCharType="end"/>
            </w:r>
          </w:hyperlink>
        </w:p>
        <w:p w14:paraId="051576E1"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096" w:history="1">
            <w:r w:rsidR="00B95ADF" w:rsidRPr="00B95ADF">
              <w:rPr>
                <w:rStyle w:val="Hyperlink"/>
                <w:rFonts w:ascii="Times New Roman" w:hAnsi="Times New Roman" w:cs="Times New Roman"/>
                <w:noProof/>
              </w:rPr>
              <w:t>13. Porcine kobu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096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12</w:t>
            </w:r>
            <w:r w:rsidR="00B95ADF" w:rsidRPr="00B95ADF">
              <w:rPr>
                <w:rFonts w:ascii="Times New Roman" w:hAnsi="Times New Roman" w:cs="Times New Roman"/>
                <w:noProof/>
                <w:webHidden/>
              </w:rPr>
              <w:fldChar w:fldCharType="end"/>
            </w:r>
          </w:hyperlink>
        </w:p>
        <w:p w14:paraId="0F33EFAC"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099" w:history="1">
            <w:r w:rsidR="00B95ADF" w:rsidRPr="00B95ADF">
              <w:rPr>
                <w:rStyle w:val="Hyperlink"/>
                <w:rFonts w:ascii="Times New Roman" w:hAnsi="Times New Roman" w:cs="Times New Roman"/>
                <w:noProof/>
              </w:rPr>
              <w:t>14. Porcine rubulavirus (“blue eye”)</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099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12</w:t>
            </w:r>
            <w:r w:rsidR="00B95ADF" w:rsidRPr="00B95ADF">
              <w:rPr>
                <w:rFonts w:ascii="Times New Roman" w:hAnsi="Times New Roman" w:cs="Times New Roman"/>
                <w:noProof/>
                <w:webHidden/>
              </w:rPr>
              <w:fldChar w:fldCharType="end"/>
            </w:r>
          </w:hyperlink>
        </w:p>
        <w:p w14:paraId="0F5EF50A"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102" w:history="1">
            <w:r w:rsidR="00B95ADF" w:rsidRPr="00B95ADF">
              <w:rPr>
                <w:rStyle w:val="Hyperlink"/>
                <w:rFonts w:ascii="Times New Roman" w:hAnsi="Times New Roman" w:cs="Times New Roman"/>
                <w:noProof/>
              </w:rPr>
              <w:t>15. Porcine sapelo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102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13</w:t>
            </w:r>
            <w:r w:rsidR="00B95ADF" w:rsidRPr="00B95ADF">
              <w:rPr>
                <w:rFonts w:ascii="Times New Roman" w:hAnsi="Times New Roman" w:cs="Times New Roman"/>
                <w:noProof/>
                <w:webHidden/>
              </w:rPr>
              <w:fldChar w:fldCharType="end"/>
            </w:r>
          </w:hyperlink>
        </w:p>
        <w:p w14:paraId="75D57ECE"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105" w:history="1">
            <w:r w:rsidR="00B95ADF" w:rsidRPr="00B95ADF">
              <w:rPr>
                <w:rStyle w:val="Hyperlink"/>
                <w:rFonts w:ascii="Times New Roman" w:hAnsi="Times New Roman" w:cs="Times New Roman"/>
                <w:noProof/>
              </w:rPr>
              <w:t>16. Porcine sapo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105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14</w:t>
            </w:r>
            <w:r w:rsidR="00B95ADF" w:rsidRPr="00B95ADF">
              <w:rPr>
                <w:rFonts w:ascii="Times New Roman" w:hAnsi="Times New Roman" w:cs="Times New Roman"/>
                <w:noProof/>
                <w:webHidden/>
              </w:rPr>
              <w:fldChar w:fldCharType="end"/>
            </w:r>
          </w:hyperlink>
        </w:p>
        <w:p w14:paraId="65CB8665"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108" w:history="1">
            <w:r w:rsidR="00B95ADF" w:rsidRPr="00B95ADF">
              <w:rPr>
                <w:rStyle w:val="Hyperlink"/>
                <w:rFonts w:ascii="Times New Roman" w:hAnsi="Times New Roman" w:cs="Times New Roman"/>
                <w:noProof/>
              </w:rPr>
              <w:t>17. Porcine tescho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108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15</w:t>
            </w:r>
            <w:r w:rsidR="00B95ADF" w:rsidRPr="00B95ADF">
              <w:rPr>
                <w:rFonts w:ascii="Times New Roman" w:hAnsi="Times New Roman" w:cs="Times New Roman"/>
                <w:noProof/>
                <w:webHidden/>
              </w:rPr>
              <w:fldChar w:fldCharType="end"/>
            </w:r>
          </w:hyperlink>
        </w:p>
        <w:p w14:paraId="1A06E0A1"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111" w:history="1">
            <w:r w:rsidR="00B95ADF" w:rsidRPr="00B95ADF">
              <w:rPr>
                <w:rStyle w:val="Hyperlink"/>
                <w:rFonts w:ascii="Times New Roman" w:hAnsi="Times New Roman" w:cs="Times New Roman"/>
                <w:noProof/>
              </w:rPr>
              <w:t>18. Porcine toro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111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15</w:t>
            </w:r>
            <w:r w:rsidR="00B95ADF" w:rsidRPr="00B95ADF">
              <w:rPr>
                <w:rFonts w:ascii="Times New Roman" w:hAnsi="Times New Roman" w:cs="Times New Roman"/>
                <w:noProof/>
                <w:webHidden/>
              </w:rPr>
              <w:fldChar w:fldCharType="end"/>
            </w:r>
          </w:hyperlink>
        </w:p>
        <w:p w14:paraId="1E48BA9C"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114" w:history="1">
            <w:r w:rsidR="00B95ADF" w:rsidRPr="00B95ADF">
              <w:rPr>
                <w:rStyle w:val="Hyperlink"/>
                <w:rFonts w:ascii="Times New Roman" w:hAnsi="Times New Roman" w:cs="Times New Roman"/>
                <w:noProof/>
              </w:rPr>
              <w:t>19. Pseudorabies 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114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16</w:t>
            </w:r>
            <w:r w:rsidR="00B95ADF" w:rsidRPr="00B95ADF">
              <w:rPr>
                <w:rFonts w:ascii="Times New Roman" w:hAnsi="Times New Roman" w:cs="Times New Roman"/>
                <w:noProof/>
                <w:webHidden/>
              </w:rPr>
              <w:fldChar w:fldCharType="end"/>
            </w:r>
          </w:hyperlink>
        </w:p>
        <w:p w14:paraId="09A10EA9"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117" w:history="1">
            <w:r w:rsidR="00B95ADF" w:rsidRPr="00B95ADF">
              <w:rPr>
                <w:rStyle w:val="Hyperlink"/>
                <w:rFonts w:ascii="Times New Roman" w:hAnsi="Times New Roman" w:cs="Times New Roman"/>
                <w:noProof/>
              </w:rPr>
              <w:t>20. Sendai 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117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17</w:t>
            </w:r>
            <w:r w:rsidR="00B95ADF" w:rsidRPr="00B95ADF">
              <w:rPr>
                <w:rFonts w:ascii="Times New Roman" w:hAnsi="Times New Roman" w:cs="Times New Roman"/>
                <w:noProof/>
                <w:webHidden/>
              </w:rPr>
              <w:fldChar w:fldCharType="end"/>
            </w:r>
          </w:hyperlink>
        </w:p>
        <w:p w14:paraId="3A7E2D9B"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120" w:history="1">
            <w:r w:rsidR="00B95ADF" w:rsidRPr="00B95ADF">
              <w:rPr>
                <w:rStyle w:val="Hyperlink"/>
                <w:rFonts w:ascii="Times New Roman" w:hAnsi="Times New Roman" w:cs="Times New Roman"/>
                <w:noProof/>
              </w:rPr>
              <w:t>21. Seneca Valley 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120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17</w:t>
            </w:r>
            <w:r w:rsidR="00B95ADF" w:rsidRPr="00B95ADF">
              <w:rPr>
                <w:rFonts w:ascii="Times New Roman" w:hAnsi="Times New Roman" w:cs="Times New Roman"/>
                <w:noProof/>
                <w:webHidden/>
              </w:rPr>
              <w:fldChar w:fldCharType="end"/>
            </w:r>
          </w:hyperlink>
        </w:p>
        <w:p w14:paraId="2260E918"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123" w:history="1">
            <w:r w:rsidR="00B95ADF" w:rsidRPr="00B95ADF">
              <w:rPr>
                <w:rStyle w:val="Hyperlink"/>
                <w:rFonts w:ascii="Times New Roman" w:hAnsi="Times New Roman" w:cs="Times New Roman"/>
                <w:noProof/>
              </w:rPr>
              <w:t>22. Swine papilloma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123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18</w:t>
            </w:r>
            <w:r w:rsidR="00B95ADF" w:rsidRPr="00B95ADF">
              <w:rPr>
                <w:rFonts w:ascii="Times New Roman" w:hAnsi="Times New Roman" w:cs="Times New Roman"/>
                <w:noProof/>
                <w:webHidden/>
              </w:rPr>
              <w:fldChar w:fldCharType="end"/>
            </w:r>
          </w:hyperlink>
        </w:p>
        <w:p w14:paraId="483721B9"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126" w:history="1">
            <w:r w:rsidR="00B95ADF" w:rsidRPr="00B95ADF">
              <w:rPr>
                <w:rStyle w:val="Hyperlink"/>
                <w:rFonts w:ascii="Times New Roman" w:hAnsi="Times New Roman" w:cs="Times New Roman"/>
                <w:noProof/>
              </w:rPr>
              <w:t>23. Swine pox 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126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18</w:t>
            </w:r>
            <w:r w:rsidR="00B95ADF" w:rsidRPr="00B95ADF">
              <w:rPr>
                <w:rFonts w:ascii="Times New Roman" w:hAnsi="Times New Roman" w:cs="Times New Roman"/>
                <w:noProof/>
                <w:webHidden/>
              </w:rPr>
              <w:fldChar w:fldCharType="end"/>
            </w:r>
          </w:hyperlink>
        </w:p>
        <w:p w14:paraId="1D4B011A"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129" w:history="1">
            <w:r w:rsidR="00B95ADF" w:rsidRPr="00B95ADF">
              <w:rPr>
                <w:rStyle w:val="Hyperlink"/>
                <w:rFonts w:ascii="Times New Roman" w:hAnsi="Times New Roman" w:cs="Times New Roman"/>
                <w:noProof/>
              </w:rPr>
              <w:t>24. Vesicular exanthema of swine 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129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19</w:t>
            </w:r>
            <w:r w:rsidR="00B95ADF" w:rsidRPr="00B95ADF">
              <w:rPr>
                <w:rFonts w:ascii="Times New Roman" w:hAnsi="Times New Roman" w:cs="Times New Roman"/>
                <w:noProof/>
                <w:webHidden/>
              </w:rPr>
              <w:fldChar w:fldCharType="end"/>
            </w:r>
          </w:hyperlink>
        </w:p>
        <w:p w14:paraId="18C9741D" w14:textId="77777777" w:rsidR="00B95ADF" w:rsidRPr="00B95ADF" w:rsidRDefault="00A31FC7">
          <w:pPr>
            <w:pStyle w:val="TOC1"/>
            <w:tabs>
              <w:tab w:val="right" w:leader="dot" w:pos="9350"/>
            </w:tabs>
            <w:rPr>
              <w:rFonts w:ascii="Times New Roman" w:eastAsiaTheme="minorEastAsia" w:hAnsi="Times New Roman" w:cs="Times New Roman"/>
              <w:noProof/>
            </w:rPr>
          </w:pPr>
          <w:hyperlink w:anchor="_Toc442082132" w:history="1">
            <w:r w:rsidR="00B95ADF" w:rsidRPr="00B95ADF">
              <w:rPr>
                <w:rStyle w:val="Hyperlink"/>
                <w:rFonts w:ascii="Times New Roman" w:hAnsi="Times New Roman" w:cs="Times New Roman"/>
                <w:noProof/>
              </w:rPr>
              <w:t>25. Vesicular stomatitis viru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132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20</w:t>
            </w:r>
            <w:r w:rsidR="00B95ADF" w:rsidRPr="00B95ADF">
              <w:rPr>
                <w:rFonts w:ascii="Times New Roman" w:hAnsi="Times New Roman" w:cs="Times New Roman"/>
                <w:noProof/>
                <w:webHidden/>
              </w:rPr>
              <w:fldChar w:fldCharType="end"/>
            </w:r>
          </w:hyperlink>
        </w:p>
        <w:p w14:paraId="35C141DF" w14:textId="77777777" w:rsidR="00B95ADF" w:rsidRDefault="00A31FC7">
          <w:pPr>
            <w:pStyle w:val="TOC1"/>
            <w:tabs>
              <w:tab w:val="right" w:leader="dot" w:pos="9350"/>
            </w:tabs>
            <w:rPr>
              <w:rFonts w:eastAsiaTheme="minorEastAsia"/>
              <w:noProof/>
            </w:rPr>
          </w:pPr>
          <w:hyperlink w:anchor="_Toc442082135" w:history="1">
            <w:r w:rsidR="00B95ADF" w:rsidRPr="00B95ADF">
              <w:rPr>
                <w:rStyle w:val="Hyperlink"/>
                <w:rFonts w:ascii="Times New Roman" w:hAnsi="Times New Roman" w:cs="Times New Roman"/>
                <w:noProof/>
              </w:rPr>
              <w:t>References</w:t>
            </w:r>
            <w:r w:rsidR="00B95ADF" w:rsidRPr="00B95ADF">
              <w:rPr>
                <w:rFonts w:ascii="Times New Roman" w:hAnsi="Times New Roman" w:cs="Times New Roman"/>
                <w:noProof/>
                <w:webHidden/>
              </w:rPr>
              <w:tab/>
            </w:r>
            <w:r w:rsidR="00B95ADF" w:rsidRPr="00B95ADF">
              <w:rPr>
                <w:rFonts w:ascii="Times New Roman" w:hAnsi="Times New Roman" w:cs="Times New Roman"/>
                <w:noProof/>
                <w:webHidden/>
              </w:rPr>
              <w:fldChar w:fldCharType="begin"/>
            </w:r>
            <w:r w:rsidR="00B95ADF" w:rsidRPr="00B95ADF">
              <w:rPr>
                <w:rFonts w:ascii="Times New Roman" w:hAnsi="Times New Roman" w:cs="Times New Roman"/>
                <w:noProof/>
                <w:webHidden/>
              </w:rPr>
              <w:instrText xml:space="preserve"> PAGEREF _Toc442082135 \h </w:instrText>
            </w:r>
            <w:r w:rsidR="00B95ADF" w:rsidRPr="00B95ADF">
              <w:rPr>
                <w:rFonts w:ascii="Times New Roman" w:hAnsi="Times New Roman" w:cs="Times New Roman"/>
                <w:noProof/>
                <w:webHidden/>
              </w:rPr>
            </w:r>
            <w:r w:rsidR="00B95ADF" w:rsidRPr="00B95ADF">
              <w:rPr>
                <w:rFonts w:ascii="Times New Roman" w:hAnsi="Times New Roman" w:cs="Times New Roman"/>
                <w:noProof/>
                <w:webHidden/>
              </w:rPr>
              <w:fldChar w:fldCharType="separate"/>
            </w:r>
            <w:r w:rsidR="00966785">
              <w:rPr>
                <w:rFonts w:ascii="Times New Roman" w:hAnsi="Times New Roman" w:cs="Times New Roman"/>
                <w:noProof/>
                <w:webHidden/>
              </w:rPr>
              <w:t>22</w:t>
            </w:r>
            <w:r w:rsidR="00B95ADF" w:rsidRPr="00B95ADF">
              <w:rPr>
                <w:rFonts w:ascii="Times New Roman" w:hAnsi="Times New Roman" w:cs="Times New Roman"/>
                <w:noProof/>
                <w:webHidden/>
              </w:rPr>
              <w:fldChar w:fldCharType="end"/>
            </w:r>
          </w:hyperlink>
        </w:p>
        <w:p w14:paraId="0DA6359C" w14:textId="5208D09E" w:rsidR="00B95ADF" w:rsidRDefault="00B95ADF">
          <w:r>
            <w:rPr>
              <w:b/>
              <w:bCs/>
              <w:noProof/>
            </w:rPr>
            <w:fldChar w:fldCharType="end"/>
          </w:r>
        </w:p>
      </w:sdtContent>
    </w:sdt>
    <w:p w14:paraId="43600E5F" w14:textId="77777777" w:rsidR="007B3680" w:rsidRDefault="007B3680" w:rsidP="0012378C">
      <w:pPr>
        <w:pStyle w:val="NPBtext"/>
      </w:pPr>
    </w:p>
    <w:p w14:paraId="7D513FF8" w14:textId="77777777" w:rsidR="00A37508" w:rsidRDefault="00A37508" w:rsidP="0012378C">
      <w:pPr>
        <w:pStyle w:val="NPBtext"/>
      </w:pPr>
    </w:p>
    <w:p w14:paraId="311011CB" w14:textId="77777777" w:rsidR="00A37508" w:rsidRDefault="00A37508" w:rsidP="0012378C">
      <w:pPr>
        <w:pStyle w:val="NPBtext"/>
      </w:pPr>
    </w:p>
    <w:p w14:paraId="50876699" w14:textId="77777777" w:rsidR="00A37508" w:rsidRDefault="00A37508" w:rsidP="0012378C">
      <w:pPr>
        <w:pStyle w:val="NPBtext"/>
      </w:pPr>
    </w:p>
    <w:p w14:paraId="7577CADA" w14:textId="77777777" w:rsidR="00A37508" w:rsidRDefault="00A37508" w:rsidP="0012378C">
      <w:pPr>
        <w:pStyle w:val="NPBtext"/>
      </w:pPr>
    </w:p>
    <w:p w14:paraId="0FAE1425" w14:textId="77777777" w:rsidR="00A37508" w:rsidRDefault="00A37508" w:rsidP="0012378C">
      <w:pPr>
        <w:pStyle w:val="NPBtext"/>
      </w:pPr>
    </w:p>
    <w:p w14:paraId="3463C3A7" w14:textId="77777777" w:rsidR="0004150B" w:rsidRPr="00E40B05" w:rsidRDefault="0004150B" w:rsidP="0004150B">
      <w:pPr>
        <w:pStyle w:val="NPBtext"/>
        <w:rPr>
          <w:b/>
        </w:rPr>
      </w:pPr>
      <w:bookmarkStart w:id="2" w:name="_Toc442082060"/>
      <w:r w:rsidRPr="00E40B05">
        <w:rPr>
          <w:b/>
        </w:rPr>
        <w:lastRenderedPageBreak/>
        <w:t>Note: Information about availability of assays is not guaranteed. For more information, contact the cited laboratory or reference.</w:t>
      </w:r>
    </w:p>
    <w:p w14:paraId="6350F8C0" w14:textId="77777777" w:rsidR="0004150B" w:rsidRDefault="0004150B" w:rsidP="0004150B">
      <w:pPr>
        <w:pStyle w:val="NPBtext"/>
      </w:pPr>
    </w:p>
    <w:p w14:paraId="1909499A" w14:textId="38789F40" w:rsidR="00371B62" w:rsidRDefault="00371B62" w:rsidP="00371B62">
      <w:pPr>
        <w:pStyle w:val="NPBheading1"/>
      </w:pPr>
      <w:r>
        <w:t xml:space="preserve">1. </w:t>
      </w:r>
      <w:r w:rsidRPr="009B0D7F">
        <w:t>Encephalomyocarditis virus</w:t>
      </w:r>
      <w:bookmarkEnd w:id="2"/>
      <w:r w:rsidR="00AC109F">
        <w:t xml:space="preserve"> </w:t>
      </w:r>
    </w:p>
    <w:p w14:paraId="447EB2BF" w14:textId="40433FA3" w:rsidR="00371B62" w:rsidRPr="00371B62" w:rsidRDefault="00371B62" w:rsidP="00371B62">
      <w:pPr>
        <w:pStyle w:val="Heading1"/>
      </w:pPr>
      <w:bookmarkStart w:id="3" w:name="_Toc442082061"/>
      <w:r>
        <w:t>1.1 Antigen Testing</w:t>
      </w:r>
      <w:bookmarkEnd w:id="3"/>
    </w:p>
    <w:p w14:paraId="0A2A6734" w14:textId="17C5E1E0" w:rsidR="00734FCE" w:rsidRPr="00B06BBF" w:rsidRDefault="00371B62" w:rsidP="00734FCE">
      <w:pPr>
        <w:pStyle w:val="NPBtext"/>
        <w:ind w:firstLine="720"/>
      </w:pPr>
      <w:r>
        <w:rPr>
          <w:b/>
        </w:rPr>
        <w:t>VI</w:t>
      </w:r>
      <w:r>
        <w:t>—</w:t>
      </w:r>
      <w:r w:rsidR="00734FCE">
        <w:t xml:space="preserve">Virus can be grown in BHK-21 cells, Vero cells, HeLa cells, and chicken embryos. </w:t>
      </w:r>
    </w:p>
    <w:p w14:paraId="76A0369E" w14:textId="4ED15B58" w:rsidR="00734FCE" w:rsidRDefault="00734FCE" w:rsidP="00734FCE">
      <w:pPr>
        <w:pStyle w:val="NPBtext"/>
        <w:ind w:left="720"/>
      </w:pPr>
      <w:r>
        <w:t>Available at some diagnostic laboratories (e.g., ISU VDL) and at NVSL-Ames. 7–14 day turnaround at ISU; 15 day turnaround at NVSL-Ames.</w:t>
      </w:r>
    </w:p>
    <w:p w14:paraId="3FD23BD0" w14:textId="77777777" w:rsidR="00371B62" w:rsidRPr="00B06BBF" w:rsidRDefault="00371B62" w:rsidP="00371B62">
      <w:pPr>
        <w:pStyle w:val="NPBtext"/>
        <w:ind w:left="720"/>
        <w:rPr>
          <w:b/>
        </w:rPr>
      </w:pPr>
    </w:p>
    <w:p w14:paraId="7F4D6929" w14:textId="2FFF2A7A" w:rsidR="00371B62" w:rsidRPr="00B06BBF" w:rsidRDefault="00371B62" w:rsidP="00371B62">
      <w:pPr>
        <w:pStyle w:val="NPBtext"/>
        <w:ind w:left="720"/>
      </w:pPr>
      <w:r w:rsidRPr="00B06BBF">
        <w:rPr>
          <w:b/>
        </w:rPr>
        <w:t>RT-PCR</w:t>
      </w:r>
      <w:r w:rsidRPr="00B06BBF">
        <w:t>—Primers and method</w:t>
      </w:r>
      <w:r w:rsidR="00635FE1" w:rsidRPr="00B06BBF">
        <w:t>s</w:t>
      </w:r>
      <w:r w:rsidRPr="00B06BBF">
        <w:t xml:space="preserve"> have been described in the literature; high sensitivity and modera</w:t>
      </w:r>
      <w:r w:rsidR="00A442A0" w:rsidRPr="00B06BBF">
        <w:t>te specificity</w:t>
      </w:r>
      <w:r w:rsidR="00B06BBF">
        <w:t>.</w:t>
      </w:r>
      <w:r w:rsidRPr="00B06BBF">
        <w:fldChar w:fldCharType="begin">
          <w:fldData xml:space="preserve">PEVuZE5vdGU+PENpdGU+PEF1dGhvcj5EdWtlPC9BdXRob3I+PFllYXI+MTk5MjwvWWVhcj48SURU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==
</w:fldData>
        </w:fldChar>
      </w:r>
      <w:r w:rsidRPr="00B06BBF">
        <w:instrText xml:space="preserve"> ADDIN EN.CITE </w:instrText>
      </w:r>
      <w:r w:rsidRPr="00B06BBF">
        <w:fldChar w:fldCharType="begin">
          <w:fldData xml:space="preserve">PEVuZE5vdGU+PENpdGU+PEF1dGhvcj5EdWtlPC9BdXRob3I+PFllYXI+MTk5MjwvWWVhcj48SURU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==
</w:fldData>
        </w:fldChar>
      </w:r>
      <w:r w:rsidRPr="00B06BBF">
        <w:instrText xml:space="preserve"> ADDIN EN.CITE.DATA </w:instrText>
      </w:r>
      <w:r w:rsidRPr="00B06BBF">
        <w:fldChar w:fldCharType="end"/>
      </w:r>
      <w:r w:rsidRPr="00B06BBF">
        <w:fldChar w:fldCharType="separate"/>
      </w:r>
      <w:r w:rsidRPr="00B06BBF">
        <w:rPr>
          <w:noProof/>
          <w:vertAlign w:val="superscript"/>
        </w:rPr>
        <w:t>1,2</w:t>
      </w:r>
      <w:r w:rsidRPr="00B06BBF">
        <w:fldChar w:fldCharType="end"/>
      </w:r>
      <w:r w:rsidR="00B06BBF">
        <w:t xml:space="preserve"> C</w:t>
      </w:r>
      <w:r w:rsidRPr="00B06BBF">
        <w:t xml:space="preserve">ontamination during testing </w:t>
      </w:r>
      <w:r w:rsidR="00F17AA5">
        <w:t>can result in false-positives.</w:t>
      </w:r>
    </w:p>
    <w:p w14:paraId="57C8387D" w14:textId="77777777" w:rsidR="00371B62" w:rsidRPr="00B06BBF" w:rsidRDefault="00371B62" w:rsidP="00371B62">
      <w:pPr>
        <w:pStyle w:val="NPBtext"/>
        <w:ind w:left="720"/>
      </w:pPr>
    </w:p>
    <w:p w14:paraId="372BF125" w14:textId="52A76EE9" w:rsidR="00371B62" w:rsidRPr="00B06BBF" w:rsidRDefault="00371B62" w:rsidP="00C05490">
      <w:pPr>
        <w:pStyle w:val="NPBtext"/>
        <w:ind w:left="720"/>
      </w:pPr>
      <w:r w:rsidRPr="00B06BBF">
        <w:rPr>
          <w:b/>
        </w:rPr>
        <w:t>qRT-PCR</w:t>
      </w:r>
      <w:r w:rsidRPr="00B06BBF">
        <w:t>— Primers and method</w:t>
      </w:r>
      <w:r w:rsidR="00A442A0" w:rsidRPr="00B06BBF">
        <w:t>s</w:t>
      </w:r>
      <w:r w:rsidRPr="00B06BBF">
        <w:t xml:space="preserve"> have been described in the literature; higher sensitivity and speci</w:t>
      </w:r>
      <w:r w:rsidR="00B06BBF">
        <w:t xml:space="preserve">ficity compared to </w:t>
      </w:r>
      <w:r w:rsidR="00A442A0" w:rsidRPr="00B06BBF">
        <w:t>conventional RT-PCR.</w:t>
      </w:r>
      <w:r w:rsidRPr="00B06BBF">
        <w:fldChar w:fldCharType="begin"/>
      </w:r>
      <w:r w:rsidRPr="00B06BBF">
        <w:instrText xml:space="preserve"> ADDIN EN.CITE &lt;EndNote&gt;&lt;Cite&gt;&lt;Author&gt;Yuan&lt;/Author&gt;&lt;Year&gt;2014&lt;/Year&gt;&lt;IDText&gt;Development of a TaqMan-based real-time reverse transcription polymerase chain reaction assay for the detection of encephalomyocarditis virus&lt;/IDText&gt;&lt;DisplayText&gt;&lt;style face="superscript"&gt;3&lt;/style&gt;&lt;/DisplayText&gt;&lt;record&gt;&lt;dates&gt;&lt;pub-dates&gt;&lt;date&gt;Oct&lt;/date&gt;&lt;/pub-dates&gt;&lt;year&gt;2014&lt;/year&gt;&lt;/dates&gt;&lt;keywords&gt;&lt;keyword&gt;Animals&lt;/keyword&gt;&lt;keyword&gt;Cardiovirus Infections&lt;/keyword&gt;&lt;keyword&gt;Cross Reactions&lt;/keyword&gt;&lt;keyword&gt;Encephalomyocarditis virus&lt;/keyword&gt;&lt;keyword&gt;Real-Time Polymerase Chain Reaction&lt;/keyword&gt;&lt;keyword&gt;Reverse Transcriptase Polymerase Chain Reaction&lt;/keyword&gt;&lt;keyword&gt;Sensitivity and Specificity&lt;/keyword&gt;&lt;keyword&gt;Swine&lt;/keyword&gt;&lt;keyword&gt;Swine Diseases&lt;/keyword&gt;&lt;keyword&gt;Veterinary Medicine&lt;/keyword&gt;&lt;/keywords&gt;&lt;urls&gt;&lt;related-urls&gt;&lt;url&gt;http://www.ncbi.nlm.nih.gov/pubmed/24996131&lt;/url&gt;&lt;/related-urls&gt;&lt;/urls&gt;&lt;isbn&gt;1879-0984&lt;/isbn&gt;&lt;titles&gt;&lt;title&gt;Development of a TaqMan-based real-time reverse transcription polymerase chain reaction assay for the detection of encephalomyocarditis virus&lt;/title&gt;&lt;secondary-title&gt;J Virol Methods&lt;/secondary-title&gt;&lt;/titles&gt;&lt;pages&gt;60-5&lt;/pages&gt;&lt;contributors&gt;&lt;authors&gt;&lt;author&gt;Yuan, W.&lt;/author&gt;&lt;author&gt;Zheng, Y.&lt;/author&gt;&lt;author&gt;Sun, M.&lt;/author&gt;&lt;author&gt;Zhang, X.&lt;/author&gt;&lt;author&gt;Qi, Y.&lt;/author&gt;&lt;author&gt;Sun, J.&lt;/author&gt;&lt;/authors&gt;&lt;/contributors&gt;&lt;language&gt;eng&lt;/language&gt;&lt;added-date format="utc"&gt;1443033165&lt;/added-date&gt;&lt;ref-type name="Journal Article"&gt;17&lt;/ref-type&gt;&lt;rec-number&gt;19&lt;/rec-number&gt;&lt;last-updated-date format="utc"&gt;1443033165&lt;/last-updated-date&gt;&lt;accession-num&gt;24996131&lt;/accession-num&gt;&lt;electronic-resource-num&gt;10.1016/j.jviromet.2014.06.004&lt;/electronic-resource-num&gt;&lt;volume&gt;207&lt;/volume&gt;&lt;/record&gt;&lt;/Cite&gt;&lt;/EndNote&gt;</w:instrText>
      </w:r>
      <w:r w:rsidRPr="00B06BBF">
        <w:fldChar w:fldCharType="separate"/>
      </w:r>
      <w:r w:rsidRPr="00B06BBF">
        <w:rPr>
          <w:noProof/>
          <w:vertAlign w:val="superscript"/>
        </w:rPr>
        <w:t>3</w:t>
      </w:r>
      <w:r w:rsidRPr="00B06BBF">
        <w:fldChar w:fldCharType="end"/>
      </w:r>
      <w:r w:rsidR="00F17AA5" w:rsidRPr="00B06BBF">
        <w:t xml:space="preserve"> </w:t>
      </w:r>
      <w:r w:rsidR="0004150B" w:rsidRPr="0004150B">
        <w:t>Qualitative real-time RT-PCR offered by Zoologix; sensitivitie</w:t>
      </w:r>
      <w:r w:rsidR="0004150B">
        <w:t>s and specificities unknown.</w:t>
      </w:r>
      <w:r w:rsidR="0004150B">
        <w:fldChar w:fldCharType="begin"/>
      </w:r>
      <w:r w:rsidR="0004150B">
        <w:instrText xml:space="preserve"> ADDIN EN.CITE &lt;EndNote&gt;&lt;Cite&gt;&lt;Author&gt;Zoologix&lt;/Author&gt;&lt;IDText&gt;Encephalomyocarditis&lt;/IDText&gt;&lt;DisplayText&gt;&lt;style face="superscript"&gt;4&lt;/style&gt;&lt;/DisplayText&gt;&lt;record&gt;&lt;urls&gt;&lt;related-urls&gt;&lt;url&gt;http://www.zoologix.com/primate/Datasheets/Encephalomyocarditis.htm&lt;/url&gt;&lt;/related-urls&gt;&lt;/urls&gt;&lt;titles&gt;&lt;title&gt;Encephalomyocarditis&lt;/title&gt;&lt;/titles&gt;&lt;number&gt;February 2&lt;/number&gt;&lt;contributors&gt;&lt;authors&gt;&lt;author&gt;Zoologix,&lt;/author&gt;&lt;/authors&gt;&lt;/contributors&gt;&lt;added-date format="utc"&gt;1454441452&lt;/added-date&gt;&lt;ref-type name="Web Page"&gt;12&lt;/ref-type&gt;&lt;rec-number&gt;1723&lt;/rec-number&gt;&lt;last-updated-date format="utc"&gt;1454441493&lt;/last-updated-date&gt;&lt;volume&gt;2016&lt;/volume&gt;&lt;/record&gt;&lt;/Cite&gt;&lt;/EndNote&gt;</w:instrText>
      </w:r>
      <w:r w:rsidR="0004150B">
        <w:fldChar w:fldCharType="separate"/>
      </w:r>
      <w:r w:rsidR="0004150B" w:rsidRPr="0004150B">
        <w:rPr>
          <w:noProof/>
          <w:vertAlign w:val="superscript"/>
        </w:rPr>
        <w:t>4</w:t>
      </w:r>
      <w:r w:rsidR="0004150B">
        <w:fldChar w:fldCharType="end"/>
      </w:r>
    </w:p>
    <w:p w14:paraId="2BCEFB33" w14:textId="77777777" w:rsidR="00371B62" w:rsidRPr="00B06BBF" w:rsidRDefault="00371B62" w:rsidP="00371B62">
      <w:pPr>
        <w:pStyle w:val="NPBtext"/>
        <w:ind w:left="720"/>
      </w:pPr>
    </w:p>
    <w:p w14:paraId="46C307F7" w14:textId="7D23D09C" w:rsidR="00734FCE" w:rsidRDefault="00371B62" w:rsidP="00734FCE">
      <w:pPr>
        <w:pStyle w:val="NPBtext"/>
        <w:ind w:left="720"/>
      </w:pPr>
      <w:r w:rsidRPr="00B06BBF">
        <w:rPr>
          <w:b/>
        </w:rPr>
        <w:t>FA</w:t>
      </w:r>
      <w:r w:rsidR="00F17AA5">
        <w:t xml:space="preserve">—Test has been described in the literature. </w:t>
      </w:r>
      <w:r w:rsidR="00734FCE">
        <w:t>Available at some veterinary diagnostic labs within the United States (e.g., ISU VDL, Ohio ADDL).</w:t>
      </w:r>
    </w:p>
    <w:p w14:paraId="72A32864" w14:textId="77777777" w:rsidR="00371B62" w:rsidRPr="00B06BBF" w:rsidRDefault="00371B62" w:rsidP="00734FCE">
      <w:pPr>
        <w:pStyle w:val="NPBtext"/>
      </w:pPr>
    </w:p>
    <w:p w14:paraId="78517F22" w14:textId="3DB8858A" w:rsidR="00371B62" w:rsidRDefault="00371B62" w:rsidP="00371B62">
      <w:pPr>
        <w:pStyle w:val="NPBtext"/>
        <w:ind w:left="720"/>
      </w:pPr>
      <w:r w:rsidRPr="00B06BBF">
        <w:rPr>
          <w:b/>
        </w:rPr>
        <w:t>IHC</w:t>
      </w:r>
      <w:r w:rsidR="00F17AA5">
        <w:t>—Test is sometimes used in research.</w:t>
      </w:r>
      <w:r w:rsidR="00734FCE" w:rsidRPr="00734FCE">
        <w:t xml:space="preserve"> </w:t>
      </w:r>
      <w:r w:rsidR="00734FCE">
        <w:t xml:space="preserve">Can be beneficial during diagnosis, but not commonly/commercially offered.  </w:t>
      </w:r>
    </w:p>
    <w:p w14:paraId="50F936FC" w14:textId="77777777" w:rsidR="0004150B" w:rsidRDefault="0004150B" w:rsidP="00371B62">
      <w:pPr>
        <w:pStyle w:val="NPBtext"/>
        <w:ind w:left="720"/>
      </w:pPr>
    </w:p>
    <w:p w14:paraId="03BF4BE0" w14:textId="698F85B6" w:rsidR="0004150B" w:rsidRPr="00B06BBF" w:rsidRDefault="00966785" w:rsidP="00371B62">
      <w:pPr>
        <w:pStyle w:val="NPBtext"/>
        <w:ind w:left="720"/>
      </w:pPr>
      <w:r>
        <w:rPr>
          <w:b/>
        </w:rPr>
        <w:t>OTHER</w:t>
      </w:r>
      <w:r w:rsidR="0004150B">
        <w:t>—RT-LAMP assay recently described by Yuan et al. 2014.</w:t>
      </w:r>
      <w:r w:rsidR="0004150B">
        <w:fldChar w:fldCharType="begin">
          <w:fldData xml:space="preserve">PEVuZE5vdGU+PENpdGU+PEF1dGhvcj5ZdWFuPC9BdXRob3I+PFllYXI+MjAxNDwvWWVhcj48SURU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=
</w:fldData>
        </w:fldChar>
      </w:r>
      <w:r w:rsidR="0004150B">
        <w:instrText xml:space="preserve"> ADDIN EN.CITE </w:instrText>
      </w:r>
      <w:r w:rsidR="0004150B">
        <w:fldChar w:fldCharType="begin">
          <w:fldData xml:space="preserve">PEVuZE5vdGU+PENpdGU+PEF1dGhvcj5ZdWFuPC9BdXRob3I+PFllYXI+MjAxNDwvWWVhcj48SURU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=
</w:fldData>
        </w:fldChar>
      </w:r>
      <w:r w:rsidR="0004150B">
        <w:instrText xml:space="preserve"> ADDIN EN.CITE.DATA </w:instrText>
      </w:r>
      <w:r w:rsidR="0004150B">
        <w:fldChar w:fldCharType="end"/>
      </w:r>
      <w:r w:rsidR="0004150B">
        <w:fldChar w:fldCharType="separate"/>
      </w:r>
      <w:r w:rsidR="0004150B" w:rsidRPr="0004150B">
        <w:rPr>
          <w:noProof/>
          <w:vertAlign w:val="superscript"/>
        </w:rPr>
        <w:t>5</w:t>
      </w:r>
      <w:r w:rsidR="0004150B">
        <w:fldChar w:fldCharType="end"/>
      </w:r>
      <w:r w:rsidR="0004150B">
        <w:t xml:space="preserve"> </w:t>
      </w:r>
    </w:p>
    <w:p w14:paraId="69873076" w14:textId="77777777" w:rsidR="00371B62" w:rsidRPr="00B06BBF" w:rsidRDefault="00371B62" w:rsidP="006570A5">
      <w:pPr>
        <w:pStyle w:val="NPBtext"/>
      </w:pPr>
    </w:p>
    <w:p w14:paraId="7C39CD6A" w14:textId="488C0FB4" w:rsidR="00371B62" w:rsidRPr="00B06BBF" w:rsidRDefault="00371B62" w:rsidP="00371B62">
      <w:pPr>
        <w:pStyle w:val="Heading1"/>
      </w:pPr>
      <w:bookmarkStart w:id="4" w:name="_Toc442082062"/>
      <w:r w:rsidRPr="00B06BBF">
        <w:t>1.2 Antibody Testing</w:t>
      </w:r>
      <w:bookmarkEnd w:id="4"/>
    </w:p>
    <w:p w14:paraId="508A6142" w14:textId="0B61FDE7" w:rsidR="00371B62" w:rsidRPr="00B06BBF" w:rsidRDefault="00371B62" w:rsidP="00371B62">
      <w:pPr>
        <w:pStyle w:val="NPBtext"/>
        <w:ind w:left="720"/>
      </w:pPr>
      <w:r w:rsidRPr="00B06BBF">
        <w:rPr>
          <w:b/>
        </w:rPr>
        <w:t>ELISA</w:t>
      </w:r>
      <w:r w:rsidR="00635FE1" w:rsidRPr="00B06BBF">
        <w:t>—No commercial test available. Commonly described</w:t>
      </w:r>
      <w:r w:rsidRPr="00B06BBF">
        <w:t xml:space="preserve"> in the literature; a recent publication designed and implemented a double-antigen sandwich ELISA for detection of antibodies in both human and swine sera, but was not validated </w:t>
      </w:r>
      <w:r w:rsidR="00635FE1" w:rsidRPr="00B06BBF">
        <w:t>for sensitivity and specificity.</w:t>
      </w:r>
      <w:r w:rsidRPr="00B06BBF">
        <w:fldChar w:fldCharType="begin"/>
      </w:r>
      <w:r w:rsidR="0004150B">
        <w:instrText xml:space="preserve"> ADDIN EN.CITE &lt;EndNote&gt;&lt;Cite&gt;&lt;Author&gt;Feng&lt;/Author&gt;&lt;Year&gt;2015&lt;/Year&gt;&lt;IDText&gt;National serosurvey of encephalomyocarditis virus in healthy people and pigs in China&lt;/IDText&gt;&lt;DisplayText&gt;&lt;style face="superscript"&gt;6&lt;/style&gt;&lt;/DisplayText&gt;&lt;record&gt;&lt;dates&gt;&lt;pub-dates&gt;&lt;date&gt;Sep&lt;/date&gt;&lt;/pub-dates&gt;&lt;year&gt;2015&lt;/year&gt;&lt;/dates&gt;&lt;urls&gt;&lt;related-urls&gt;&lt;url&gt;http://www.ncbi.nlm.nih.gov/pubmed/26347283&lt;/url&gt;&lt;/related-urls&gt;&lt;/urls&gt;&lt;isbn&gt;1432-8798&lt;/isbn&gt;&lt;titles&gt;&lt;title&gt;National serosurvey of encephalomyocarditis virus in healthy people and pigs in China&lt;/title&gt;&lt;secondary-title&gt;Arch Virol&lt;/secondary-title&gt;&lt;/titles&gt;&lt;contributors&gt;&lt;authors&gt;&lt;author&gt;Feng, R.&lt;/author&gt;&lt;author&gt;Wei, J.&lt;/author&gt;&lt;author&gt;Zhang, H.&lt;/author&gt;&lt;author&gt;Fan, J.&lt;/author&gt;&lt;author&gt;Li, X.&lt;/author&gt;&lt;author&gt;Wang, D.&lt;/author&gt;&lt;author&gt;Xie, J.&lt;/author&gt;&lt;author&gt;Qiao, Z.&lt;/author&gt;&lt;author&gt;Li, M.&lt;/author&gt;&lt;author&gt;Bai, J.&lt;/author&gt;&lt;author&gt;Ma, Z.&lt;/author&gt;&lt;/authors&gt;&lt;/contributors&gt;&lt;language&gt;ENG&lt;/language&gt;&lt;added-date format="utc"&gt;1443038421&lt;/added-date&gt;&lt;ref-type name="Journal Article"&gt;17&lt;/ref-type&gt;&lt;rec-number&gt;23&lt;/rec-number&gt;&lt;last-updated-date format="utc"&gt;1443038421&lt;/last-updated-date&gt;&lt;accession-num&gt;26347283&lt;/accession-num&gt;&lt;electronic-resource-num&gt;10.1007/s00705-015-2591-z&lt;/electronic-resource-num&gt;&lt;/record&gt;&lt;/Cite&gt;&lt;/EndNote&gt;</w:instrText>
      </w:r>
      <w:r w:rsidRPr="00B06BBF">
        <w:fldChar w:fldCharType="separate"/>
      </w:r>
      <w:r w:rsidR="0004150B" w:rsidRPr="0004150B">
        <w:rPr>
          <w:noProof/>
          <w:vertAlign w:val="superscript"/>
        </w:rPr>
        <w:t>6</w:t>
      </w:r>
      <w:r w:rsidRPr="00B06BBF">
        <w:fldChar w:fldCharType="end"/>
      </w:r>
    </w:p>
    <w:p w14:paraId="67C1F438" w14:textId="77777777" w:rsidR="00371B62" w:rsidRPr="00B06BBF" w:rsidRDefault="00371B62" w:rsidP="00371B62">
      <w:pPr>
        <w:pStyle w:val="NPBtext"/>
        <w:ind w:left="720"/>
      </w:pPr>
    </w:p>
    <w:p w14:paraId="16C300FB" w14:textId="7917215D" w:rsidR="00371B62" w:rsidRPr="00B06BBF" w:rsidRDefault="00371B62" w:rsidP="00371B62">
      <w:pPr>
        <w:pStyle w:val="NPBtext"/>
        <w:ind w:left="720"/>
      </w:pPr>
      <w:r w:rsidRPr="00B06BBF">
        <w:rPr>
          <w:b/>
        </w:rPr>
        <w:t>VN</w:t>
      </w:r>
      <w:r w:rsidRPr="00B06BBF">
        <w:t>— Available at some commercial testing labora</w:t>
      </w:r>
      <w:r w:rsidR="00635FE1" w:rsidRPr="00B06BBF">
        <w:t>tories (</w:t>
      </w:r>
      <w:r w:rsidR="0004150B">
        <w:t xml:space="preserve">e.g., </w:t>
      </w:r>
      <w:r w:rsidR="00635FE1" w:rsidRPr="00B06BBF">
        <w:t xml:space="preserve">UMN </w:t>
      </w:r>
      <w:r w:rsidRPr="00B06BBF">
        <w:t>VDL, Texas A&amp;M VDL, O</w:t>
      </w:r>
      <w:r w:rsidR="00635FE1" w:rsidRPr="00B06BBF">
        <w:t xml:space="preserve">hio ADDL, ISU VDL) and at NVSL-Ames. Currently </w:t>
      </w:r>
      <w:r w:rsidRPr="00B06BBF">
        <w:t>the reference standard for diagnosis, recom</w:t>
      </w:r>
      <w:r w:rsidR="00635FE1" w:rsidRPr="00B06BBF">
        <w:t xml:space="preserve">mended specimen of choice is </w:t>
      </w:r>
      <w:r w:rsidRPr="00B06BBF">
        <w:t>fetal fluids or ser</w:t>
      </w:r>
      <w:r w:rsidR="00635FE1" w:rsidRPr="00B06BBF">
        <w:t>um; detection of antibodies in a</w:t>
      </w:r>
      <w:r w:rsidRPr="00B06BBF">
        <w:t>dult animals is not diagnostic, as they can be seropositive due to subclinical/previous infections</w:t>
      </w:r>
      <w:r w:rsidR="00635FE1" w:rsidRPr="00B06BBF">
        <w:t>.</w:t>
      </w:r>
      <w:r w:rsidRPr="00B06BBF">
        <w:fldChar w:fldCharType="begin"/>
      </w:r>
      <w:r w:rsidR="0004150B">
        <w:instrText xml:space="preserve"> ADDIN EN.CITE &lt;EndNote&gt;&lt;Cite&gt;&lt;Author&gt;Veterinary&lt;/Author&gt;&lt;Year&gt;2015&lt;/Year&gt;&lt;IDText&gt;EMC&lt;/IDText&gt;&lt;DisplayText&gt;&lt;style face="superscript"&gt;7&lt;/style&gt;&lt;/DisplayText&gt;&lt;record&gt;&lt;titles&gt;&lt;title&gt;EMC&lt;/title&gt;&lt;secondary-title&gt;Swine Disease Manual&lt;/secondary-title&gt;&lt;/titles&gt;&lt;number&gt;September 23&lt;/number&gt;&lt;contributors&gt;&lt;authors&gt;&lt;author&gt;Veterinary Diagnostics and Production Animal Medicine Department&lt;/author&gt;&lt;/authors&gt;&lt;/contributors&gt;&lt;added-date format="utc"&gt;1443032127&lt;/added-date&gt;&lt;pub-location&gt;http://vetmed.iastate.edu/vdpam/new-vdpam-employees/food-supply-veterinary-medicine/swine/swine-diseases/encephalomyocarditis&lt;/pub-location&gt;&lt;ref-type name="Web Page"&gt;12&lt;/ref-type&gt;&lt;dates&gt;&lt;year&gt;2015&lt;/year&gt;&lt;/dates&gt;&lt;rec-number&gt;18&lt;/rec-number&gt;&lt;publisher&gt;Iowa State University&lt;/publisher&gt;&lt;last-updated-date format="utc"&gt;1443032233&lt;/last-updated-date&gt;&lt;volume&gt;2015&lt;/volume&gt;&lt;/record&gt;&lt;/Cite&gt;&lt;/EndNote&gt;</w:instrText>
      </w:r>
      <w:r w:rsidRPr="00B06BBF">
        <w:fldChar w:fldCharType="separate"/>
      </w:r>
      <w:r w:rsidR="0004150B" w:rsidRPr="0004150B">
        <w:rPr>
          <w:noProof/>
          <w:vertAlign w:val="superscript"/>
        </w:rPr>
        <w:t>7</w:t>
      </w:r>
      <w:r w:rsidRPr="00B06BBF">
        <w:fldChar w:fldCharType="end"/>
      </w:r>
      <w:r w:rsidR="00635FE1" w:rsidRPr="00B06BBF">
        <w:t xml:space="preserve"> I</w:t>
      </w:r>
      <w:r w:rsidRPr="00B06BBF">
        <w:t>f antibod</w:t>
      </w:r>
      <w:r w:rsidR="00635FE1" w:rsidRPr="00B06BBF">
        <w:t xml:space="preserve">y titers are greater than 1:16 </w:t>
      </w:r>
      <w:r w:rsidRPr="00B06BBF">
        <w:t>they may be significant, indicating active or</w:t>
      </w:r>
      <w:r w:rsidR="00635FE1" w:rsidRPr="00B06BBF">
        <w:t xml:space="preserve"> recent infection.</w:t>
      </w:r>
      <w:r w:rsidRPr="00B06BBF">
        <w:fldChar w:fldCharType="begin"/>
      </w:r>
      <w:r w:rsidR="0004150B">
        <w:instrText xml:space="preserve"> ADDIN EN.CITE &lt;EndNote&gt;&lt;Cite&gt;&lt;Author&gt;Koenen&lt;/Author&gt;&lt;Year&gt;2006&lt;/Year&gt;&lt;IDText&gt;Encephalomyocarditis virus&lt;/IDText&gt;&lt;DisplayText&gt;&lt;style face="superscript"&gt;8&lt;/style&gt;&lt;/DisplayText&gt;&lt;record&gt;&lt;titles&gt;&lt;title&gt;Encephalomyocarditis virus&lt;/title&gt;&lt;/titles&gt;&lt;pages&gt;331-336&lt;/pages&gt;&lt;contributors&gt;&lt;authors&gt;&lt;author&gt;Koenen, Frank&lt;/author&gt;&lt;/authors&gt;&lt;/contributors&gt;&lt;edition&gt;9th&lt;/edition&gt;&lt;added-date format="utc"&gt;1443035398&lt;/added-date&gt;&lt;pub-location&gt;Diseases of Swine&lt;/pub-location&gt;&lt;ref-type name="Generic"&gt;13&lt;/ref-type&gt;&lt;dates&gt;&lt;year&gt;2006&lt;/year&gt;&lt;/dates&gt;&lt;rec-number&gt;22&lt;/rec-number&gt;&lt;publisher&gt;Blackwell Publishing&lt;/publisher&gt;&lt;last-updated-date format="utc"&gt;1443035482&lt;/last-updated-date&gt;&lt;/record&gt;&lt;/Cite&gt;&lt;/EndNote&gt;</w:instrText>
      </w:r>
      <w:r w:rsidRPr="00B06BBF">
        <w:fldChar w:fldCharType="separate"/>
      </w:r>
      <w:r w:rsidR="0004150B" w:rsidRPr="0004150B">
        <w:rPr>
          <w:noProof/>
          <w:vertAlign w:val="superscript"/>
        </w:rPr>
        <w:t>8</w:t>
      </w:r>
      <w:r w:rsidRPr="00B06BBF">
        <w:fldChar w:fldCharType="end"/>
      </w:r>
    </w:p>
    <w:p w14:paraId="52096198" w14:textId="77777777" w:rsidR="00371B62" w:rsidRPr="00B06BBF" w:rsidRDefault="00371B62" w:rsidP="00371B62">
      <w:pPr>
        <w:pStyle w:val="NPBtext"/>
        <w:ind w:left="720"/>
      </w:pPr>
    </w:p>
    <w:p w14:paraId="4CF1D7D7" w14:textId="455C9151" w:rsidR="00371B62" w:rsidRDefault="00371B62" w:rsidP="00371B62">
      <w:pPr>
        <w:pStyle w:val="NPBtext"/>
        <w:ind w:left="720"/>
      </w:pPr>
      <w:r w:rsidRPr="00B06BBF">
        <w:rPr>
          <w:b/>
        </w:rPr>
        <w:t>IFA</w:t>
      </w:r>
      <w:r w:rsidRPr="00B06BBF">
        <w:t xml:space="preserve">, </w:t>
      </w:r>
      <w:r w:rsidRPr="00B06BBF">
        <w:rPr>
          <w:b/>
        </w:rPr>
        <w:t>AGID, and latex agglutination</w:t>
      </w:r>
      <w:r w:rsidRPr="00B06BBF">
        <w:t xml:space="preserve"> have been used to identify antibodies, but are no</w:t>
      </w:r>
      <w:r w:rsidR="00635FE1" w:rsidRPr="00B06BBF">
        <w:t>t commonly chosen for detection.</w:t>
      </w:r>
      <w:r w:rsidRPr="00B06BBF">
        <w:fldChar w:fldCharType="begin"/>
      </w:r>
      <w:r w:rsidR="0004150B">
        <w:instrText xml:space="preserve"> ADDIN EN.CITE &lt;EndNote&gt;&lt;Cite&gt;&lt;Author&gt;Koenen&lt;/Author&gt;&lt;Year&gt;2006&lt;/Year&gt;&lt;IDText&gt;Encephalomyocarditis virus&lt;/IDText&gt;&lt;DisplayText&gt;&lt;style face="superscript"&gt;8&lt;/style&gt;&lt;/DisplayText&gt;&lt;record&gt;&lt;titles&gt;&lt;title&gt;Encephalomyocarditis virus&lt;/title&gt;&lt;/titles&gt;&lt;pages&gt;331-336&lt;/pages&gt;&lt;contributors&gt;&lt;authors&gt;&lt;author&gt;Koenen, Frank&lt;/author&gt;&lt;/authors&gt;&lt;/contributors&gt;&lt;edition&gt;9th&lt;/edition&gt;&lt;added-date format="utc"&gt;1443035398&lt;/added-date&gt;&lt;pub-location&gt;Diseases of Swine&lt;/pub-location&gt;&lt;ref-type name="Generic"&gt;13&lt;/ref-type&gt;&lt;dates&gt;&lt;year&gt;2006&lt;/year&gt;&lt;/dates&gt;&lt;rec-number&gt;22&lt;/rec-number&gt;&lt;publisher&gt;Blackwell Publishing&lt;/publisher&gt;&lt;last-updated-date format="utc"&gt;1443035482&lt;/last-updated-date&gt;&lt;/record&gt;&lt;/Cite&gt;&lt;/EndNote&gt;</w:instrText>
      </w:r>
      <w:r w:rsidRPr="00B06BBF">
        <w:fldChar w:fldCharType="separate"/>
      </w:r>
      <w:r w:rsidR="0004150B" w:rsidRPr="0004150B">
        <w:rPr>
          <w:noProof/>
          <w:vertAlign w:val="superscript"/>
        </w:rPr>
        <w:t>8</w:t>
      </w:r>
      <w:r w:rsidRPr="00B06BBF">
        <w:fldChar w:fldCharType="end"/>
      </w:r>
    </w:p>
    <w:p w14:paraId="74F221DA" w14:textId="77777777" w:rsidR="00371B62" w:rsidRDefault="00371B62" w:rsidP="005857E8">
      <w:pPr>
        <w:pStyle w:val="NPBtext"/>
      </w:pPr>
    </w:p>
    <w:p w14:paraId="2E7CF9A6" w14:textId="3ACCE464" w:rsidR="000F7AC9" w:rsidRPr="00371B62" w:rsidRDefault="00371B62" w:rsidP="00371B62">
      <w:pPr>
        <w:pStyle w:val="NPBheading1"/>
        <w:rPr>
          <w:sz w:val="28"/>
          <w:szCs w:val="28"/>
          <w:u w:val="single"/>
        </w:rPr>
      </w:pPr>
      <w:bookmarkStart w:id="5" w:name="_Toc442082063"/>
      <w:r w:rsidRPr="00DE1395">
        <w:rPr>
          <w:szCs w:val="24"/>
        </w:rPr>
        <w:t xml:space="preserve">2. </w:t>
      </w:r>
      <w:r w:rsidRPr="00371B62">
        <w:t>Fi</w:t>
      </w:r>
      <w:r>
        <w:t>loviruses: African and Reston species</w:t>
      </w:r>
      <w:bookmarkEnd w:id="5"/>
      <w:r>
        <w:t xml:space="preserve"> </w:t>
      </w:r>
    </w:p>
    <w:p w14:paraId="6F387599" w14:textId="7698373D" w:rsidR="00371B62" w:rsidRPr="00371B62" w:rsidRDefault="00371B62" w:rsidP="00371B62">
      <w:pPr>
        <w:pStyle w:val="Heading1"/>
      </w:pPr>
      <w:bookmarkStart w:id="6" w:name="_Toc442082064"/>
      <w:r>
        <w:t xml:space="preserve">2.1 </w:t>
      </w:r>
      <w:r w:rsidRPr="005F496C">
        <w:t>A</w:t>
      </w:r>
      <w:r>
        <w:t>ntigen Testing</w:t>
      </w:r>
      <w:bookmarkEnd w:id="6"/>
      <w:r>
        <w:t xml:space="preserve"> </w:t>
      </w:r>
    </w:p>
    <w:p w14:paraId="64046EC8" w14:textId="161A95A2" w:rsidR="00371B62" w:rsidRDefault="00371B62" w:rsidP="00371B62">
      <w:pPr>
        <w:pStyle w:val="NPBtext"/>
        <w:ind w:left="720"/>
      </w:pPr>
      <w:r>
        <w:rPr>
          <w:b/>
        </w:rPr>
        <w:t>VI</w:t>
      </w:r>
      <w:r>
        <w:t xml:space="preserve">—Available at the </w:t>
      </w:r>
      <w:r w:rsidRPr="00B06BBF">
        <w:t>CDC; acceptable confirm</w:t>
      </w:r>
      <w:r w:rsidR="00635FE1" w:rsidRPr="00B06BBF">
        <w:t xml:space="preserve">atory test for clinical cases. Species-independent test. </w:t>
      </w:r>
      <w:r w:rsidRPr="00B06BBF">
        <w:t>Requir</w:t>
      </w:r>
      <w:r w:rsidR="00635FE1" w:rsidRPr="00B06BBF">
        <w:t>es BSL-4 laborat</w:t>
      </w:r>
      <w:r w:rsidR="00635FE1">
        <w:t>ory.</w:t>
      </w:r>
      <w:r>
        <w:fldChar w:fldCharType="begin"/>
      </w:r>
      <w:r w:rsidR="0004150B">
        <w:instrText xml:space="preserve"> ADDIN EN.CITE &lt;EndNote&gt;&lt;Cite&gt;&lt;Author&gt;CDC.gov&lt;/Author&gt;&lt;Year&gt;2013&lt;/Year&gt;&lt;IDText&gt;Questions and Answers about Ebola-Reston virus in pigs, Phillipines&lt;/IDText&gt;&lt;DisplayText&gt;&lt;style face="superscript"&gt;9&lt;/style&gt;&lt;/DisplayText&gt;&lt;record&gt;&lt;titles&gt;&lt;title&gt;Questions and Answers about Ebola-Reston virus in pigs, Phillipines&lt;/title&gt;&lt;/titles&gt;&lt;number&gt;September 23&lt;/number&gt;&lt;contributors&gt;&lt;authors&gt;&lt;author&gt;CDC.gov&lt;/author&gt;&lt;/authors&gt;&lt;/contributors&gt;&lt;added-date format="utc"&gt;1443014691&lt;/added-date&gt;&lt;pub-location&gt;http://www.cdc.gov/ncidod/dvrd/spb/outbreaks/qaEbolaRestonPhilippines.htm&lt;/pub-location&gt;&lt;ref-type name="Web Page"&gt;12&lt;/ref-type&gt;&lt;dates&gt;&lt;year&gt;2013&lt;/year&gt;&lt;/dates&gt;&lt;rec-number&gt;2&lt;/rec-number&gt;&lt;last-updated-date format="utc"&gt;1443014788&lt;/last-updated-date&gt;&lt;volume&gt;2015&lt;/volume&gt;&lt;/record&gt;&lt;/Cite&gt;&lt;/EndNote&gt;</w:instrText>
      </w:r>
      <w:r>
        <w:fldChar w:fldCharType="separate"/>
      </w:r>
      <w:r w:rsidR="0004150B" w:rsidRPr="0004150B">
        <w:rPr>
          <w:noProof/>
          <w:vertAlign w:val="superscript"/>
        </w:rPr>
        <w:t>9</w:t>
      </w:r>
      <w:r>
        <w:fldChar w:fldCharType="end"/>
      </w:r>
      <w:r w:rsidR="00635FE1">
        <w:t xml:space="preserve"> </w:t>
      </w:r>
      <w:r w:rsidR="00235D22">
        <w:t>M</w:t>
      </w:r>
      <w:r>
        <w:t>aintaining optimal conditions while shipping is difficult and may lead to reduced sensitivi</w:t>
      </w:r>
      <w:r w:rsidR="00235D22">
        <w:t xml:space="preserve">ty and specificity of the test. </w:t>
      </w:r>
    </w:p>
    <w:p w14:paraId="191AE6C5" w14:textId="77777777" w:rsidR="00371B62" w:rsidRDefault="00371B62" w:rsidP="00371B62">
      <w:pPr>
        <w:pStyle w:val="NPBtext"/>
        <w:ind w:left="720"/>
        <w:rPr>
          <w:b/>
        </w:rPr>
      </w:pPr>
    </w:p>
    <w:p w14:paraId="3813CD90" w14:textId="40F9AEC0" w:rsidR="00371B62" w:rsidRDefault="00371B62" w:rsidP="00371B62">
      <w:pPr>
        <w:pStyle w:val="NPBtext"/>
        <w:ind w:left="720"/>
      </w:pPr>
      <w:r>
        <w:rPr>
          <w:b/>
        </w:rPr>
        <w:t>RT-PCR</w:t>
      </w:r>
      <w:r>
        <w:t>—</w:t>
      </w:r>
      <w:r w:rsidRPr="00226D27">
        <w:t xml:space="preserve"> </w:t>
      </w:r>
      <w:r>
        <w:t>Available at the CDC; acceptable confirm</w:t>
      </w:r>
      <w:r w:rsidR="00235D22">
        <w:t xml:space="preserve">atory test for clinical cases. Species-independent test. </w:t>
      </w:r>
      <w:r>
        <w:t>More sensitive than Ag-capture ELISA; allows for diffe</w:t>
      </w:r>
      <w:r w:rsidR="00235D22">
        <w:t>rentiation between ebolaviruses.</w:t>
      </w:r>
      <w:r>
        <w:fldChar w:fldCharType="begin"/>
      </w:r>
      <w:r w:rsidR="0004150B">
        <w:instrText xml:space="preserve"> ADDIN EN.CITE &lt;EndNote&gt;&lt;Cite&gt;&lt;Author&gt;CDC.gov&lt;/Author&gt;&lt;Year&gt;2013&lt;/Year&gt;&lt;IDText&gt;Questions and Answers about Ebola-Reston virus in pigs, Phillipines&lt;/IDText&gt;&lt;DisplayText&gt;&lt;style face="superscript"&gt;9&lt;/style&gt;&lt;/DisplayText&gt;&lt;record&gt;&lt;titles&gt;&lt;title&gt;Questions and Answers about Ebola-Reston virus in pigs, Phillipines&lt;/title&gt;&lt;/titles&gt;&lt;number&gt;September 23&lt;/number&gt;&lt;contributors&gt;&lt;authors&gt;&lt;author&gt;CDC.gov&lt;/author&gt;&lt;/authors&gt;&lt;/contributors&gt;&lt;added-date format="utc"&gt;1443014691&lt;/added-date&gt;&lt;pub-location&gt;http://www.cdc.gov/ncidod/dvrd/spb/outbreaks/qaEbolaRestonPhilippines.htm&lt;/pub-location&gt;&lt;ref-type name="Web Page"&gt;12&lt;/ref-type&gt;&lt;dates&gt;&lt;year&gt;2013&lt;/year&gt;&lt;/dates&gt;&lt;rec-number&gt;2&lt;/rec-number&gt;&lt;last-updated-date format="utc"&gt;1443014788&lt;/last-updated-date&gt;&lt;volume&gt;2015&lt;/volume&gt;&lt;/record&gt;&lt;/Cite&gt;&lt;/EndNote&gt;</w:instrText>
      </w:r>
      <w:r>
        <w:fldChar w:fldCharType="separate"/>
      </w:r>
      <w:r w:rsidR="0004150B" w:rsidRPr="0004150B">
        <w:rPr>
          <w:noProof/>
          <w:vertAlign w:val="superscript"/>
        </w:rPr>
        <w:t>9</w:t>
      </w:r>
      <w:r>
        <w:fldChar w:fldCharType="end"/>
      </w:r>
    </w:p>
    <w:p w14:paraId="6AC1D76A" w14:textId="77777777" w:rsidR="00371B62" w:rsidRDefault="00371B62" w:rsidP="00371B62">
      <w:pPr>
        <w:pStyle w:val="NPBtext"/>
        <w:ind w:left="720"/>
      </w:pPr>
    </w:p>
    <w:p w14:paraId="2971F000" w14:textId="75A2DCA2" w:rsidR="00371B62" w:rsidRDefault="00371B62" w:rsidP="00371B62">
      <w:pPr>
        <w:pStyle w:val="NPBtext"/>
        <w:ind w:left="720"/>
      </w:pPr>
      <w:r>
        <w:rPr>
          <w:b/>
        </w:rPr>
        <w:lastRenderedPageBreak/>
        <w:t>qRT-PCR</w:t>
      </w:r>
      <w:r>
        <w:t>—</w:t>
      </w:r>
      <w:r w:rsidRPr="00E053EA">
        <w:t xml:space="preserve"> </w:t>
      </w:r>
      <w:r>
        <w:t>Available at the CDC; acceptable confirm</w:t>
      </w:r>
      <w:r w:rsidR="00235D22">
        <w:t xml:space="preserve">atory test for clinical cases. Species-independent test. </w:t>
      </w:r>
      <w:r>
        <w:t>More sensitive than Ag-capture ELISA, faster than RT-PCR; allows for diffe</w:t>
      </w:r>
      <w:r w:rsidR="00235D22">
        <w:t>rentiation between ebolaviruses.</w:t>
      </w:r>
      <w:r>
        <w:fldChar w:fldCharType="begin"/>
      </w:r>
      <w:r w:rsidR="0004150B">
        <w:instrText xml:space="preserve"> ADDIN EN.CITE &lt;EndNote&gt;&lt;Cite&gt;&lt;Author&gt;CDC.gov&lt;/Author&gt;&lt;Year&gt;2013&lt;/Year&gt;&lt;IDText&gt;Questions and Answers about Ebola-Reston virus in pigs, Phillipines&lt;/IDText&gt;&lt;DisplayText&gt;&lt;style face="superscript"&gt;9&lt;/style&gt;&lt;/DisplayText&gt;&lt;record&gt;&lt;titles&gt;&lt;title&gt;Questions and Answers about Ebola-Reston virus in pigs, Phillipines&lt;/title&gt;&lt;/titles&gt;&lt;number&gt;September 23&lt;/number&gt;&lt;contributors&gt;&lt;authors&gt;&lt;author&gt;CDC.gov&lt;/author&gt;&lt;/authors&gt;&lt;/contributors&gt;&lt;added-date format="utc"&gt;1443014691&lt;/added-date&gt;&lt;pub-location&gt;http://www.cdc.gov/ncidod/dvrd/spb/outbreaks/qaEbolaRestonPhilippines.htm&lt;/pub-location&gt;&lt;ref-type name="Web Page"&gt;12&lt;/ref-type&gt;&lt;dates&gt;&lt;year&gt;2013&lt;/year&gt;&lt;/dates&gt;&lt;rec-number&gt;2&lt;/rec-number&gt;&lt;last-updated-date format="utc"&gt;1443014788&lt;/last-updated-date&gt;&lt;volume&gt;2015&lt;/volume&gt;&lt;/record&gt;&lt;/Cite&gt;&lt;/EndNote&gt;</w:instrText>
      </w:r>
      <w:r>
        <w:fldChar w:fldCharType="separate"/>
      </w:r>
      <w:r w:rsidR="0004150B" w:rsidRPr="0004150B">
        <w:rPr>
          <w:noProof/>
          <w:vertAlign w:val="superscript"/>
        </w:rPr>
        <w:t>9</w:t>
      </w:r>
      <w:r>
        <w:fldChar w:fldCharType="end"/>
      </w:r>
    </w:p>
    <w:p w14:paraId="0D186CC9" w14:textId="74485AFF" w:rsidR="00371B62" w:rsidRDefault="00371B62" w:rsidP="0004150B">
      <w:pPr>
        <w:pStyle w:val="NPBtext"/>
        <w:ind w:firstLine="720"/>
      </w:pPr>
      <w:r>
        <w:rPr>
          <w:b/>
        </w:rPr>
        <w:t>FA</w:t>
      </w:r>
      <w:r>
        <w:t>—</w:t>
      </w:r>
      <w:r w:rsidRPr="00201DA4">
        <w:t xml:space="preserve"> </w:t>
      </w:r>
      <w:r>
        <w:t>No reliable testing methods available commerc</w:t>
      </w:r>
      <w:r w:rsidR="00235D22">
        <w:t>ially for E</w:t>
      </w:r>
      <w:r>
        <w:t>bola virus in swine.</w:t>
      </w:r>
    </w:p>
    <w:p w14:paraId="7D120B0C" w14:textId="77777777" w:rsidR="00371B62" w:rsidRDefault="00371B62" w:rsidP="00371B62">
      <w:pPr>
        <w:pStyle w:val="NPBtext"/>
        <w:ind w:left="720"/>
      </w:pPr>
    </w:p>
    <w:p w14:paraId="383EB5C2" w14:textId="39BE325A" w:rsidR="00371B62" w:rsidRDefault="00371B62" w:rsidP="00371B62">
      <w:pPr>
        <w:pStyle w:val="NPBtext"/>
        <w:ind w:left="720"/>
      </w:pPr>
      <w:r>
        <w:rPr>
          <w:b/>
        </w:rPr>
        <w:t>IHC</w:t>
      </w:r>
      <w:r>
        <w:t>—</w:t>
      </w:r>
      <w:r w:rsidRPr="00E053EA">
        <w:t xml:space="preserve"> </w:t>
      </w:r>
      <w:r>
        <w:t>Available at the CDC; acceptable confirm</w:t>
      </w:r>
      <w:r w:rsidR="00235D22">
        <w:t>atory test for clinical cases. Species-independent test.</w:t>
      </w:r>
      <w:r>
        <w:fldChar w:fldCharType="begin"/>
      </w:r>
      <w:r w:rsidR="0004150B">
        <w:instrText xml:space="preserve"> ADDIN EN.CITE &lt;EndNote&gt;&lt;Cite&gt;&lt;Author&gt;CDC.gov&lt;/Author&gt;&lt;Year&gt;2013&lt;/Year&gt;&lt;IDText&gt;Questions and Answers about Ebola-Reston virus in pigs, Phillipines&lt;/IDText&gt;&lt;DisplayText&gt;&lt;style face="superscript"&gt;9&lt;/style&gt;&lt;/DisplayText&gt;&lt;record&gt;&lt;titles&gt;&lt;title&gt;Questions and Answers about Ebola-Reston virus in pigs, Phillipines&lt;/title&gt;&lt;/titles&gt;&lt;number&gt;September 23&lt;/number&gt;&lt;contributors&gt;&lt;authors&gt;&lt;author&gt;CDC.gov&lt;/author&gt;&lt;/authors&gt;&lt;/contributors&gt;&lt;added-date format="utc"&gt;1443014691&lt;/added-date&gt;&lt;pub-location&gt;http://www.cdc.gov/ncidod/dvrd/spb/outbreaks/qaEbolaRestonPhilippines.htm&lt;/pub-location&gt;&lt;ref-type name="Web Page"&gt;12&lt;/ref-type&gt;&lt;dates&gt;&lt;year&gt;2013&lt;/year&gt;&lt;/dates&gt;&lt;rec-number&gt;2&lt;/rec-number&gt;&lt;last-updated-date format="utc"&gt;1443014788&lt;/last-updated-date&gt;&lt;volume&gt;2015&lt;/volume&gt;&lt;/record&gt;&lt;/Cite&gt;&lt;/EndNote&gt;</w:instrText>
      </w:r>
      <w:r>
        <w:fldChar w:fldCharType="separate"/>
      </w:r>
      <w:r w:rsidR="0004150B" w:rsidRPr="0004150B">
        <w:rPr>
          <w:noProof/>
          <w:vertAlign w:val="superscript"/>
        </w:rPr>
        <w:t>9</w:t>
      </w:r>
      <w:r>
        <w:fldChar w:fldCharType="end"/>
      </w:r>
    </w:p>
    <w:p w14:paraId="58CFAA9E" w14:textId="77777777" w:rsidR="00371B62" w:rsidRDefault="00371B62" w:rsidP="00371B62">
      <w:pPr>
        <w:pStyle w:val="NPBtext"/>
        <w:ind w:left="720"/>
      </w:pPr>
    </w:p>
    <w:p w14:paraId="31D152C1" w14:textId="1160B75D" w:rsidR="00371B62" w:rsidRDefault="00371B62" w:rsidP="00371B62">
      <w:pPr>
        <w:pStyle w:val="NPBtext"/>
        <w:ind w:left="720"/>
      </w:pPr>
      <w:r>
        <w:rPr>
          <w:b/>
        </w:rPr>
        <w:t>OTHER</w:t>
      </w:r>
      <w:r w:rsidR="0004150B">
        <w:t>—Ag</w:t>
      </w:r>
      <w:r>
        <w:t>-capture ELISA using monoclonal antibodies descri</w:t>
      </w:r>
      <w:r w:rsidR="00235D22">
        <w:t>bed in Saijo et al. 2006</w:t>
      </w:r>
      <w:r>
        <w:fldChar w:fldCharType="begin"/>
      </w:r>
      <w:r w:rsidR="0004150B">
        <w:instrText xml:space="preserve"> ADDIN EN.CITE &lt;EndNote&gt;&lt;Cite&gt;&lt;Author&gt;Saijo&lt;/Author&gt;&lt;Year&gt;2006&lt;/Year&gt;&lt;IDText&gt;Laboratory diagnostic systems for Ebola and Marburg hemorrhagic fevers developed with recombinant proteins&lt;/IDText&gt;&lt;DisplayText&gt;&lt;style face="superscript"&gt;10&lt;/style&gt;&lt;/DisplayText&gt;&lt;record&gt;&lt;dates&gt;&lt;pub-dates&gt;&lt;date&gt;Apr&lt;/date&gt;&lt;/pub-dates&gt;&lt;year&gt;2006&lt;/year&gt;&lt;/dates&gt;&lt;keywords&gt;&lt;keyword&gt;Animals&lt;/keyword&gt;&lt;keyword&gt;Antigens, Viral&lt;/keyword&gt;&lt;keyword&gt;Ebolavirus&lt;/keyword&gt;&lt;keyword&gt;Hemorrhagic Fever, Ebola&lt;/keyword&gt;&lt;keyword&gt;Humans&lt;/keyword&gt;&lt;keyword&gt;Marburg Virus Disease&lt;/keyword&gt;&lt;keyword&gt;Marburgvirus&lt;/keyword&gt;&lt;keyword&gt;Recombinant Proteins&lt;/keyword&gt;&lt;/keywords&gt;&lt;urls&gt;&lt;related-urls&gt;&lt;url&gt;http://www.ncbi.nlm.nih.gov/pubmed/16603611&lt;/url&gt;&lt;/related-urls&gt;&lt;/urls&gt;&lt;isbn&gt;1556-6811&lt;/isbn&gt;&lt;custom2&gt;PMC1459631&lt;/custom2&gt;&lt;titles&gt;&lt;title&gt;Laboratory diagnostic systems for Ebola and Marburg hemorrhagic fevers developed with recombinant proteins&lt;/title&gt;&lt;secondary-title&gt;Clin Vaccine Immunol&lt;/secondary-title&gt;&lt;/titles&gt;&lt;pages&gt;444-51&lt;/pages&gt;&lt;number&gt;4&lt;/number&gt;&lt;contributors&gt;&lt;authors&gt;&lt;author&gt;Saijo, M.&lt;/author&gt;&lt;author&gt;Niikura, M.&lt;/author&gt;&lt;author&gt;Ikegami, T.&lt;/author&gt;&lt;author&gt;Kurane, I.&lt;/author&gt;&lt;author&gt;Kurata, T.&lt;/author&gt;&lt;author&gt;Morikawa, S.&lt;/author&gt;&lt;/authors&gt;&lt;/contributors&gt;&lt;language&gt;eng&lt;/language&gt;&lt;added-date format="utc"&gt;1443016825&lt;/added-date&gt;&lt;ref-type name="Journal Article"&gt;17&lt;/ref-type&gt;&lt;rec-number&gt;4&lt;/rec-number&gt;&lt;last-updated-date format="utc"&gt;1443016825&lt;/last-updated-date&gt;&lt;accession-num&gt;16603611&lt;/accession-num&gt;&lt;electronic-resource-num&gt;10.1128/CVI.13.4.444-451.2006&lt;/electronic-resource-num&gt;&lt;volume&gt;13&lt;/volume&gt;&lt;/record&gt;&lt;/Cite&gt;&lt;/EndNote&gt;</w:instrText>
      </w:r>
      <w:r>
        <w:fldChar w:fldCharType="separate"/>
      </w:r>
      <w:r w:rsidR="0004150B" w:rsidRPr="0004150B">
        <w:rPr>
          <w:noProof/>
          <w:vertAlign w:val="superscript"/>
        </w:rPr>
        <w:t>10</w:t>
      </w:r>
      <w:r>
        <w:fldChar w:fldCharType="end"/>
      </w:r>
      <w:r>
        <w:t xml:space="preserve"> was successfully mod</w:t>
      </w:r>
      <w:r w:rsidR="003D5C76">
        <w:t xml:space="preserve">ified for Reston virus </w:t>
      </w:r>
      <w:r w:rsidR="00235D22">
        <w:t>in swine.</w:t>
      </w:r>
      <w:r>
        <w:fldChar w:fldCharType="begin">
          <w:fldData xml:space="preserve">PEVuZE5vdGU+PENpdGU+PEF1dGhvcj5TYXlhbWE8L0F1dGhvcj48WWVhcj4yMDEyPC9ZZWFyPjxJ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=
</w:fldData>
        </w:fldChar>
      </w:r>
      <w:r w:rsidR="0004150B">
        <w:instrText xml:space="preserve"> ADDIN EN.CITE </w:instrText>
      </w:r>
      <w:r w:rsidR="0004150B">
        <w:fldChar w:fldCharType="begin">
          <w:fldData xml:space="preserve">PEVuZE5vdGU+PENpdGU+PEF1dGhvcj5TYXlhbWE8L0F1dGhvcj48WWVhcj4yMDEyPC9ZZWFyPjxJ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=
</w:fldData>
        </w:fldChar>
      </w:r>
      <w:r w:rsidR="0004150B">
        <w:instrText xml:space="preserve"> ADDIN EN.CITE.DATA </w:instrText>
      </w:r>
      <w:r w:rsidR="0004150B">
        <w:fldChar w:fldCharType="end"/>
      </w:r>
      <w:r>
        <w:fldChar w:fldCharType="separate"/>
      </w:r>
      <w:r w:rsidR="0004150B" w:rsidRPr="0004150B">
        <w:rPr>
          <w:noProof/>
          <w:vertAlign w:val="superscript"/>
        </w:rPr>
        <w:t>11</w:t>
      </w:r>
      <w:r>
        <w:fldChar w:fldCharType="end"/>
      </w:r>
    </w:p>
    <w:p w14:paraId="41219A23" w14:textId="77777777" w:rsidR="00371B62" w:rsidRDefault="00371B62" w:rsidP="00371B62">
      <w:pPr>
        <w:pStyle w:val="NPBtext"/>
        <w:ind w:left="720"/>
      </w:pPr>
    </w:p>
    <w:p w14:paraId="6DAD3396" w14:textId="45562E6B" w:rsidR="00371B62" w:rsidRDefault="00DE1395" w:rsidP="00371B62">
      <w:pPr>
        <w:pStyle w:val="Heading1"/>
      </w:pPr>
      <w:bookmarkStart w:id="7" w:name="_Toc442082065"/>
      <w:r>
        <w:t>2</w:t>
      </w:r>
      <w:r w:rsidR="00371B62">
        <w:t xml:space="preserve">.2 </w:t>
      </w:r>
      <w:r w:rsidR="00371B62" w:rsidRPr="005F496C">
        <w:t>Anti</w:t>
      </w:r>
      <w:r w:rsidR="00371B62">
        <w:t>body Testing</w:t>
      </w:r>
      <w:bookmarkEnd w:id="7"/>
    </w:p>
    <w:p w14:paraId="48937C5D" w14:textId="4A25BCDF" w:rsidR="00371B62" w:rsidRDefault="00371B62" w:rsidP="00371B62">
      <w:pPr>
        <w:pStyle w:val="NPBtext"/>
        <w:ind w:left="720"/>
      </w:pPr>
      <w:r>
        <w:t>No commercial an</w:t>
      </w:r>
      <w:r w:rsidR="00235D22">
        <w:t xml:space="preserve">tibody test available for </w:t>
      </w:r>
      <w:r>
        <w:t>Reston</w:t>
      </w:r>
      <w:r w:rsidR="00235D22">
        <w:t xml:space="preserve"> virus</w:t>
      </w:r>
      <w:r>
        <w:t xml:space="preserve"> in pi</w:t>
      </w:r>
      <w:r w:rsidR="00235D22">
        <w:t xml:space="preserve">gs. </w:t>
      </w:r>
      <w:r>
        <w:t xml:space="preserve">Lateral flow immunodiagnostic (LFI) assays have recently been developed for use in human and non-human primates as a sensitive, point-of-contact diagnostic test that may be possible </w:t>
      </w:r>
      <w:r w:rsidR="00235D22">
        <w:t>to use or adapt to use in swine.</w:t>
      </w:r>
      <w:r>
        <w:fldChar w:fldCharType="begin">
          <w:fldData xml:space="preserve">PEVuZE5vdGU+PENpdGU+PEF1dGhvcj5Cb2lzZW48L0F1dGhvcj48WWVhcj4yMDE1PC9ZZWFyPjxJ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</w:fldData>
        </w:fldChar>
      </w:r>
      <w:r w:rsidR="0004150B">
        <w:instrText xml:space="preserve"> ADDIN EN.CITE </w:instrText>
      </w:r>
      <w:r w:rsidR="0004150B">
        <w:fldChar w:fldCharType="begin">
          <w:fldData xml:space="preserve">PEVuZE5vdGU+PENpdGU+PEF1dGhvcj5Cb2lzZW48L0F1dGhvcj48WWVhcj4yMDE1PC9ZZWFyPjxJ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</w:fldData>
        </w:fldChar>
      </w:r>
      <w:r w:rsidR="0004150B">
        <w:instrText xml:space="preserve"> ADDIN EN.CITE.DATA </w:instrText>
      </w:r>
      <w:r w:rsidR="0004150B">
        <w:fldChar w:fldCharType="end"/>
      </w:r>
      <w:r>
        <w:fldChar w:fldCharType="separate"/>
      </w:r>
      <w:r w:rsidR="0004150B" w:rsidRPr="0004150B">
        <w:rPr>
          <w:noProof/>
          <w:vertAlign w:val="superscript"/>
        </w:rPr>
        <w:t>12</w:t>
      </w:r>
      <w:r>
        <w:fldChar w:fldCharType="end"/>
      </w:r>
    </w:p>
    <w:p w14:paraId="5D16CB18" w14:textId="77777777" w:rsidR="00371B62" w:rsidRDefault="00371B62" w:rsidP="00371B62">
      <w:pPr>
        <w:pStyle w:val="NPBtext"/>
        <w:ind w:left="720"/>
        <w:rPr>
          <w:b/>
        </w:rPr>
      </w:pPr>
    </w:p>
    <w:p w14:paraId="4E7A4F01" w14:textId="4A6446B7" w:rsidR="00371B62" w:rsidRDefault="00371B62" w:rsidP="00371B62">
      <w:pPr>
        <w:pStyle w:val="NPBtext"/>
        <w:ind w:left="720"/>
      </w:pPr>
      <w:r>
        <w:rPr>
          <w:b/>
        </w:rPr>
        <w:t>ELISA</w:t>
      </w:r>
      <w:r>
        <w:t>—</w:t>
      </w:r>
      <w:r w:rsidRPr="00B74659">
        <w:t xml:space="preserve"> </w:t>
      </w:r>
      <w:r w:rsidR="00235D22">
        <w:t xml:space="preserve">No commercial test available. </w:t>
      </w:r>
      <w:r>
        <w:t xml:space="preserve">Methods for antibody-capture ELISA on swine sera </w:t>
      </w:r>
      <w:r w:rsidR="00235D22">
        <w:t>described in Sayama et al. 2012.</w:t>
      </w:r>
      <w:r>
        <w:fldChar w:fldCharType="begin">
          <w:fldData xml:space="preserve">PEVuZE5vdGU+PENpdGU+PEF1dGhvcj5TYXlhbWE8L0F1dGhvcj48WWVhcj4yMDEyPC9ZZWFyPjxJ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=
</w:fldData>
        </w:fldChar>
      </w:r>
      <w:r w:rsidR="0004150B">
        <w:instrText xml:space="preserve"> ADDIN EN.CITE </w:instrText>
      </w:r>
      <w:r w:rsidR="0004150B">
        <w:fldChar w:fldCharType="begin">
          <w:fldData xml:space="preserve">PEVuZE5vdGU+PENpdGU+PEF1dGhvcj5TYXlhbWE8L0F1dGhvcj48WWVhcj4yMDEyPC9ZZWFyPjxJ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=
</w:fldData>
        </w:fldChar>
      </w:r>
      <w:r w:rsidR="0004150B">
        <w:instrText xml:space="preserve"> ADDIN EN.CITE.DATA </w:instrText>
      </w:r>
      <w:r w:rsidR="0004150B">
        <w:fldChar w:fldCharType="end"/>
      </w:r>
      <w:r>
        <w:fldChar w:fldCharType="separate"/>
      </w:r>
      <w:r w:rsidR="0004150B" w:rsidRPr="0004150B">
        <w:rPr>
          <w:noProof/>
          <w:vertAlign w:val="superscript"/>
        </w:rPr>
        <w:t>11</w:t>
      </w:r>
      <w:r>
        <w:fldChar w:fldCharType="end"/>
      </w:r>
    </w:p>
    <w:p w14:paraId="4535B9CC" w14:textId="77777777" w:rsidR="00371B62" w:rsidRDefault="00371B62" w:rsidP="00371B62">
      <w:pPr>
        <w:pStyle w:val="NPBtext"/>
        <w:ind w:left="720"/>
      </w:pPr>
    </w:p>
    <w:p w14:paraId="3925982F" w14:textId="14C33B4D" w:rsidR="00371B62" w:rsidRDefault="00371B62" w:rsidP="00371B62">
      <w:pPr>
        <w:pStyle w:val="NPBtext"/>
        <w:ind w:left="720"/>
      </w:pPr>
      <w:r>
        <w:rPr>
          <w:b/>
        </w:rPr>
        <w:t>VN</w:t>
      </w:r>
      <w:r>
        <w:t>—</w:t>
      </w:r>
      <w:r w:rsidRPr="00B74659">
        <w:t xml:space="preserve"> </w:t>
      </w:r>
      <w:r w:rsidR="00235D22">
        <w:t xml:space="preserve">No commercial test available. </w:t>
      </w:r>
      <w:r>
        <w:t xml:space="preserve">Methods for VN (called NT/neutralizing test in the text) on swine sera </w:t>
      </w:r>
      <w:r w:rsidR="00235D22">
        <w:t>described in Sayama et al. 2012.</w:t>
      </w:r>
      <w:r>
        <w:fldChar w:fldCharType="begin">
          <w:fldData xml:space="preserve">PEVuZE5vdGU+PENpdGU+PEF1dGhvcj5TYXlhbWE8L0F1dGhvcj48WWVhcj4yMDEyPC9ZZWFyPjxJ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=
</w:fldData>
        </w:fldChar>
      </w:r>
      <w:r w:rsidR="0004150B">
        <w:instrText xml:space="preserve"> ADDIN EN.CITE </w:instrText>
      </w:r>
      <w:r w:rsidR="0004150B">
        <w:fldChar w:fldCharType="begin">
          <w:fldData xml:space="preserve">PEVuZE5vdGU+PENpdGU+PEF1dGhvcj5TYXlhbWE8L0F1dGhvcj48WWVhcj4yMDEyPC9ZZWFyPjxJ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=
</w:fldData>
        </w:fldChar>
      </w:r>
      <w:r w:rsidR="0004150B">
        <w:instrText xml:space="preserve"> ADDIN EN.CITE.DATA </w:instrText>
      </w:r>
      <w:r w:rsidR="0004150B">
        <w:fldChar w:fldCharType="end"/>
      </w:r>
      <w:r>
        <w:fldChar w:fldCharType="separate"/>
      </w:r>
      <w:r w:rsidR="0004150B" w:rsidRPr="0004150B">
        <w:rPr>
          <w:noProof/>
          <w:vertAlign w:val="superscript"/>
        </w:rPr>
        <w:t>11</w:t>
      </w:r>
      <w:r>
        <w:fldChar w:fldCharType="end"/>
      </w:r>
    </w:p>
    <w:p w14:paraId="724C0B14" w14:textId="77777777" w:rsidR="00371B62" w:rsidRDefault="00371B62" w:rsidP="00371B62">
      <w:pPr>
        <w:pStyle w:val="NPBtext"/>
        <w:ind w:left="720"/>
      </w:pPr>
    </w:p>
    <w:p w14:paraId="442C0BEA" w14:textId="5D84252D" w:rsidR="00371B62" w:rsidRDefault="00371B62" w:rsidP="00DE1395">
      <w:pPr>
        <w:pStyle w:val="NPBtext"/>
        <w:ind w:left="720"/>
      </w:pPr>
      <w:r>
        <w:rPr>
          <w:b/>
        </w:rPr>
        <w:t>IFA/CF/HI</w:t>
      </w:r>
      <w:r>
        <w:t xml:space="preserve">—No commercial test or reliable testing </w:t>
      </w:r>
      <w:r w:rsidR="00235D22">
        <w:t xml:space="preserve">method is available for swine. </w:t>
      </w:r>
      <w:r>
        <w:t>Methods for IFA on swine sera described in Sayama et al. 2012, but effica</w:t>
      </w:r>
      <w:r w:rsidR="00235D22">
        <w:t>cy was not described.</w:t>
      </w:r>
      <w:r>
        <w:fldChar w:fldCharType="begin">
          <w:fldData xml:space="preserve">PEVuZE5vdGU+PENpdGU+PEF1dGhvcj5TYXlhbWE8L0F1dGhvcj48WWVhcj4yMDEyPC9ZZWFyPjxJ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=
</w:fldData>
        </w:fldChar>
      </w:r>
      <w:r w:rsidR="0004150B">
        <w:instrText xml:space="preserve"> ADDIN EN.CITE </w:instrText>
      </w:r>
      <w:r w:rsidR="0004150B">
        <w:fldChar w:fldCharType="begin">
          <w:fldData xml:space="preserve">PEVuZE5vdGU+PENpdGU+PEF1dGhvcj5TYXlhbWE8L0F1dGhvcj48WWVhcj4yMDEyPC9ZZWFyPjxJ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=
</w:fldData>
        </w:fldChar>
      </w:r>
      <w:r w:rsidR="0004150B">
        <w:instrText xml:space="preserve"> ADDIN EN.CITE.DATA </w:instrText>
      </w:r>
      <w:r w:rsidR="0004150B">
        <w:fldChar w:fldCharType="end"/>
      </w:r>
      <w:r>
        <w:fldChar w:fldCharType="separate"/>
      </w:r>
      <w:r w:rsidR="0004150B" w:rsidRPr="0004150B">
        <w:rPr>
          <w:noProof/>
          <w:vertAlign w:val="superscript"/>
        </w:rPr>
        <w:t>11</w:t>
      </w:r>
      <w:r>
        <w:fldChar w:fldCharType="end"/>
      </w:r>
    </w:p>
    <w:p w14:paraId="45302182" w14:textId="77777777" w:rsidR="00DE1395" w:rsidRDefault="00DE1395" w:rsidP="006570A5">
      <w:pPr>
        <w:pStyle w:val="NPBtext"/>
      </w:pPr>
    </w:p>
    <w:p w14:paraId="3C95BEC5" w14:textId="4A5A7BF1" w:rsidR="00371B62" w:rsidRDefault="00371B62" w:rsidP="00371B62">
      <w:pPr>
        <w:pStyle w:val="NPBheading1"/>
      </w:pPr>
      <w:bookmarkStart w:id="8" w:name="_Toc442082066"/>
      <w:r>
        <w:t xml:space="preserve">3. </w:t>
      </w:r>
      <w:r w:rsidRPr="009B0D7F">
        <w:t>Getah virus</w:t>
      </w:r>
      <w:bookmarkEnd w:id="8"/>
      <w:r w:rsidR="00AC109F">
        <w:t xml:space="preserve"> </w:t>
      </w:r>
    </w:p>
    <w:p w14:paraId="240E7CFB" w14:textId="2C27313A" w:rsidR="00371B62" w:rsidRPr="00371B62" w:rsidRDefault="00371B62" w:rsidP="00371B62">
      <w:pPr>
        <w:pStyle w:val="Heading1"/>
      </w:pPr>
      <w:bookmarkStart w:id="9" w:name="_Toc442082067"/>
      <w:r>
        <w:t xml:space="preserve">3.1 </w:t>
      </w:r>
      <w:r w:rsidRPr="005F496C">
        <w:t>A</w:t>
      </w:r>
      <w:r>
        <w:t>ntigen Testing</w:t>
      </w:r>
      <w:bookmarkEnd w:id="9"/>
    </w:p>
    <w:p w14:paraId="5ADD795B" w14:textId="2D4F7E1C" w:rsidR="00371B62" w:rsidRDefault="00371B62" w:rsidP="00371B62">
      <w:pPr>
        <w:pStyle w:val="NPBtext"/>
        <w:ind w:left="720"/>
      </w:pPr>
      <w:r>
        <w:rPr>
          <w:b/>
        </w:rPr>
        <w:t>VI</w:t>
      </w:r>
      <w:r>
        <w:t>—Gold standard method; slow, requires app</w:t>
      </w:r>
      <w:r w:rsidR="00235D22">
        <w:t>roximately one week for results.</w:t>
      </w:r>
      <w:r>
        <w:fldChar w:fldCharType="begin"/>
      </w:r>
      <w:r w:rsidR="0004150B">
        <w:instrText xml:space="preserve"> ADDIN EN.CITE &lt;EndNote&gt;&lt;Cite&gt;&lt;Author&gt;Dong&lt;/Author&gt;&lt;Year&gt;2012&lt;/Year&gt;&lt;IDText&gt;Simultaneous detection of three arboviruses using a triplex RT-PCR: enzyme hybridization assay&lt;/IDText&gt;&lt;DisplayText&gt;&lt;style face="superscript"&gt;13&lt;/style&gt;&lt;/DisplayText&gt;&lt;record&gt;&lt;dates&gt;&lt;pub-dates&gt;&lt;date&gt;Jun&lt;/date&gt;&lt;/pub-dates&gt;&lt;year&gt;2012&lt;/year&gt;&lt;/dates&gt;&lt;keywords&gt;&lt;keyword&gt;Animals&lt;/keyword&gt;&lt;keyword&gt;Arbovirus Infections&lt;/keyword&gt;&lt;keyword&gt;Arboviruses&lt;/keyword&gt;&lt;keyword&gt;Cell Line&lt;/keyword&gt;&lt;keyword&gt;Cricetinae&lt;/keyword&gt;&lt;keyword&gt;DNA Primers&lt;/keyword&gt;&lt;keyword&gt;Humans&lt;/keyword&gt;&lt;keyword&gt;Multiplex Polymerase Chain Reaction&lt;/keyword&gt;&lt;keyword&gt;RNA, Viral&lt;/keyword&gt;&lt;keyword&gt;Reverse Transcriptase Polymerase Chain Reaction&lt;/keyword&gt;&lt;keyword&gt;Sensitivity and Specificity&lt;/keyword&gt;&lt;keyword&gt;Time Factors&lt;/keyword&gt;&lt;/keywords&gt;&lt;urls&gt;&lt;related-urls&gt;&lt;url&gt;http://www.ncbi.nlm.nih.gov/pubmed/22684472&lt;/url&gt;&lt;/related-urls&gt;&lt;/urls&gt;&lt;isbn&gt;1995-820X&lt;/isbn&gt;&lt;custom2&gt;PMC3724924&lt;/custom2&gt;&lt;titles&gt;&lt;title&gt;Simultaneous detection of three arboviruses using a triplex RT-PCR: enzyme hybridization assay&lt;/title&gt;&lt;secondary-title&gt;Virol Sin&lt;/secondary-title&gt;&lt;/titles&gt;&lt;pages&gt;179-86&lt;/pages&gt;&lt;number&gt;3&lt;/number&gt;&lt;contributors&gt;&lt;authors&gt;&lt;author&gt;Dong, D.&lt;/author&gt;&lt;author&gt;Fu, S. H.&lt;/author&gt;&lt;author&gt;Wang, L. H.&lt;/author&gt;&lt;author&gt;Lv, Z.&lt;/author&gt;&lt;author&gt;Li, T. Y.&lt;/author&gt;&lt;author&gt;Liang, G. D.&lt;/author&gt;&lt;/authors&gt;&lt;/contributors&gt;&lt;language&gt;eng&lt;/language&gt;&lt;added-date format="utc"&gt;1443107865&lt;/added-date&gt;&lt;ref-type name="Journal Article"&gt;17&lt;/ref-type&gt;&lt;rec-number&gt;26&lt;/rec-number&gt;&lt;last-updated-date format="utc"&gt;1443107865&lt;/last-updated-date&gt;&lt;accession-num&gt;22684472&lt;/accession-num&gt;&lt;electronic-resource-num&gt;10.1007/s12250-012-3246-9&lt;/electronic-resource-num&gt;&lt;volume&gt;27&lt;/volume&gt;&lt;/record&gt;&lt;/Cite&gt;&lt;/EndNote&gt;</w:instrText>
      </w:r>
      <w:r>
        <w:fldChar w:fldCharType="separate"/>
      </w:r>
      <w:r w:rsidR="0004150B" w:rsidRPr="0004150B">
        <w:rPr>
          <w:noProof/>
          <w:vertAlign w:val="superscript"/>
        </w:rPr>
        <w:t>13</w:t>
      </w:r>
      <w:r>
        <w:fldChar w:fldCharType="end"/>
      </w:r>
      <w:r w:rsidR="00235D22">
        <w:t xml:space="preserve"> Can be grown in numerous cell lines. </w:t>
      </w:r>
      <w:r>
        <w:t>A good description of the method is available in Bannai et al</w:t>
      </w:r>
      <w:r w:rsidR="00235D22">
        <w:t>.</w:t>
      </w:r>
      <w:r>
        <w:t xml:space="preserve"> 2014</w:t>
      </w:r>
      <w:r w:rsidR="00235D22">
        <w:t>.</w:t>
      </w:r>
      <w:r>
        <w:fldChar w:fldCharType="begin"/>
      </w:r>
      <w:r w:rsidR="0004150B">
        <w:instrText xml:space="preserve"> ADDIN EN.CITE &lt;EndNote&gt;&lt;Cite&gt;&lt;Author&gt;Bannai&lt;/Author&gt;&lt;Year&gt;2015&lt;/Year&gt;&lt;IDText&gt;Epizootiological Investigation of Getah Virus Infection among Racehorses in Japan in 2014&lt;/IDText&gt;&lt;DisplayText&gt;&lt;style face="superscript"&gt;14&lt;/style&gt;&lt;/DisplayText&gt;&lt;record&gt;&lt;dates&gt;&lt;pub-dates&gt;&lt;date&gt;Jul&lt;/date&gt;&lt;/pub-dates&gt;&lt;year&gt;2015&lt;/year&gt;&lt;/dates&gt;&lt;urls&gt;&lt;related-urls&gt;&lt;url&gt;http://www.ncbi.nlm.nih.gov/pubmed/25972425&lt;/url&gt;&lt;/related-urls&gt;&lt;/urls&gt;&lt;isbn&gt;1098-660X&lt;/isbn&gt;&lt;custom2&gt;PMC4473224&lt;/custom2&gt;&lt;titles&gt;&lt;title&gt;Epizootiological Investigation of Getah Virus Infection among Racehorses in Japan in 2014&lt;/title&gt;&lt;secondary-title&gt;J Clin Microbiol&lt;/secondary-title&gt;&lt;/titles&gt;&lt;pages&gt;2286-91&lt;/pages&gt;&lt;number&gt;7&lt;/number&gt;&lt;contributors&gt;&lt;authors&gt;&lt;author&gt;Bannai, H.&lt;/author&gt;&lt;author&gt;Nemoto, M.&lt;/author&gt;&lt;author&gt;Ochi, A.&lt;/author&gt;&lt;author&gt;Kikuchi, T.&lt;/author&gt;&lt;author&gt;Kobayashi, M.&lt;/author&gt;&lt;author&gt;Tsujimura, K.&lt;/author&gt;&lt;author&gt;Yamanaka, T.&lt;/author&gt;&lt;author&gt;Kondo, T.&lt;/author&gt;&lt;/authors&gt;&lt;/contributors&gt;&lt;language&gt;eng&lt;/language&gt;&lt;added-date format="utc"&gt;1443107992&lt;/added-date&gt;&lt;ref-type name="Journal Article"&gt;17&lt;/ref-type&gt;&lt;rec-number&gt;27&lt;/rec-number&gt;&lt;last-updated-date format="utc"&gt;1443107992&lt;/last-updated-date&gt;&lt;accession-num&gt;25972425&lt;/accession-num&gt;&lt;electronic-resource-num&gt;10.1128/JCM.00550-15&lt;/electronic-resource-num&gt;&lt;volume&gt;53&lt;/volume&gt;&lt;/record&gt;&lt;/Cite&gt;&lt;/EndNote&gt;</w:instrText>
      </w:r>
      <w:r>
        <w:fldChar w:fldCharType="separate"/>
      </w:r>
      <w:r w:rsidR="0004150B" w:rsidRPr="0004150B">
        <w:rPr>
          <w:noProof/>
          <w:vertAlign w:val="superscript"/>
        </w:rPr>
        <w:t>14</w:t>
      </w:r>
      <w:r>
        <w:fldChar w:fldCharType="end"/>
      </w:r>
    </w:p>
    <w:p w14:paraId="7D857F88" w14:textId="77777777" w:rsidR="00371B62" w:rsidRDefault="00371B62" w:rsidP="00371B62">
      <w:pPr>
        <w:pStyle w:val="NPBtext"/>
        <w:ind w:left="720"/>
        <w:rPr>
          <w:b/>
        </w:rPr>
      </w:pPr>
    </w:p>
    <w:p w14:paraId="4132F2A1" w14:textId="54D108FE" w:rsidR="00371B62" w:rsidRDefault="00371B62" w:rsidP="00C05490">
      <w:pPr>
        <w:pStyle w:val="NPBtext"/>
        <w:ind w:left="720"/>
      </w:pPr>
      <w:r>
        <w:rPr>
          <w:b/>
        </w:rPr>
        <w:t>RT-PCR</w:t>
      </w:r>
      <w:r w:rsidR="00235D22">
        <w:t xml:space="preserve">— </w:t>
      </w:r>
      <w:r w:rsidR="003D5C76">
        <w:t>Numerous primer sequences have been published in the literature; Wekeza et al. 2001 describes primers capable of replicating viral RNA from multiple species including horse, pig and mosquito.</w:t>
      </w:r>
      <w:r w:rsidR="003D5C76">
        <w:fldChar w:fldCharType="begin"/>
      </w:r>
      <w:r w:rsidR="0004150B">
        <w:instrText xml:space="preserve"> ADDIN EN.CITE &lt;EndNote&gt;&lt;Cite&gt;&lt;Author&gt;Wekesa&lt;/Author&gt;&lt;Year&gt;2001&lt;/Year&gt;&lt;IDText&gt;Genomic analysis of some Japanese isolates of Getah virus&lt;/IDText&gt;&lt;DisplayText&gt;&lt;style face="superscript"&gt;15&lt;/style&gt;&lt;/DisplayText&gt;&lt;record&gt;&lt;dates&gt;&lt;pub-dates&gt;&lt;date&gt;Nov&lt;/date&gt;&lt;/pub-dates&gt;&lt;year&gt;2001&lt;/year&gt;&lt;/dates&gt;&lt;keywords&gt;&lt;keyword&gt;Alphavirus&lt;/keyword&gt;&lt;keyword&gt;Amino Acid Sequence&lt;/keyword&gt;&lt;keyword&gt;Animals&lt;/keyword&gt;&lt;keyword&gt;Base Sequence&lt;/keyword&gt;&lt;keyword&gt;Capsid&lt;/keyword&gt;&lt;keyword&gt;Culex&lt;/keyword&gt;&lt;keyword&gt;Genetic Markers&lt;/keyword&gt;&lt;keyword&gt;Genetic Variation&lt;/keyword&gt;&lt;keyword&gt;Genome, Viral&lt;/keyword&gt;&lt;keyword&gt;Horses&lt;/keyword&gt;&lt;keyword&gt;Japan&lt;/keyword&gt;&lt;keyword&gt;Molecular Sequence Data&lt;/keyword&gt;&lt;keyword&gt;Reverse Transcriptase Polymerase Chain Reaction&lt;/keyword&gt;&lt;keyword&gt;Sequence Alignment&lt;/keyword&gt;&lt;keyword&gt;Sequence Homology, Amino Acid&lt;/keyword&gt;&lt;keyword&gt;Swine&lt;/keyword&gt;&lt;keyword&gt;Viral Nonstructural Proteins&lt;/keyword&gt;&lt;/keywords&gt;&lt;urls&gt;&lt;related-urls&gt;&lt;url&gt;http://www.ncbi.nlm.nih.gov/pubmed/11557154&lt;/url&gt;&lt;/related-urls&gt;&lt;/urls&gt;&lt;isbn&gt;0378-1135&lt;/isbn&gt;&lt;titles&gt;&lt;title&gt;Genomic analysis of some Japanese isolates of Getah virus&lt;/title&gt;&lt;secondary-title&gt;Vet Microbiol&lt;/secondary-title&gt;&lt;/titles&gt;&lt;pages&gt;137-46&lt;/pages&gt;&lt;number&gt;2&lt;/number&gt;&lt;contributors&gt;&lt;authors&gt;&lt;author&gt;Wekesa, S. N.&lt;/author&gt;&lt;author&gt;Inoshima, Y.&lt;/author&gt;&lt;author&gt;Murakami, K.&lt;/author&gt;&lt;author&gt;Sentsui, H.&lt;/author&gt;&lt;/authors&gt;&lt;/contributors&gt;&lt;language&gt;eng&lt;/language&gt;&lt;added-date format="utc"&gt;1443108101&lt;/added-date&gt;&lt;ref-type name="Journal Article"&gt;17&lt;/ref-type&gt;&lt;rec-number&gt;28&lt;/rec-number&gt;&lt;last-updated-date format="utc"&gt;1443108101&lt;/last-updated-date&gt;&lt;accession-num&gt;11557154&lt;/accession-num&gt;&lt;volume&gt;83&lt;/volume&gt;&lt;/record&gt;&lt;/Cite&gt;&lt;/EndNote&gt;</w:instrText>
      </w:r>
      <w:r w:rsidR="003D5C76">
        <w:fldChar w:fldCharType="separate"/>
      </w:r>
      <w:r w:rsidR="0004150B" w:rsidRPr="0004150B">
        <w:rPr>
          <w:noProof/>
          <w:vertAlign w:val="superscript"/>
        </w:rPr>
        <w:t>15</w:t>
      </w:r>
      <w:r w:rsidR="003D5C76">
        <w:fldChar w:fldCharType="end"/>
      </w:r>
      <w:r w:rsidR="003D5C76">
        <w:t xml:space="preserve"> Nemoto et al. 2014 reports using a one-step RT-PCR primer kit from Qiagen to identify Getah virus in racehorses in Japan.</w:t>
      </w:r>
      <w:r w:rsidR="003D5C76">
        <w:fldChar w:fldCharType="begin"/>
      </w:r>
      <w:r w:rsidR="0004150B">
        <w:instrText xml:space="preserve"> ADDIN EN.CITE &lt;EndNote&gt;&lt;Cite&gt;&lt;Author&gt;Nemoto&lt;/Author&gt;&lt;Year&gt;2015&lt;/Year&gt;&lt;IDText&gt;Getah Virus Infection among Racehorses, Japan, 2014&lt;/IDText&gt;&lt;DisplayText&gt;&lt;style face="superscript"&gt;16&lt;/style&gt;&lt;/DisplayText&gt;&lt;record&gt;&lt;dates&gt;&lt;pub-dates&gt;&lt;date&gt;May&lt;/date&gt;&lt;/pub-dates&gt;&lt;year&gt;2015&lt;/year&gt;&lt;/dates&gt;&lt;urls&gt;&lt;related-urls&gt;&lt;url&gt;http://www.ncbi.nlm.nih.gov/pubmed/25898181&lt;/url&gt;&lt;/related-urls&gt;&lt;/urls&gt;&lt;isbn&gt;1080-6059&lt;/isbn&gt;&lt;custom2&gt;PMC4412242&lt;/custom2&gt;&lt;titles&gt;&lt;title&gt;Getah Virus Infection among Racehorses, Japan, 2014&lt;/title&gt;&lt;secondary-title&gt;Emerg Infect Dis&lt;/secondary-title&gt;&lt;/titles&gt;&lt;pages&gt;883-5&lt;/pages&gt;&lt;number&gt;5&lt;/number&gt;&lt;contributors&gt;&lt;authors&gt;&lt;author&gt;Nemoto, M.&lt;/author&gt;&lt;author&gt;Bannai, H.&lt;/author&gt;&lt;author&gt;Tsujimura, K.&lt;/author&gt;&lt;author&gt;Kobayashi, M.&lt;/author&gt;&lt;author&gt;Kikuchi, T.&lt;/author&gt;&lt;author&gt;Yamanaka, T.&lt;/author&gt;&lt;author&gt;Kondo, T.&lt;/author&gt;&lt;/authors&gt;&lt;/contributors&gt;&lt;language&gt;eng&lt;/language&gt;&lt;added-date format="utc"&gt;1443104504&lt;/added-date&gt;&lt;ref-type name="Journal Article"&gt;17&lt;/ref-type&gt;&lt;rec-number&gt;25&lt;/rec-number&gt;&lt;last-updated-date format="utc"&gt;1443104504&lt;/last-updated-date&gt;&lt;accession-num&gt;25898181&lt;/accession-num&gt;&lt;electronic-resource-num&gt;10.3201/eid2105.141975&lt;/electronic-resource-num&gt;&lt;volume&gt;21&lt;/volume&gt;&lt;/record&gt;&lt;/Cite&gt;&lt;/EndNote&gt;</w:instrText>
      </w:r>
      <w:r w:rsidR="003D5C76">
        <w:fldChar w:fldCharType="separate"/>
      </w:r>
      <w:r w:rsidR="0004150B" w:rsidRPr="0004150B">
        <w:rPr>
          <w:noProof/>
          <w:vertAlign w:val="superscript"/>
        </w:rPr>
        <w:t>16</w:t>
      </w:r>
      <w:r w:rsidR="003D5C76">
        <w:fldChar w:fldCharType="end"/>
      </w:r>
      <w:r w:rsidR="003D5C76">
        <w:t xml:space="preserve"> </w:t>
      </w:r>
      <w:r>
        <w:t>The Jiangsu Entry-Exit Inspection and Quarantine Bureau of the People’s Republic of China appears to have submitted for and received a patent for</w:t>
      </w:r>
      <w:r w:rsidR="00C05490">
        <w:t xml:space="preserve"> a s</w:t>
      </w:r>
      <w:r>
        <w:t xml:space="preserve">wine Getah virus RT-PCR detection kit in 2013 (patent CN 102337356B); </w:t>
      </w:r>
      <w:r w:rsidR="00235D22">
        <w:t xml:space="preserve">commercial availability </w:t>
      </w:r>
      <w:r>
        <w:t>and validity of the process</w:t>
      </w:r>
      <w:r w:rsidR="00235D22">
        <w:t xml:space="preserve"> unknown.</w:t>
      </w:r>
      <w:r>
        <w:fldChar w:fldCharType="begin"/>
      </w:r>
      <w:r w:rsidR="0004150B">
        <w:instrText xml:space="preserve"> ADDIN EN.CITE &lt;EndNote&gt;&lt;Cite&gt;&lt;Author&gt;</w:instrText>
      </w:r>
      <w:r w:rsidR="0004150B">
        <w:rPr>
          <w:rFonts w:ascii="SimSun" w:eastAsia="SimSun" w:hAnsi="SimSun" w:cs="SimSun" w:hint="eastAsia"/>
        </w:rPr>
        <w:instrText>姜焱</w:instrText>
      </w:r>
      <w:r w:rsidR="0004150B">
        <w:instrText>&lt;/Author&gt;&lt;Year&gt;2011&lt;/Year&gt;&lt;IDText&gt;Swine getah virus reverse transcription-polymerase chain reaction (RT-PCR) detection kit and application thereof&lt;/IDText&gt;&lt;DisplayText&gt;&lt;style face="superscript"&gt;17&lt;/style&gt;&lt;/DisplayText&gt;&lt;record&gt;&lt;titles&gt;&lt;title&gt;Swine getah virus reverse transcription-polymerase chain reaction (RT-PCR) detection kit and application thereof&lt;/title&gt;&lt;/titles&gt;&lt;number&gt;CN 201110321991&lt;/number&gt;&lt;contributors&gt;&lt;authors&gt;&lt;author&gt;</w:instrText>
      </w:r>
      <w:r w:rsidR="0004150B">
        <w:rPr>
          <w:rFonts w:ascii="SimSun" w:eastAsia="SimSun" w:hAnsi="SimSun" w:cs="SimSun" w:hint="eastAsia"/>
        </w:rPr>
        <w:instrText>姜焱</w:instrText>
      </w:r>
      <w:r w:rsidR="0004150B">
        <w:instrText>&lt;/author&gt;&lt;author&gt;</w:instrText>
      </w:r>
      <w:r w:rsidR="0004150B">
        <w:rPr>
          <w:rFonts w:ascii="SimSun" w:eastAsia="SimSun" w:hAnsi="SimSun" w:cs="SimSun" w:hint="eastAsia"/>
        </w:rPr>
        <w:instrText>王凯民</w:instrText>
      </w:r>
      <w:r w:rsidR="0004150B">
        <w:instrText>&lt;/author&gt;&lt;author&gt;</w:instrText>
      </w:r>
      <w:r w:rsidR="0004150B">
        <w:rPr>
          <w:rFonts w:ascii="SimSun" w:eastAsia="SimSun" w:hAnsi="SimSun" w:cs="SimSun" w:hint="eastAsia"/>
        </w:rPr>
        <w:instrText>封振</w:instrText>
      </w:r>
      <w:r w:rsidR="0004150B">
        <w:instrText>&lt;/author&gt;&lt;author&gt;</w:instrText>
      </w:r>
      <w:r w:rsidR="0004150B">
        <w:rPr>
          <w:rFonts w:ascii="SimSun" w:eastAsia="SimSun" w:hAnsi="SimSun" w:cs="SimSun" w:hint="eastAsia"/>
        </w:rPr>
        <w:instrText>侯玉峰</w:instrText>
      </w:r>
      <w:r w:rsidR="0004150B">
        <w:instrText>&lt;/author&gt;&lt;author&gt;</w:instrText>
      </w:r>
      <w:r w:rsidR="0004150B">
        <w:rPr>
          <w:rFonts w:ascii="SimSun" w:eastAsia="SimSun" w:hAnsi="SimSun" w:cs="SimSun" w:hint="eastAsia"/>
        </w:rPr>
        <w:instrText>陈雷</w:instrText>
      </w:r>
      <w:r w:rsidR="0004150B">
        <w:instrText>&lt;/author&gt;&lt;author&gt;</w:instrText>
      </w:r>
      <w:r w:rsidR="0004150B">
        <w:rPr>
          <w:rFonts w:ascii="SimSun" w:eastAsia="SimSun" w:hAnsi="SimSun" w:cs="SimSun" w:hint="eastAsia"/>
        </w:rPr>
        <w:instrText>陈国强</w:instrText>
      </w:r>
      <w:r w:rsidR="0004150B">
        <w:instrText>&lt;/author&gt;&lt;author&gt;</w:instrText>
      </w:r>
      <w:r w:rsidR="0004150B">
        <w:rPr>
          <w:rFonts w:ascii="SimSun" w:eastAsia="SimSun" w:hAnsi="SimSun" w:cs="SimSun" w:hint="eastAsia"/>
        </w:rPr>
        <w:instrText>唐泰山</w:instrText>
      </w:r>
      <w:r w:rsidR="0004150B">
        <w:instrText>&lt;/author&gt;&lt;author&gt;</w:instrText>
      </w:r>
      <w:r w:rsidR="0004150B">
        <w:rPr>
          <w:rFonts w:ascii="SimSun" w:eastAsia="SimSun" w:hAnsi="SimSun" w:cs="SimSun" w:hint="eastAsia"/>
        </w:rPr>
        <w:instrText>张常印</w:instrText>
      </w:r>
      <w:r w:rsidR="0004150B">
        <w:instrText>&lt;/author&gt;&lt;/authors&gt;&lt;/contributors&gt;&lt;edition&gt;Grant&lt;/edition&gt;&lt;added-date format="utc"&gt;1443104120&lt;/added-date&gt;&lt;pub-location&gt;China&lt;/pub-location&gt;&lt;ref-type name="Patent"&gt;25&lt;/ref-type&gt;&lt;dates&gt;&lt;year&gt;2011&lt;/year&gt;&lt;/dates&gt;&lt;rec-number&gt;24&lt;/rec-number&gt;&lt;last-updated-date format="utc"&gt;1443104400&lt;/last-updated-date&gt;&lt;volume&gt;CN 102337356 B&lt;/volume&gt;&lt;/record&gt;&lt;/Cite&gt;&lt;/EndNote&gt;</w:instrText>
      </w:r>
      <w:r>
        <w:fldChar w:fldCharType="separate"/>
      </w:r>
      <w:r w:rsidR="0004150B" w:rsidRPr="0004150B">
        <w:rPr>
          <w:noProof/>
          <w:vertAlign w:val="superscript"/>
        </w:rPr>
        <w:t>17</w:t>
      </w:r>
      <w:r>
        <w:fldChar w:fldCharType="end"/>
      </w:r>
      <w:r w:rsidR="00235D22">
        <w:t xml:space="preserve"> </w:t>
      </w:r>
    </w:p>
    <w:p w14:paraId="5A92DFE8" w14:textId="77777777" w:rsidR="00371B62" w:rsidRDefault="00371B62" w:rsidP="00371B62">
      <w:pPr>
        <w:pStyle w:val="NPBtext"/>
        <w:ind w:left="720"/>
      </w:pPr>
    </w:p>
    <w:p w14:paraId="7A2D6F46" w14:textId="04EFDE5C" w:rsidR="00371B62" w:rsidRDefault="00371B62" w:rsidP="00371B62">
      <w:pPr>
        <w:pStyle w:val="NPBtext"/>
        <w:ind w:left="720"/>
      </w:pPr>
      <w:r>
        <w:rPr>
          <w:b/>
        </w:rPr>
        <w:t>qRT-PCR/FA/IHC</w:t>
      </w:r>
      <w:r>
        <w:t xml:space="preserve"> —Utilization of real-time RT-PCR for Getah virus</w:t>
      </w:r>
      <w:r w:rsidR="00235D22">
        <w:t xml:space="preserve"> detection in swine has not </w:t>
      </w:r>
      <w:r>
        <w:t xml:space="preserve">been published. </w:t>
      </w:r>
      <w:r w:rsidR="00235D22">
        <w:t xml:space="preserve">FA and IHC </w:t>
      </w:r>
      <w:r>
        <w:t>not commercially available or commonly used in research for Getah virus detection in swine.</w:t>
      </w:r>
    </w:p>
    <w:p w14:paraId="3C12D547" w14:textId="77777777" w:rsidR="00371B62" w:rsidRDefault="00371B62" w:rsidP="006570A5">
      <w:pPr>
        <w:pStyle w:val="NPBtext"/>
      </w:pPr>
    </w:p>
    <w:p w14:paraId="4E1B3944" w14:textId="77777777" w:rsidR="00371B62" w:rsidRDefault="00371B62" w:rsidP="00371B62">
      <w:pPr>
        <w:pStyle w:val="Heading1"/>
      </w:pPr>
      <w:bookmarkStart w:id="10" w:name="_Toc442082068"/>
      <w:r>
        <w:t xml:space="preserve">3.2 </w:t>
      </w:r>
      <w:r w:rsidRPr="005F496C">
        <w:t>Anti</w:t>
      </w:r>
      <w:r>
        <w:t>body Testing</w:t>
      </w:r>
      <w:bookmarkEnd w:id="10"/>
    </w:p>
    <w:p w14:paraId="7DD1B539" w14:textId="03D7A40E" w:rsidR="00371B62" w:rsidRDefault="00371B62" w:rsidP="00371B62">
      <w:pPr>
        <w:pStyle w:val="NPBtext"/>
        <w:ind w:left="720"/>
      </w:pPr>
      <w:r>
        <w:rPr>
          <w:b/>
        </w:rPr>
        <w:t>ELISA</w:t>
      </w:r>
      <w:r>
        <w:t>—No commercial test is available for swine serum, but Ab-capture ELISA (IgG and IgM) is commonly used in equine</w:t>
      </w:r>
      <w:r w:rsidR="002C11F7">
        <w:t>s and h</w:t>
      </w:r>
      <w:r w:rsidR="00445FE3">
        <w:t>as</w:t>
      </w:r>
      <w:r w:rsidR="002C11F7">
        <w:t xml:space="preserve"> been used in swine. </w:t>
      </w:r>
      <w:r>
        <w:t>A swine-adopted ELISA method described in Hohdatsu et al</w:t>
      </w:r>
      <w:r w:rsidR="002C11F7">
        <w:t>.</w:t>
      </w:r>
      <w:r>
        <w:t xml:space="preserve"> 1990 was more sensitive for Getah virus than HI, with</w:t>
      </w:r>
      <w:r w:rsidR="002C11F7">
        <w:t xml:space="preserve"> the similarly high specificity.</w:t>
      </w:r>
      <w:r>
        <w:fldChar w:fldCharType="begin"/>
      </w:r>
      <w:r w:rsidR="0004150B">
        <w:instrText xml:space="preserve"> ADDIN EN.CITE &lt;EndNote&gt;&lt;Cite&gt;&lt;Author&gt;Hohdatsu&lt;/Author&gt;&lt;Year&gt;1990&lt;/Year&gt;&lt;IDText&gt;Enzyme-linked immunosorbent assay for the serological survey of Getah virus in pigs&lt;/IDText&gt;&lt;DisplayText&gt;&lt;style face="superscript"&gt;18&lt;/style&gt;&lt;/DisplayText&gt;&lt;record&gt;&lt;dates&gt;&lt;pub-dates&gt;&lt;date&gt;Aug&lt;/date&gt;&lt;/pub-dates&gt;&lt;year&gt;1990&lt;/year&gt;&lt;/dates&gt;&lt;keywords&gt;&lt;keyword&gt;Alphavirus&lt;/keyword&gt;&lt;keyword&gt;Animals&lt;/keyword&gt;&lt;keyword&gt;Antibodies, Viral&lt;/keyword&gt;&lt;keyword&gt;Enzyme-Linked Immunosorbent Assay&lt;/keyword&gt;&lt;keyword&gt;Hemagglutination Inhibition Tests&lt;/keyword&gt;&lt;keyword&gt;Swine&lt;/keyword&gt;&lt;/keywords&gt;&lt;urls&gt;&lt;related-urls&gt;&lt;url&gt;http://www.ncbi.nlm.nih.gov/pubmed/2167998&lt;/url&gt;&lt;/related-urls&gt;&lt;/urls&gt;&lt;isbn&gt;0021-5295&lt;/isbn&gt;&lt;titles&gt;&lt;title&gt;Enzyme-linked immunosorbent assay for the serological survey of Getah virus in pigs&lt;/title&gt;&lt;secondary-title&gt;Nihon Juigaku Zasshi&lt;/secondary-title&gt;&lt;/titles&gt;&lt;pages&gt;835-7&lt;/pages&gt;&lt;number&gt;4&lt;/number&gt;&lt;contributors&gt;&lt;authors&gt;&lt;author&gt;Hohdatsu, T.&lt;/author&gt;&lt;author&gt;Ide, S.&lt;/author&gt;&lt;author&gt;Yamagishi, H.&lt;/author&gt;&lt;author&gt;Eiguchi, Y.&lt;/author&gt;&lt;author&gt;Nagano, H.&lt;/author&gt;&lt;author&gt;Maehara, N.&lt;/author&gt;&lt;author&gt;Tanaka, Y.&lt;/author&gt;&lt;author&gt;Fujisaki, Y.&lt;/author&gt;&lt;author&gt;Yago, K.&lt;/author&gt;&lt;author&gt;Taguchi, K.&lt;/author&gt;&lt;/authors&gt;&lt;/contributors&gt;&lt;language&gt;eng&lt;/language&gt;&lt;added-date format="utc"&gt;1443111883&lt;/added-date&gt;&lt;ref-type name="Journal Article"&gt;17&lt;/ref-type&gt;&lt;rec-number&gt;29&lt;/rec-number&gt;&lt;last-updated-date format="utc"&gt;1443111883&lt;/last-updated-date&gt;&lt;accession-num&gt;2167998&lt;/accession-num&gt;&lt;volume&gt;52&lt;/volume&gt;&lt;/record&gt;&lt;/Cite&gt;&lt;/EndNote&gt;</w:instrText>
      </w:r>
      <w:r>
        <w:fldChar w:fldCharType="separate"/>
      </w:r>
      <w:r w:rsidR="0004150B" w:rsidRPr="0004150B">
        <w:rPr>
          <w:noProof/>
          <w:vertAlign w:val="superscript"/>
        </w:rPr>
        <w:t>18</w:t>
      </w:r>
      <w:r>
        <w:fldChar w:fldCharType="end"/>
      </w:r>
      <w:r>
        <w:t xml:space="preserve"> </w:t>
      </w:r>
    </w:p>
    <w:p w14:paraId="71224A1C" w14:textId="77777777" w:rsidR="00371B62" w:rsidRDefault="00371B62" w:rsidP="00371B62">
      <w:pPr>
        <w:pStyle w:val="NPBtext"/>
        <w:ind w:left="720"/>
      </w:pPr>
      <w:bookmarkStart w:id="11" w:name="_GoBack"/>
    </w:p>
    <w:bookmarkEnd w:id="11"/>
    <w:p w14:paraId="4B81FE7F" w14:textId="0FD8B3BE" w:rsidR="00371B62" w:rsidRDefault="00371B62" w:rsidP="00371B62">
      <w:pPr>
        <w:pStyle w:val="NPBtext"/>
        <w:ind w:left="720"/>
      </w:pPr>
      <w:r>
        <w:rPr>
          <w:b/>
        </w:rPr>
        <w:lastRenderedPageBreak/>
        <w:t>VN/CF/HI</w:t>
      </w:r>
      <w:r>
        <w:t>—Virus/serum neutralization has been reported to be more specific than CF</w:t>
      </w:r>
      <w:r w:rsidR="002C11F7">
        <w:t xml:space="preserve"> and HI in differentiating Getah virus </w:t>
      </w:r>
      <w:r>
        <w:t>from other alphaviruses, but only CF is abl</w:t>
      </w:r>
      <w:r w:rsidR="002C11F7">
        <w:t xml:space="preserve">e to differentiate between Getah </w:t>
      </w:r>
      <w:r>
        <w:t>an</w:t>
      </w:r>
      <w:r w:rsidR="002C11F7">
        <w:t>d the closely-related Saginawa v</w:t>
      </w:r>
      <w:r>
        <w:t>irus</w:t>
      </w:r>
      <w:r w:rsidR="002C11F7">
        <w:t xml:space="preserve"> (not a known pathogen in pigs).</w:t>
      </w:r>
      <w:r>
        <w:fldChar w:fldCharType="begin">
          <w:fldData xml:space="preserve">PEVuZE5vdGU+PENpdGU+PEF1dGhvcj5GdWt1bmFnYTwvQXV0aG9yPjxZZWFyPjIwMDA8L1llYXI+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</w:fldData>
        </w:fldChar>
      </w:r>
      <w:r w:rsidR="0004150B">
        <w:instrText xml:space="preserve"> ADDIN EN.CITE </w:instrText>
      </w:r>
      <w:r w:rsidR="0004150B">
        <w:fldChar w:fldCharType="begin">
          <w:fldData xml:space="preserve">PEVuZE5vdGU+PENpdGU+PEF1dGhvcj5GdWt1bmFnYTwvQXV0aG9yPjxZZWFyPjIwMDA8L1llYXI+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</w:fldData>
        </w:fldChar>
      </w:r>
      <w:r w:rsidR="0004150B">
        <w:instrText xml:space="preserve"> ADDIN EN.CITE.DATA </w:instrText>
      </w:r>
      <w:r w:rsidR="0004150B">
        <w:fldChar w:fldCharType="end"/>
      </w:r>
      <w:r>
        <w:fldChar w:fldCharType="separate"/>
      </w:r>
      <w:r w:rsidR="0004150B" w:rsidRPr="0004150B">
        <w:rPr>
          <w:noProof/>
          <w:vertAlign w:val="superscript"/>
        </w:rPr>
        <w:t>15,19</w:t>
      </w:r>
      <w:r>
        <w:fldChar w:fldCharType="end"/>
      </w:r>
    </w:p>
    <w:p w14:paraId="550D1E62" w14:textId="77777777" w:rsidR="00371B62" w:rsidRDefault="00371B62" w:rsidP="00371B62">
      <w:pPr>
        <w:pStyle w:val="NPBtext"/>
        <w:ind w:left="720"/>
      </w:pPr>
    </w:p>
    <w:p w14:paraId="7353840B" w14:textId="77777777" w:rsidR="00371B62" w:rsidRDefault="00371B62" w:rsidP="00371B62">
      <w:pPr>
        <w:pStyle w:val="NPBtext"/>
        <w:ind w:left="720"/>
      </w:pPr>
      <w:r>
        <w:rPr>
          <w:b/>
        </w:rPr>
        <w:t>IFA</w:t>
      </w:r>
      <w:r>
        <w:t>—No reliable test available for detection of Getah virus antibodies in swine.</w:t>
      </w:r>
    </w:p>
    <w:p w14:paraId="58D91EAB" w14:textId="77777777" w:rsidR="00235D22" w:rsidRPr="006570A5" w:rsidRDefault="00235D22" w:rsidP="006570A5">
      <w:pPr>
        <w:pStyle w:val="NPBtext"/>
      </w:pPr>
    </w:p>
    <w:p w14:paraId="6927DBFE" w14:textId="0C51BAC6" w:rsidR="00371B62" w:rsidRPr="00DE1395" w:rsidRDefault="00DE1395" w:rsidP="00DE1395">
      <w:pPr>
        <w:pStyle w:val="NPBheading1"/>
      </w:pPr>
      <w:bookmarkStart w:id="12" w:name="_Toc442082069"/>
      <w:r>
        <w:t xml:space="preserve">4. </w:t>
      </w:r>
      <w:r w:rsidR="00371B62" w:rsidRPr="009B0D7F">
        <w:t>Hepatitis E virus</w:t>
      </w:r>
      <w:bookmarkEnd w:id="12"/>
    </w:p>
    <w:p w14:paraId="73001D3F" w14:textId="4F34DAAB" w:rsidR="00371B62" w:rsidRPr="00DE1395" w:rsidRDefault="00DE1395" w:rsidP="00DE1395">
      <w:pPr>
        <w:pStyle w:val="Heading1"/>
      </w:pPr>
      <w:bookmarkStart w:id="13" w:name="_Toc442082070"/>
      <w:r>
        <w:t>4.1 Antigen Testing</w:t>
      </w:r>
      <w:bookmarkEnd w:id="13"/>
    </w:p>
    <w:p w14:paraId="666F01E1" w14:textId="77777777" w:rsidR="00371B62" w:rsidRDefault="00371B62" w:rsidP="00DE1395">
      <w:pPr>
        <w:pStyle w:val="NPBtext"/>
        <w:ind w:left="720"/>
      </w:pPr>
      <w:r>
        <w:rPr>
          <w:b/>
        </w:rPr>
        <w:t>VI</w:t>
      </w:r>
      <w:r>
        <w:t>—Not available; virus is difficult to grow in cell cultures.</w:t>
      </w:r>
    </w:p>
    <w:p w14:paraId="4BA808A7" w14:textId="77777777" w:rsidR="00371B62" w:rsidRDefault="00371B62" w:rsidP="00DE1395">
      <w:pPr>
        <w:pStyle w:val="NPBtext"/>
        <w:ind w:left="720"/>
        <w:rPr>
          <w:b/>
        </w:rPr>
      </w:pPr>
    </w:p>
    <w:p w14:paraId="0860C870" w14:textId="725436B4" w:rsidR="00371B62" w:rsidRDefault="00371B62" w:rsidP="00445FE3">
      <w:pPr>
        <w:pStyle w:val="NPBtext"/>
        <w:ind w:left="720"/>
      </w:pPr>
      <w:r>
        <w:rPr>
          <w:b/>
        </w:rPr>
        <w:t>RT-PCR</w:t>
      </w:r>
      <w:r>
        <w:t>/</w:t>
      </w:r>
      <w:r>
        <w:rPr>
          <w:b/>
        </w:rPr>
        <w:t>qRT-PCR</w:t>
      </w:r>
      <w:r>
        <w:t>—Available at some veterinary diagnostic labora</w:t>
      </w:r>
      <w:r w:rsidR="002C11F7">
        <w:t xml:space="preserve">tories (UMN VDL); </w:t>
      </w:r>
      <w:r w:rsidR="00AC109F">
        <w:t xml:space="preserve">CDC offers hepatitis E virus </w:t>
      </w:r>
      <w:r>
        <w:t>RNA testing by re</w:t>
      </w:r>
      <w:r w:rsidR="00445FE3">
        <w:t>al-time qRT-PC</w:t>
      </w:r>
      <w:r w:rsidR="00AC109F">
        <w:t xml:space="preserve">R on human sera, as well as </w:t>
      </w:r>
      <w:r w:rsidR="00445FE3">
        <w:t>genotyping.</w:t>
      </w:r>
    </w:p>
    <w:p w14:paraId="03F61508" w14:textId="77777777" w:rsidR="00371B62" w:rsidRDefault="00371B62" w:rsidP="00DE1395">
      <w:pPr>
        <w:pStyle w:val="NPBtext"/>
        <w:ind w:left="720"/>
      </w:pPr>
    </w:p>
    <w:p w14:paraId="12918B0E" w14:textId="528851CC" w:rsidR="00371B62" w:rsidRDefault="00371B62" w:rsidP="00DE1395">
      <w:pPr>
        <w:pStyle w:val="NPBtext"/>
        <w:ind w:left="720"/>
      </w:pPr>
      <w:r>
        <w:rPr>
          <w:b/>
        </w:rPr>
        <w:t>FA</w:t>
      </w:r>
      <w:r>
        <w:t>/</w:t>
      </w:r>
      <w:r>
        <w:rPr>
          <w:b/>
        </w:rPr>
        <w:t>IHC</w:t>
      </w:r>
      <w:r w:rsidR="00AC109F">
        <w:t>—Not available for swine hepatitis E virus</w:t>
      </w:r>
      <w:r w:rsidR="002C11F7">
        <w:t xml:space="preserve">. </w:t>
      </w:r>
      <w:r>
        <w:t>IHC has been described in research, but is not applicable on a mass-testing regimen as it requires greater and more expensive t</w:t>
      </w:r>
      <w:r w:rsidR="002C11F7">
        <w:t>echnical capacity and expertise.</w:t>
      </w:r>
      <w:r>
        <w:fldChar w:fldCharType="begin"/>
      </w:r>
      <w:r w:rsidR="0004150B">
        <w:instrText xml:space="preserve"> ADDIN EN.CITE &lt;EndNote&gt;&lt;Cite&gt;&lt;Author&gt;Ha&lt;/Author&gt;&lt;Year&gt;2004&lt;/Year&gt;&lt;IDText&gt;Immunohistochemistry for the detection of swine hepatitis E virus in the liver&lt;/IDText&gt;&lt;DisplayText&gt;&lt;style face="superscript"&gt;20&lt;/style&gt;&lt;/DisplayText&gt;&lt;record&gt;&lt;dates&gt;&lt;pub-dates&gt;&lt;date&gt;May&lt;/date&gt;&lt;/pub-dates&gt;&lt;year&gt;2004&lt;/year&gt;&lt;/dates&gt;&lt;keywords&gt;&lt;keyword&gt;Animals&lt;/keyword&gt;&lt;keyword&gt;Antigens, Viral&lt;/keyword&gt;&lt;keyword&gt;Base Sequence&lt;/keyword&gt;&lt;keyword&gt;DNA, Viral&lt;/keyword&gt;&lt;keyword&gt;Hepatitis E virus&lt;/keyword&gt;&lt;keyword&gt;Hepatitis, Viral, Animal&lt;/keyword&gt;&lt;keyword&gt;Immunohistochemistry&lt;/keyword&gt;&lt;keyword&gt;Liver&lt;/keyword&gt;&lt;keyword&gt;Reverse Transcriptase Polymerase Chain Reaction&lt;/keyword&gt;&lt;keyword&gt;Sus scrofa&lt;/keyword&gt;&lt;keyword&gt;Virology&lt;/keyword&gt;&lt;/keywords&gt;&lt;urls&gt;&lt;related-urls&gt;&lt;url&gt;http://www.ncbi.nlm.nih.gov/pubmed/15117329&lt;/url&gt;&lt;/related-urls&gt;&lt;/urls&gt;&lt;isbn&gt;1352-0504&lt;/isbn&gt;&lt;titles&gt;&lt;title&gt;Immunohistochemistry for the detection of swine hepatitis E virus in the liver&lt;/title&gt;&lt;secondary-title&gt;J Viral Hepat&lt;/secondary-title&gt;&lt;/titles&gt;&lt;pages&gt;263-7&lt;/pages&gt;&lt;number&gt;3&lt;/number&gt;&lt;contributors&gt;&lt;authors&gt;&lt;author&gt;Ha, S. K.&lt;/author&gt;&lt;author&gt;Chae, C.&lt;/author&gt;&lt;/authors&gt;&lt;/contributors&gt;&lt;language&gt;eng&lt;/language&gt;&lt;added-date format="utc"&gt;1443209269&lt;/added-date&gt;&lt;ref-type name="Journal Article"&gt;17&lt;/ref-type&gt;&lt;rec-number&gt;33&lt;/rec-number&gt;&lt;last-updated-date format="utc"&gt;1443209269&lt;/last-updated-date&gt;&lt;accession-num&gt;15117329&lt;/accession-num&gt;&lt;electronic-resource-num&gt;10.1111/j.1365-2893.2004.00498.x&lt;/electronic-resource-num&gt;&lt;volume&gt;11&lt;/volume&gt;&lt;/record&gt;&lt;/Cite&gt;&lt;/EndNote&gt;</w:instrText>
      </w:r>
      <w:r>
        <w:fldChar w:fldCharType="separate"/>
      </w:r>
      <w:r w:rsidR="0004150B" w:rsidRPr="0004150B">
        <w:rPr>
          <w:noProof/>
          <w:vertAlign w:val="superscript"/>
        </w:rPr>
        <w:t>20</w:t>
      </w:r>
      <w:r>
        <w:fldChar w:fldCharType="end"/>
      </w:r>
    </w:p>
    <w:p w14:paraId="342ACA9A" w14:textId="77777777" w:rsidR="00371B62" w:rsidRDefault="00371B62" w:rsidP="00371B62">
      <w:pPr>
        <w:spacing w:after="0" w:line="240" w:lineRule="auto"/>
      </w:pPr>
    </w:p>
    <w:p w14:paraId="68AB3C87" w14:textId="726A2442" w:rsidR="00371B62" w:rsidRDefault="00DE1395" w:rsidP="00DE1395">
      <w:pPr>
        <w:pStyle w:val="Heading1"/>
      </w:pPr>
      <w:bookmarkStart w:id="14" w:name="_Toc442082071"/>
      <w:r>
        <w:t xml:space="preserve">4.2 </w:t>
      </w:r>
      <w:r w:rsidR="00371B62" w:rsidRPr="005F496C">
        <w:t>Anti</w:t>
      </w:r>
      <w:r w:rsidR="00371B62">
        <w:t>body</w:t>
      </w:r>
      <w:r>
        <w:t xml:space="preserve"> Testing</w:t>
      </w:r>
      <w:bookmarkEnd w:id="14"/>
    </w:p>
    <w:p w14:paraId="3EEB178F" w14:textId="43280575" w:rsidR="00C05490" w:rsidRDefault="00371B62" w:rsidP="00C05490">
      <w:pPr>
        <w:pStyle w:val="NPBtext"/>
        <w:ind w:left="720"/>
      </w:pPr>
      <w:r>
        <w:rPr>
          <w:b/>
        </w:rPr>
        <w:t>EL</w:t>
      </w:r>
      <w:r w:rsidRPr="00445FE3">
        <w:rPr>
          <w:b/>
        </w:rPr>
        <w:t>ISA/EIA</w:t>
      </w:r>
      <w:r>
        <w:t>—Standard methods o</w:t>
      </w:r>
      <w:r w:rsidR="00AC109F">
        <w:t>f testing for swine hepatitis E</w:t>
      </w:r>
      <w:r>
        <w:t xml:space="preserve"> globally.</w:t>
      </w:r>
      <w:r w:rsidR="00445FE3">
        <w:t xml:space="preserve"> </w:t>
      </w:r>
      <w:r>
        <w:t>Commercially offered by several la</w:t>
      </w:r>
      <w:r w:rsidR="00445FE3">
        <w:t xml:space="preserve">bs within the United States (i.e., </w:t>
      </w:r>
      <w:r w:rsidR="00AC109F">
        <w:t xml:space="preserve">swine hepatitis E virus </w:t>
      </w:r>
      <w:r w:rsidR="0007613D">
        <w:t>ELISA at ISU VDL</w:t>
      </w:r>
      <w:r w:rsidR="00AC109F">
        <w:t xml:space="preserve">; human IgM and IgG hepatitis E EIA </w:t>
      </w:r>
      <w:r w:rsidR="0007613D">
        <w:t xml:space="preserve">at CDC). </w:t>
      </w:r>
      <w:r>
        <w:t>Stron</w:t>
      </w:r>
      <w:r w:rsidR="00AC109F">
        <w:t>g evidence shows that derived hepatitis E</w:t>
      </w:r>
      <w:r>
        <w:t xml:space="preserve"> antigen of human or swine origin work equal</w:t>
      </w:r>
      <w:r w:rsidR="00097B23">
        <w:t xml:space="preserve">ly well when detecting </w:t>
      </w:r>
      <w:r>
        <w:t>antibodies in either human or swine sera; commercial test kits prepared for human diagnostics are capable of dete</w:t>
      </w:r>
      <w:r w:rsidR="00097B23">
        <w:t xml:space="preserve">cting antibodies to hepatitis E virus in swine </w:t>
      </w:r>
      <w:r w:rsidR="0007613D">
        <w:t>antibodies.</w:t>
      </w:r>
      <w:r>
        <w:fldChar w:fldCharType="begin">
          <w:fldData xml:space="preserve">PEVuZE5vdGU+PENpdGU+PEF1dGhvcj5FbmdsZTwvQXV0aG9yPjxZZWFyPjIwMDI8L1llYXI+PElE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</w:fldData>
        </w:fldChar>
      </w:r>
      <w:r w:rsidR="0004150B">
        <w:instrText xml:space="preserve"> ADDIN EN.CITE </w:instrText>
      </w:r>
      <w:r w:rsidR="0004150B">
        <w:fldChar w:fldCharType="begin">
          <w:fldData xml:space="preserve">PEVuZE5vdGU+PENpdGU+PEF1dGhvcj5FbmdsZTwvQXV0aG9yPjxZZWFyPjIwMDI8L1llYXI+PElE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</w:fldData>
        </w:fldChar>
      </w:r>
      <w:r w:rsidR="0004150B">
        <w:instrText xml:space="preserve"> ADDIN EN.CITE.DATA </w:instrText>
      </w:r>
      <w:r w:rsidR="0004150B">
        <w:fldChar w:fldCharType="end"/>
      </w:r>
      <w:r>
        <w:fldChar w:fldCharType="separate"/>
      </w:r>
      <w:r w:rsidR="0004150B" w:rsidRPr="0004150B">
        <w:rPr>
          <w:noProof/>
          <w:vertAlign w:val="superscript"/>
        </w:rPr>
        <w:t>21,22</w:t>
      </w:r>
      <w:r>
        <w:fldChar w:fldCharType="end"/>
      </w:r>
      <w:r w:rsidR="0007613D">
        <w:t xml:space="preserve"> </w:t>
      </w:r>
    </w:p>
    <w:p w14:paraId="5BF3B12C" w14:textId="77777777" w:rsidR="00C05490" w:rsidRDefault="00C05490" w:rsidP="00DE1395">
      <w:pPr>
        <w:pStyle w:val="NPBtext"/>
        <w:ind w:left="720"/>
      </w:pPr>
    </w:p>
    <w:p w14:paraId="16E94E6B" w14:textId="5EBF66A7" w:rsidR="00371B62" w:rsidRDefault="00371B62" w:rsidP="00DE1395">
      <w:pPr>
        <w:pStyle w:val="NPBtext"/>
        <w:ind w:left="720"/>
      </w:pPr>
      <w:r w:rsidRPr="004E533F">
        <w:t>Of commercial kits available, the EIA anti-HEV IgM test (no. E-152) fr</w:t>
      </w:r>
      <w:r w:rsidR="0007613D" w:rsidRPr="004E533F">
        <w:t>om Diagnostics Systems in Italy</w:t>
      </w:r>
      <w:r w:rsidRPr="004E533F">
        <w:fldChar w:fldCharType="begin"/>
      </w:r>
      <w:r w:rsidR="0004150B">
        <w:instrText xml:space="preserve"> ADDIN EN.CITE &lt;EndNote&gt;&lt;Cite&gt;&lt;Author&gt;DSI&lt;/Author&gt;&lt;Year&gt;2015&lt;/Year&gt;&lt;IDText&gt;Hepatitis E&lt;/IDText&gt;&lt;DisplayText&gt;&lt;style face="superscript"&gt;23&lt;/style&gt;&lt;/DisplayText&gt;&lt;record&gt;&lt;urls&gt;&lt;related-urls&gt;&lt;url&gt;http://dsitaly.com/data/pages/products/re_files/HEV.pdf&lt;/url&gt;&lt;/related-urls&gt;&lt;/urls&gt;&lt;titles&gt;&lt;title&gt;Hepatitis E&lt;/title&gt;&lt;/titles&gt;&lt;number&gt;September 28&lt;/number&gt;&lt;contributors&gt;&lt;authors&gt;&lt;author&gt;DSI S.R.L.&lt;/author&gt;&lt;/authors&gt;&lt;/contributors&gt;&lt;added-date format="utc"&gt;1443449873&lt;/added-date&gt;&lt;pub-location&gt;dsitaly.com&lt;/pub-location&gt;&lt;ref-type name="Web Page"&gt;12&lt;/ref-type&gt;&lt;dates&gt;&lt;year&gt;2015&lt;/year&gt;&lt;/dates&gt;&lt;rec-number&gt;36&lt;/rec-number&gt;&lt;last-updated-date format="utc"&gt;1443449873&lt;/last-updated-date&gt;&lt;volume&gt;2015&lt;/volume&gt;&lt;/record&gt;&lt;/Cite&gt;&lt;/EndNote&gt;</w:instrText>
      </w:r>
      <w:r w:rsidRPr="004E533F">
        <w:fldChar w:fldCharType="separate"/>
      </w:r>
      <w:r w:rsidR="0004150B" w:rsidRPr="0004150B">
        <w:rPr>
          <w:noProof/>
          <w:vertAlign w:val="superscript"/>
        </w:rPr>
        <w:t>23</w:t>
      </w:r>
      <w:r w:rsidRPr="004E533F">
        <w:fldChar w:fldCharType="end"/>
      </w:r>
      <w:r w:rsidRPr="004E533F">
        <w:t xml:space="preserve"> had the highest sensitivity (98%; 95%CI: 88—99.9%)</w:t>
      </w:r>
      <w:r>
        <w:t xml:space="preserve"> and specificity (95.2%; 95%CI: 91.3—97.4%) when compared to in</w:t>
      </w:r>
      <w:r w:rsidR="0007613D">
        <w:t>-house and commercial test kits.</w:t>
      </w:r>
      <w:r>
        <w:fldChar w:fldCharType="begin"/>
      </w:r>
      <w:r w:rsidR="0004150B">
        <w:instrText xml:space="preserve"> ADDIN EN.CITE &lt;EndNote&gt;&lt;Cite&gt;&lt;Author&gt;Drobeniuc&lt;/Author&gt;&lt;Year&gt;2010&lt;/Year&gt;&lt;IDText&gt;Serologic assays specific to immunoglobulin M antibodies against hepatitis E virus: pangenotypic evaluation of performances&lt;/IDText&gt;&lt;DisplayText&gt;&lt;style face="superscript"&gt;24&lt;/style&gt;&lt;/DisplayText&gt;&lt;record&gt;&lt;dates&gt;&lt;pub-dates&gt;&lt;date&gt;Aug&lt;/date&gt;&lt;/pub-dates&gt;&lt;year&gt;2010&lt;/year&gt;&lt;/dates&gt;&lt;keywords&gt;&lt;keyword&gt;Hepatitis Antibodies&lt;/keyword&gt;&lt;keyword&gt;Hepatitis E&lt;/keyword&gt;&lt;keyword&gt;Hepatitis E virus&lt;/keyword&gt;&lt;keyword&gt;Humans&lt;/keyword&gt;&lt;keyword&gt;Immunoglobulin M&lt;/keyword&gt;&lt;keyword&gt;Sensitivity and Specificity&lt;/keyword&gt;&lt;keyword&gt;Serologic Tests&lt;/keyword&gt;&lt;keyword&gt;Virology&lt;/keyword&gt;&lt;/keywords&gt;&lt;urls&gt;&lt;related-urls&gt;&lt;url&gt;http://www.ncbi.nlm.nih.gov/pubmed/20578874&lt;/url&gt;&lt;/related-urls&gt;&lt;/urls&gt;&lt;isbn&gt;1537-6591&lt;/isbn&gt;&lt;titles&gt;&lt;title&gt;Serologic assays specific to immunoglobulin M antibodies against hepatitis E virus: pangenotypic evaluation of performances&lt;/title&gt;&lt;secondary-title&gt;Clin Infect Dis&lt;/secondary-title&gt;&lt;/titles&gt;&lt;pages&gt;e24-7&lt;/pages&gt;&lt;number&gt;3&lt;/number&gt;&lt;contributors&gt;&lt;authors&gt;&lt;author&gt;Drobeniuc, J.&lt;/author&gt;&lt;author&gt;Meng, J.&lt;/author&gt;&lt;author&gt;Reuter, G.&lt;/author&gt;&lt;author&gt;Greene-Montfort, T.&lt;/author&gt;&lt;author&gt;Khudyakova, N.&lt;/author&gt;&lt;author&gt;Dimitrova, Z.&lt;/author&gt;&lt;author&gt;Kamili, S.&lt;/author&gt;&lt;author&gt;Teo, C. G.&lt;/author&gt;&lt;/authors&gt;&lt;/contributors&gt;&lt;language&gt;eng&lt;/language&gt;&lt;added-date format="utc"&gt;1443448565&lt;/added-date&gt;&lt;ref-type name="Journal Article"&gt;17&lt;/ref-type&gt;&lt;rec-number&gt;35&lt;/rec-number&gt;&lt;last-updated-date format="utc"&gt;1443448565&lt;/last-updated-date&gt;&lt;accession-num&gt;20578874&lt;/accession-num&gt;&lt;electronic-resource-num&gt;10.1086/654801&lt;/electronic-resource-num&gt;&lt;volume&gt;51&lt;/volume&gt;&lt;/record&gt;&lt;/Cite&gt;&lt;/EndNote&gt;</w:instrText>
      </w:r>
      <w:r>
        <w:fldChar w:fldCharType="separate"/>
      </w:r>
      <w:r w:rsidR="0004150B" w:rsidRPr="0004150B">
        <w:rPr>
          <w:noProof/>
          <w:vertAlign w:val="superscript"/>
        </w:rPr>
        <w:t>24</w:t>
      </w:r>
      <w:r>
        <w:fldChar w:fldCharType="end"/>
      </w:r>
    </w:p>
    <w:p w14:paraId="0F721AF8" w14:textId="77777777" w:rsidR="00371B62" w:rsidRDefault="00371B62" w:rsidP="00DE1395">
      <w:pPr>
        <w:pStyle w:val="NPBtext"/>
        <w:ind w:left="720"/>
      </w:pPr>
    </w:p>
    <w:p w14:paraId="27814322" w14:textId="75B9BC07" w:rsidR="00371B62" w:rsidRDefault="00371B62" w:rsidP="00DE1395">
      <w:pPr>
        <w:pStyle w:val="NPBtext"/>
        <w:ind w:left="720"/>
      </w:pPr>
      <w:r>
        <w:rPr>
          <w:b/>
        </w:rPr>
        <w:t>VN/IFA/CF/HI</w:t>
      </w:r>
      <w:r>
        <w:t>—Not available and/o</w:t>
      </w:r>
      <w:r w:rsidR="00097B23">
        <w:t xml:space="preserve">r applicable to hepatitis E virus </w:t>
      </w:r>
      <w:r w:rsidR="0007613D">
        <w:t xml:space="preserve">diagnosis. </w:t>
      </w:r>
      <w:r>
        <w:t>An abstract has recently been published on a potent</w:t>
      </w:r>
      <w:r w:rsidR="0007613D">
        <w:t>ial virus neutralization method</w:t>
      </w:r>
      <w:r>
        <w:fldChar w:fldCharType="begin"/>
      </w:r>
      <w:r w:rsidR="0004150B">
        <w:instrText xml:space="preserve"> ADDIN EN.CITE &lt;EndNote&gt;&lt;Cite&gt;&lt;Author&gt;Yang&lt;/Author&gt;&lt;Year&gt;2015&lt;/Year&gt;&lt;IDText&gt;[The establishment of high-throughput neutralization titer evaluation model for hepatitis E virus (HEV)]&lt;/IDText&gt;&lt;DisplayText&gt;&lt;style face="superscript"&gt;25&lt;/style&gt;&lt;/DisplayText&gt;&lt;record&gt;&lt;dates&gt;&lt;pub-dates&gt;&lt;date&gt;Jan&lt;/date&gt;&lt;/pub-dates&gt;&lt;year&gt;2015&lt;/year&gt;&lt;/dates&gt;&lt;keywords&gt;&lt;keyword&gt;Animals&lt;/keyword&gt;&lt;keyword&gt;Antibodies, Viral/*analysis/immunology&lt;/keyword&gt;&lt;keyword&gt;Hepatitis Antibodies/*analysis/immunology&lt;/keyword&gt;&lt;keyword&gt;Hepatitis E/*immunology/virology&lt;/keyword&gt;&lt;keyword&gt;Hepatitis E virus/*chemistry/immunology/physiology&lt;/keyword&gt;&lt;keyword&gt;High-Throughput Screening Assays/*methods&lt;/keyword&gt;&lt;keyword&gt;Humans&lt;/keyword&gt;&lt;keyword&gt;Mice&lt;/keyword&gt;&lt;keyword&gt;Mice, Inbred BALB C&lt;/keyword&gt;&lt;keyword&gt;Neutralization Tests/*methods&lt;/keyword&gt;&lt;keyword&gt;Virus Replication&lt;/keyword&gt;&lt;/keywords&gt;&lt;urls&gt;&lt;related-urls&gt;&lt;url&gt;http://dx.doi.org/&lt;/url&gt;&lt;/related-urls&gt;&lt;/urls&gt;&lt;isbn&gt;1000-8721 (Print)1000-8721&lt;/isbn&gt;&lt;titles&gt;&lt;title&gt;[The establishment of high-throughput neutralization titer evaluation model for hepatitis E virus (HEV)]&lt;/title&gt;&lt;secondary-title&gt;Bing Du Xue Bao&lt;/secondary-title&gt;&lt;alt-title&gt;Bing du xue bao = Chinese journal of virology / [bian ji, Bing du xue bao bian ji wei yuan hui]&lt;/alt-title&gt;&lt;/titles&gt;&lt;pages&gt;1-6&lt;/pages&gt;&lt;number&gt;1&lt;/number&gt;&lt;contributors&gt;&lt;authors&gt;&lt;author&gt;Yang, F.&lt;/author&gt;&lt;author&gt;Tang, Z.&lt;/author&gt;&lt;author&gt;Wang, S.&lt;/author&gt;&lt;author&gt;Cai, W.&lt;/author&gt;&lt;author&gt;Wen, G.&lt;/author&gt;&lt;author&gt;Ji, W.&lt;/author&gt;&lt;author&gt;Yu, J.&lt;/author&gt;&lt;author&gt;Zhang, K.&lt;/author&gt;&lt;author&gt;Xia, N.&lt;/author&gt;&lt;author&gt;Zheng, Z.&lt;/author&gt;&lt;/authors&gt;&lt;/contributors&gt;&lt;edition&gt;2015/05/23&lt;/edition&gt;&lt;language&gt;chi&lt;/language&gt;&lt;added-date format="utc"&gt;1443451098&lt;/added-date&gt;&lt;ref-type name="Journal Article"&gt;17&lt;/ref-type&gt;&lt;remote-database-provider&gt;NLM&lt;/remote-database-provider&gt;&lt;rec-number&gt;38&lt;/rec-number&gt;&lt;last-updated-date format="utc"&gt;1443451098&lt;/last-updated-date&gt;&lt;accession-num&gt;25997322&lt;/accession-num&gt;&lt;volume&gt;31&lt;/volume&gt;&lt;/record&gt;&lt;/Cite&gt;&lt;/EndNote&gt;</w:instrText>
      </w:r>
      <w:r>
        <w:fldChar w:fldCharType="separate"/>
      </w:r>
      <w:r w:rsidR="0004150B" w:rsidRPr="0004150B">
        <w:rPr>
          <w:noProof/>
          <w:vertAlign w:val="superscript"/>
        </w:rPr>
        <w:t>25</w:t>
      </w:r>
      <w:r>
        <w:fldChar w:fldCharType="end"/>
      </w:r>
      <w:r>
        <w:t>, but efficacy data is not yet available.</w:t>
      </w:r>
    </w:p>
    <w:p w14:paraId="0F1ECCB8" w14:textId="77777777" w:rsidR="0007613D" w:rsidRPr="006570A5" w:rsidRDefault="0007613D" w:rsidP="006570A5">
      <w:pPr>
        <w:pStyle w:val="NPBtext"/>
      </w:pPr>
    </w:p>
    <w:p w14:paraId="6C360B09" w14:textId="699C6C93" w:rsidR="00371B62" w:rsidRDefault="00DE1395" w:rsidP="00DE1395">
      <w:pPr>
        <w:pStyle w:val="NPBheading1"/>
      </w:pPr>
      <w:bookmarkStart w:id="15" w:name="_Toc442082072"/>
      <w:r>
        <w:t>5. Influenza C virus</w:t>
      </w:r>
      <w:bookmarkEnd w:id="15"/>
      <w:r>
        <w:t xml:space="preserve"> </w:t>
      </w:r>
    </w:p>
    <w:p w14:paraId="2063FF5D" w14:textId="5B4566AF" w:rsidR="00371B62" w:rsidRPr="00DE1395" w:rsidRDefault="00DE1395" w:rsidP="00DE1395">
      <w:pPr>
        <w:pStyle w:val="Heading1"/>
      </w:pPr>
      <w:bookmarkStart w:id="16" w:name="_Toc442082073"/>
      <w:r>
        <w:t>5.1 Antigen Testing</w:t>
      </w:r>
      <w:bookmarkEnd w:id="16"/>
      <w:r w:rsidR="00371B62">
        <w:t xml:space="preserve"> </w:t>
      </w:r>
    </w:p>
    <w:p w14:paraId="37485972" w14:textId="280F8C3C" w:rsidR="00371B62" w:rsidRDefault="00371B62" w:rsidP="00DE1395">
      <w:pPr>
        <w:pStyle w:val="NPBtext"/>
        <w:ind w:left="720"/>
      </w:pPr>
      <w:r>
        <w:rPr>
          <w:b/>
        </w:rPr>
        <w:t>VI</w:t>
      </w:r>
      <w:r>
        <w:t>—Gold standard and currently the primary method of definitive diagnosis. Influenza C viruses can be grown using the same methods and cell lines</w:t>
      </w:r>
      <w:r w:rsidR="0007613D">
        <w:t xml:space="preserve"> as influenza A and B viruses. </w:t>
      </w:r>
      <w:r>
        <w:t>Influenza isolation is available at many/mo</w:t>
      </w:r>
      <w:r w:rsidR="0007613D">
        <w:t xml:space="preserve">st veterinary diagnostic labs. </w:t>
      </w:r>
      <w:r>
        <w:t>Identification of the virus is typically by HI.</w:t>
      </w:r>
    </w:p>
    <w:p w14:paraId="6D9C28E7" w14:textId="77777777" w:rsidR="00371B62" w:rsidRDefault="00371B62" w:rsidP="00DE1395">
      <w:pPr>
        <w:pStyle w:val="NPBtext"/>
        <w:ind w:left="720"/>
      </w:pPr>
    </w:p>
    <w:p w14:paraId="1ADA127E" w14:textId="46FEFCDF" w:rsidR="00371B62" w:rsidRDefault="00371B62" w:rsidP="00DE1395">
      <w:pPr>
        <w:pStyle w:val="NPBtext"/>
        <w:ind w:left="720"/>
      </w:pPr>
      <w:r>
        <w:rPr>
          <w:b/>
        </w:rPr>
        <w:t>RT-PCR</w:t>
      </w:r>
      <w:r>
        <w:t>—Primers are described for influ</w:t>
      </w:r>
      <w:r w:rsidR="0007613D">
        <w:t>enza C virus detection in swine.</w:t>
      </w:r>
      <w:r>
        <w:fldChar w:fldCharType="begin"/>
      </w:r>
      <w:r w:rsidR="0004150B">
        <w:instrText xml:space="preserve"> ADDIN EN.CITE &lt;EndNote&gt;&lt;Cite&gt;&lt;Author&gt;Kimura&lt;/Author&gt;&lt;Year&gt;1997&lt;/Year&gt;&lt;IDText&gt;Interspecies transmission of influenza C virus between humans and pigs&lt;/IDText&gt;&lt;DisplayText&gt;&lt;style face="superscript"&gt;26&lt;/style&gt;&lt;/DisplayText&gt;&lt;record&gt;&lt;dates&gt;&lt;pub-dates&gt;&lt;date&gt;Apr&lt;/date&gt;&lt;/pub-dates&gt;&lt;year&gt;1997&lt;/year&gt;&lt;/dates&gt;&lt;keywords&gt;&lt;keyword&gt;Animals&lt;/keyword&gt;&lt;keyword&gt;Antigens, Viral&lt;/keyword&gt;&lt;keyword&gt;Base Sequence&lt;/keyword&gt;&lt;keyword&gt;DNA, Viral&lt;/keyword&gt;&lt;keyword&gt;Glycoproteins&lt;/keyword&gt;&lt;keyword&gt;Hemagglutinins, Viral&lt;/keyword&gt;&lt;keyword&gt;Humans&lt;/keyword&gt;&lt;keyword&gt;Influenza, Human&lt;/keyword&gt;&lt;keyword&gt;Influenzavirus C&lt;/keyword&gt;&lt;keyword&gt;Molecular Sequence Data&lt;/keyword&gt;&lt;keyword&gt;Phylogeny&lt;/keyword&gt;&lt;keyword&gt;RNA, Viral&lt;/keyword&gt;&lt;keyword&gt;Species Specificity&lt;/keyword&gt;&lt;keyword&gt;Swine&lt;/keyword&gt;&lt;keyword&gt;Viral Fusion Proteins&lt;/keyword&gt;&lt;keyword&gt;Viral Proteins&lt;/keyword&gt;&lt;/keywords&gt;&lt;urls&gt;&lt;related-urls&gt;&lt;url&gt;http://www.ncbi.nlm.nih.gov/pubmed/9140195&lt;/url&gt;&lt;/related-urls&gt;&lt;/urls&gt;&lt;isbn&gt;0168-1702&lt;/isbn&gt;&lt;titles&gt;&lt;title&gt;Interspecies transmission of influenza C virus between humans and pigs&lt;/title&gt;&lt;secondary-title&gt;Virus Res&lt;/secondary-title&gt;&lt;/titles&gt;&lt;pages&gt;71-9&lt;/pages&gt;&lt;number&gt;1&lt;/number&gt;&lt;contributors&gt;&lt;authors&gt;&lt;author&gt;Kimura, H.&lt;/author&gt;&lt;author&gt;Abiko, C.&lt;/author&gt;&lt;author&gt;Peng, G.&lt;/author&gt;&lt;author&gt;Muraki, Y.&lt;/author&gt;&lt;author&gt;Sugawara, K.&lt;/author&gt;&lt;author&gt;Hongo, S.&lt;/author&gt;&lt;author&gt;Kitame, F.&lt;/author&gt;&lt;author&gt;Mizuta, K.&lt;/author&gt;&lt;author&gt;Numazaki, Y.&lt;/author&gt;&lt;author&gt;Suzuki, H.&lt;/author&gt;&lt;author&gt;Nakamura, K.&lt;/author&gt;&lt;/authors&gt;&lt;/contributors&gt;&lt;language&gt;eng&lt;/language&gt;&lt;added-date format="utc"&gt;1444219831&lt;/added-date&gt;&lt;ref-type name="Journal Article"&gt;17&lt;/ref-type&gt;&lt;rec-number&gt;125&lt;/rec-number&gt;&lt;last-updated-date format="utc"&gt;1444219831&lt;/last-updated-date&gt;&lt;accession-num&gt;9140195&lt;/accession-num&gt;&lt;volume&gt;48&lt;/volume&gt;&lt;/record&gt;&lt;/Cite&gt;&lt;/EndNote&gt;</w:instrText>
      </w:r>
      <w:r>
        <w:fldChar w:fldCharType="separate"/>
      </w:r>
      <w:r w:rsidR="0004150B" w:rsidRPr="0004150B">
        <w:rPr>
          <w:noProof/>
          <w:vertAlign w:val="superscript"/>
        </w:rPr>
        <w:t>26</w:t>
      </w:r>
      <w:r>
        <w:fldChar w:fldCharType="end"/>
      </w:r>
    </w:p>
    <w:p w14:paraId="3B0426E4" w14:textId="77777777" w:rsidR="00371B62" w:rsidRDefault="00371B62" w:rsidP="00DE1395">
      <w:pPr>
        <w:pStyle w:val="NPBtext"/>
        <w:ind w:left="720"/>
      </w:pPr>
    </w:p>
    <w:p w14:paraId="2954DEBB" w14:textId="4C83E343" w:rsidR="00371B62" w:rsidRDefault="00371B62" w:rsidP="00DE1395">
      <w:pPr>
        <w:pStyle w:val="NPBtext"/>
        <w:ind w:left="720"/>
      </w:pPr>
      <w:r>
        <w:rPr>
          <w:b/>
        </w:rPr>
        <w:t>qRT-PCR</w:t>
      </w:r>
      <w:r>
        <w:t>—Primers have been described for detection</w:t>
      </w:r>
      <w:r w:rsidR="0007613D">
        <w:t xml:space="preserve"> of influenza C virus in humans</w:t>
      </w:r>
      <w:r>
        <w:fldChar w:fldCharType="begin"/>
      </w:r>
      <w:r w:rsidR="0004150B">
        <w:instrText xml:space="preserve"> ADDIN EN.CITE &lt;EndNote&gt;&lt;Cite&gt;&lt;Author&gt;Pabbaraju&lt;/Author&gt;&lt;Year&gt;2013&lt;/Year&gt;&lt;IDText&gt;Detection of influenza C virus by a real-time RT-PCR assay&lt;/IDText&gt;&lt;DisplayText&gt;&lt;style face="superscript"&gt;27&lt;/style&gt;&lt;/DisplayText&gt;&lt;record&gt;&lt;dates&gt;&lt;pub-dates&gt;&lt;date&gt;Nov&lt;/date&gt;&lt;/pub-dates&gt;&lt;year&gt;2013&lt;/year&gt;&lt;/dates&gt;&lt;keywords&gt;&lt;keyword&gt;Adolescent&lt;/keyword&gt;&lt;keyword&gt;Adult&lt;/keyword&gt;&lt;keyword&gt;Aged&lt;/keyword&gt;&lt;keyword&gt;Aged, 80 and over&lt;/keyword&gt;&lt;keyword&gt;Alberta&lt;/keyword&gt;&lt;keyword&gt;Canada&lt;/keyword&gt;&lt;keyword&gt;Child&lt;/keyword&gt;&lt;keyword&gt;Child, Preschool&lt;/keyword&gt;&lt;keyword&gt;Humans&lt;/keyword&gt;&lt;keyword&gt;Infant&lt;/keyword&gt;&lt;keyword&gt;Infant, Newborn&lt;/keyword&gt;&lt;keyword&gt;Influenza, Human&lt;/keyword&gt;&lt;keyword&gt;Influenzavirus C&lt;/keyword&gt;&lt;keyword&gt;Male&lt;/keyword&gt;&lt;keyword&gt;Middle Aged&lt;/keyword&gt;&lt;keyword&gt;Molecular Diagnostic Techniques&lt;/keyword&gt;&lt;keyword&gt;Real-Time Polymerase Chain Reaction&lt;/keyword&gt;&lt;keyword&gt;Reverse Transcriptase Polymerase Chain Reaction&lt;/keyword&gt;&lt;keyword&gt;Sensitivity and Specificity&lt;/keyword&gt;&lt;keyword&gt;Virology&lt;/keyword&gt;&lt;keyword&gt;Young Adult&lt;/keyword&gt;&lt;/keywords&gt;&lt;urls&gt;&lt;related-urls&gt;&lt;url&gt;http://www.ncbi.nlm.nih.gov/pubmed/23445084&lt;/url&gt;&lt;/related-urls&gt;&lt;/urls&gt;&lt;isbn&gt;1750-2659&lt;/isbn&gt;&lt;titles&gt;&lt;title&gt;Detection of influenza C virus by a real-time RT-PCR assay&lt;/title&gt;&lt;secondary-title&gt;Influenza Other Respir Viruses&lt;/secondary-title&gt;&lt;/titles&gt;&lt;pages&gt;954-60&lt;/pages&gt;&lt;number&gt;6&lt;/number&gt;&lt;contributors&gt;&lt;authors&gt;&lt;author&gt;Pabbaraju, K.&lt;/author&gt;&lt;author&gt;Wong, S.&lt;/author&gt;&lt;author&gt;Wong, A.&lt;/author&gt;&lt;author&gt;May-Hadford, J.&lt;/author&gt;&lt;author&gt;Tellier, R.&lt;/author&gt;&lt;author&gt;Fonseca, K.&lt;/author&gt;&lt;/authors&gt;&lt;/contributors&gt;&lt;language&gt;eng&lt;/language&gt;&lt;added-date format="utc"&gt;1444223876&lt;/added-date&gt;&lt;ref-type name="Journal Article"&gt;17&lt;/ref-type&gt;&lt;rec-number&gt;130&lt;/rec-number&gt;&lt;last-updated-date format="utc"&gt;1444223876&lt;/last-updated-date&gt;&lt;accession-num&gt;23445084&lt;/accession-num&gt;&lt;electronic-resource-num&gt;10.1111/irv.12099&lt;/electronic-resource-num&gt;&lt;volume&gt;7&lt;/volume&gt;&lt;/record&gt;&lt;/Cite&gt;&lt;/EndNote&gt;</w:instrText>
      </w:r>
      <w:r>
        <w:fldChar w:fldCharType="separate"/>
      </w:r>
      <w:r w:rsidR="0004150B" w:rsidRPr="0004150B">
        <w:rPr>
          <w:noProof/>
          <w:vertAlign w:val="superscript"/>
        </w:rPr>
        <w:t>27</w:t>
      </w:r>
      <w:r>
        <w:fldChar w:fldCharType="end"/>
      </w:r>
      <w:r>
        <w:t>; efficacy for swine samples is unknown.</w:t>
      </w:r>
    </w:p>
    <w:p w14:paraId="37F186F9" w14:textId="77777777" w:rsidR="00371B62" w:rsidRDefault="00371B62" w:rsidP="00DE1395">
      <w:pPr>
        <w:pStyle w:val="NPBtext"/>
        <w:ind w:left="720"/>
      </w:pPr>
    </w:p>
    <w:p w14:paraId="235A6196" w14:textId="05E03795" w:rsidR="00371B62" w:rsidRDefault="00371B62" w:rsidP="00DE1395">
      <w:pPr>
        <w:pStyle w:val="NPBtext"/>
        <w:ind w:left="720"/>
      </w:pPr>
      <w:r>
        <w:rPr>
          <w:b/>
        </w:rPr>
        <w:t>FA/IHC</w:t>
      </w:r>
      <w:r>
        <w:t>—Not typically used for influenza C diagnostics, except in research; virus isolation and RT-PCR a</w:t>
      </w:r>
      <w:r w:rsidR="00DE1395">
        <w:t xml:space="preserve">re preferred over FA and IHC.  </w:t>
      </w:r>
    </w:p>
    <w:p w14:paraId="5D5E8BB6" w14:textId="77777777" w:rsidR="00371B62" w:rsidRDefault="00371B62" w:rsidP="00371B62">
      <w:pPr>
        <w:spacing w:after="0" w:line="240" w:lineRule="auto"/>
      </w:pPr>
    </w:p>
    <w:p w14:paraId="3F2A63D0" w14:textId="05C114BE" w:rsidR="00371B62" w:rsidRPr="00DE1395" w:rsidRDefault="00DE1395" w:rsidP="00DE1395">
      <w:pPr>
        <w:pStyle w:val="Heading1"/>
      </w:pPr>
      <w:bookmarkStart w:id="17" w:name="_Toc442082074"/>
      <w:r>
        <w:lastRenderedPageBreak/>
        <w:t xml:space="preserve">5.2 </w:t>
      </w:r>
      <w:r w:rsidR="00371B62" w:rsidRPr="005F496C">
        <w:t>Anti</w:t>
      </w:r>
      <w:r w:rsidR="00371B62">
        <w:t>body</w:t>
      </w:r>
      <w:r>
        <w:t xml:space="preserve"> Testing</w:t>
      </w:r>
      <w:bookmarkEnd w:id="17"/>
    </w:p>
    <w:p w14:paraId="5843FB0D" w14:textId="48304FEB" w:rsidR="00371B62" w:rsidRDefault="00371B62" w:rsidP="00DE1395">
      <w:pPr>
        <w:pStyle w:val="NPBtext"/>
        <w:ind w:left="720"/>
      </w:pPr>
      <w:r>
        <w:rPr>
          <w:b/>
        </w:rPr>
        <w:t>HI</w:t>
      </w:r>
      <w:r>
        <w:t>—Standard method of influenza identification; method for detectin</w:t>
      </w:r>
      <w:r w:rsidR="0007613D">
        <w:t xml:space="preserve">g human influenza C virus in swine and has </w:t>
      </w:r>
      <w:r>
        <w:t>been documented several times</w:t>
      </w:r>
      <w:r w:rsidR="0007613D">
        <w:t xml:space="preserve"> in the literature, </w:t>
      </w:r>
      <w:r>
        <w:t>shown to be sensit</w:t>
      </w:r>
      <w:r w:rsidR="0007613D">
        <w:t>ive and specific to influenza C.</w:t>
      </w:r>
      <w:r>
        <w:fldChar w:fldCharType="begin">
          <w:fldData xml:space="preserve">PEVuZE5vdGU+PENpdGU+PEF1dGhvcj5Ccm93bjwvQXV0aG9yPjxZZWFyPjE5OTU8L1llYXI+PElE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</w:fldData>
        </w:fldChar>
      </w:r>
      <w:r w:rsidR="0004150B">
        <w:instrText xml:space="preserve"> ADDIN EN.CITE </w:instrText>
      </w:r>
      <w:r w:rsidR="0004150B">
        <w:fldChar w:fldCharType="begin">
          <w:fldData xml:space="preserve">PEVuZE5vdGU+PENpdGU+PEF1dGhvcj5Ccm93bjwvQXV0aG9yPjxZZWFyPjE5OTU8L1llYXI+PElE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</w:fldData>
        </w:fldChar>
      </w:r>
      <w:r w:rsidR="0004150B">
        <w:instrText xml:space="preserve"> ADDIN EN.CITE.DATA </w:instrText>
      </w:r>
      <w:r w:rsidR="0004150B">
        <w:fldChar w:fldCharType="end"/>
      </w:r>
      <w:r>
        <w:fldChar w:fldCharType="separate"/>
      </w:r>
      <w:r w:rsidR="0004150B" w:rsidRPr="0004150B">
        <w:rPr>
          <w:noProof/>
          <w:vertAlign w:val="superscript"/>
        </w:rPr>
        <w:t>28,29</w:t>
      </w:r>
      <w:r>
        <w:fldChar w:fldCharType="end"/>
      </w:r>
    </w:p>
    <w:p w14:paraId="43030F6B" w14:textId="77777777" w:rsidR="00371B62" w:rsidRDefault="00371B62" w:rsidP="00DE1395">
      <w:pPr>
        <w:pStyle w:val="NPBtext"/>
        <w:ind w:left="720"/>
        <w:rPr>
          <w:b/>
        </w:rPr>
      </w:pPr>
    </w:p>
    <w:p w14:paraId="677352B6" w14:textId="50AD2899" w:rsidR="00371B62" w:rsidRDefault="00371B62" w:rsidP="00DE1395">
      <w:pPr>
        <w:pStyle w:val="NPBtext"/>
        <w:ind w:left="720"/>
      </w:pPr>
      <w:r>
        <w:rPr>
          <w:b/>
        </w:rPr>
        <w:t>ELISA/CF/VN/Western blot</w:t>
      </w:r>
      <w:r>
        <w:t xml:space="preserve">—These tests have been used and described in literature for detection of human influenza C antibodies in swine, horses, and dogs </w:t>
      </w:r>
      <w:r>
        <w:fldChar w:fldCharType="begin">
          <w:fldData xml:space="preserve">PEVuZE5vdGU+PENpdGU+PEF1dGhvcj5NYW51Z3VlcnJhPC9BdXRob3I+PFllYXI+MTk5MjwvWWVh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==
</w:fldData>
        </w:fldChar>
      </w:r>
      <w:r w:rsidR="0004150B">
        <w:instrText xml:space="preserve"> ADDIN EN.CITE </w:instrText>
      </w:r>
      <w:r w:rsidR="0004150B">
        <w:fldChar w:fldCharType="begin">
          <w:fldData xml:space="preserve">PEVuZE5vdGU+PENpdGU+PEF1dGhvcj5NYW51Z3VlcnJhPC9BdXRob3I+PFllYXI+MTk5MjwvWWVh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==
</w:fldData>
        </w:fldChar>
      </w:r>
      <w:r w:rsidR="0004150B">
        <w:instrText xml:space="preserve"> ADDIN EN.CITE.DATA </w:instrText>
      </w:r>
      <w:r w:rsidR="0004150B">
        <w:fldChar w:fldCharType="end"/>
      </w:r>
      <w:r>
        <w:fldChar w:fldCharType="separate"/>
      </w:r>
      <w:r w:rsidR="0004150B" w:rsidRPr="0004150B">
        <w:rPr>
          <w:noProof/>
          <w:vertAlign w:val="superscript"/>
        </w:rPr>
        <w:t>30,31</w:t>
      </w:r>
      <w:r>
        <w:fldChar w:fldCharType="end"/>
      </w:r>
      <w:r>
        <w:t>; typically used to reinforce or elaborate on result</w:t>
      </w:r>
      <w:r w:rsidR="003223F1">
        <w:t xml:space="preserve">s from HI test. </w:t>
      </w:r>
      <w:r>
        <w:t xml:space="preserve">Methods utilized are similar to those used for detection of influenza C antibodies in humans; minimal efficacy information for swine is available. Several studies showed discordant results between HI and ELISA, with ELISA showing greater </w:t>
      </w:r>
      <w:r w:rsidR="003223F1">
        <w:t>sensitivity.</w:t>
      </w:r>
      <w:r>
        <w:fldChar w:fldCharType="begin">
          <w:fldData xml:space="preserve">PEVuZE5vdGU+PENpdGU+PEF1dGhvcj5NYW51Z3VlcnJhPC9BdXRob3I+PFllYXI+MTk5MjwvWWVh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</w:fldData>
        </w:fldChar>
      </w:r>
      <w:r w:rsidR="0004150B">
        <w:instrText xml:space="preserve"> ADDIN EN.CITE </w:instrText>
      </w:r>
      <w:r w:rsidR="0004150B">
        <w:fldChar w:fldCharType="begin">
          <w:fldData xml:space="preserve">PEVuZE5vdGU+PENpdGU+PEF1dGhvcj5NYW51Z3VlcnJhPC9BdXRob3I+PFllYXI+MTk5MjwvWWVh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</w:fldData>
        </w:fldChar>
      </w:r>
      <w:r w:rsidR="0004150B">
        <w:instrText xml:space="preserve"> ADDIN EN.CITE.DATA </w:instrText>
      </w:r>
      <w:r w:rsidR="0004150B">
        <w:fldChar w:fldCharType="end"/>
      </w:r>
      <w:r>
        <w:fldChar w:fldCharType="separate"/>
      </w:r>
      <w:r w:rsidR="0004150B" w:rsidRPr="0004150B">
        <w:rPr>
          <w:noProof/>
          <w:vertAlign w:val="superscript"/>
        </w:rPr>
        <w:t>29,30</w:t>
      </w:r>
      <w:r>
        <w:fldChar w:fldCharType="end"/>
      </w:r>
      <w:r w:rsidR="003223F1">
        <w:t xml:space="preserve"> Th</w:t>
      </w:r>
      <w:r>
        <w:t xml:space="preserve">is may be due to the manufactured antibodies of the ELISA detecting both IgM and IgG within swine sera, whereas HI appears to only detect </w:t>
      </w:r>
      <w:r w:rsidR="003223F1">
        <w:t>anti-influenza-C IgG antibodies.</w:t>
      </w:r>
      <w:r>
        <w:fldChar w:fldCharType="begin"/>
      </w:r>
      <w:r w:rsidR="0004150B">
        <w:instrText xml:space="preserve"> ADDIN EN.CITE &lt;EndNote&gt;&lt;Cite&gt;&lt;Author&gt;Yamaoka&lt;/Author&gt;&lt;Year&gt;1991&lt;/Year&gt;&lt;IDText&gt;Prevalence of antibody to influenza C virus among pigs in Hyogo Prefecture, Japan&lt;/IDText&gt;&lt;DisplayText&gt;&lt;style face="superscript"&gt;29&lt;/style&gt;&lt;/DisplayText&gt;&lt;record&gt;&lt;dates&gt;&lt;pub-dates&gt;&lt;date&gt;Mar&lt;/date&gt;&lt;/pub-dates&gt;&lt;year&gt;1991&lt;/year&gt;&lt;/dates&gt;&lt;keywords&gt;&lt;keyword&gt;Animals&lt;/keyword&gt;&lt;keyword&gt;Antibodies, Viral&lt;/keyword&gt;&lt;keyword&gt;Centrifugation, Density Gradient&lt;/keyword&gt;&lt;keyword&gt;Chick Embryo&lt;/keyword&gt;&lt;keyword&gt;Disease Reservoirs&lt;/keyword&gt;&lt;keyword&gt;Enzyme-Linked Immunosorbent Assay&lt;/keyword&gt;&lt;keyword&gt;Hemagglutination Inhibition Tests&lt;/keyword&gt;&lt;keyword&gt;Immunoglobulin G&lt;/keyword&gt;&lt;keyword&gt;Immunoglobulin M&lt;/keyword&gt;&lt;keyword&gt;Influenzavirus C&lt;/keyword&gt;&lt;keyword&gt;Japan&lt;/keyword&gt;&lt;keyword&gt;Neutralization Tests&lt;/keyword&gt;&lt;keyword&gt;Orthomyxoviridae Infections&lt;/keyword&gt;&lt;keyword&gt;Prevalence&lt;/keyword&gt;&lt;keyword&gt;Radioimmunoprecipitation Assay&lt;/keyword&gt;&lt;keyword&gt;Reproducibility of Results&lt;/keyword&gt;&lt;keyword&gt;Swine&lt;/keyword&gt;&lt;keyword&gt;Swine Diseases&lt;/keyword&gt;&lt;keyword&gt;Ultracentrifugation&lt;/keyword&gt;&lt;/keywords&gt;&lt;urls&gt;&lt;related-urls&gt;&lt;url&gt;http://www.ncbi.nlm.nih.gov/pubmed/1848603&lt;/url&gt;&lt;/related-urls&gt;&lt;/urls&gt;&lt;isbn&gt;0022-1317&lt;/isbn&gt;&lt;titles&gt;&lt;title&gt;Prevalence of antibody to influenza C virus among pigs in Hyogo Prefecture, Japan&lt;/title&gt;&lt;secondary-title&gt;J Gen Virol&lt;/secondary-title&gt;&lt;/titles&gt;&lt;pages&gt;711-4&lt;/pages&gt;&lt;contributors&gt;&lt;authors&gt;&lt;author&gt;Yamaoka, M.&lt;/author&gt;&lt;author&gt;Hotta, H.&lt;/author&gt;&lt;author&gt;Itoh, M.&lt;/author&gt;&lt;author&gt;Homma, M.&lt;/author&gt;&lt;/authors&gt;&lt;/contributors&gt;&lt;language&gt;eng&lt;/language&gt;&lt;added-date format="utc"&gt;1444217940&lt;/added-date&gt;&lt;ref-type name="Journal Article"&gt;17&lt;/ref-type&gt;&lt;rec-number&gt;123&lt;/rec-number&gt;&lt;last-updated-date format="utc"&gt;1444217940&lt;/last-updated-date&gt;&lt;accession-num&gt;1848603&lt;/accession-num&gt;&lt;electronic-resource-num&gt;10.1099/0022-1317-72-3-711&lt;/electronic-resource-num&gt;&lt;volume&gt;72 ( Pt 3)&lt;/volume&gt;&lt;/record&gt;&lt;/Cite&gt;&lt;/EndNote&gt;</w:instrText>
      </w:r>
      <w:r>
        <w:fldChar w:fldCharType="separate"/>
      </w:r>
      <w:r w:rsidR="0004150B" w:rsidRPr="0004150B">
        <w:rPr>
          <w:noProof/>
          <w:vertAlign w:val="superscript"/>
        </w:rPr>
        <w:t>29</w:t>
      </w:r>
      <w:r>
        <w:fldChar w:fldCharType="end"/>
      </w:r>
    </w:p>
    <w:p w14:paraId="4E38FDF6" w14:textId="77777777" w:rsidR="00371B62" w:rsidRDefault="00371B62" w:rsidP="00DE1395">
      <w:pPr>
        <w:pStyle w:val="NPBtext"/>
        <w:ind w:left="720"/>
        <w:rPr>
          <w:b/>
        </w:rPr>
      </w:pPr>
    </w:p>
    <w:p w14:paraId="7B73AB24" w14:textId="0163CC8B" w:rsidR="00371B62" w:rsidRDefault="00371B62" w:rsidP="00DE1395">
      <w:pPr>
        <w:pStyle w:val="NPBtext"/>
        <w:ind w:left="720"/>
      </w:pPr>
      <w:r>
        <w:rPr>
          <w:b/>
        </w:rPr>
        <w:t>IFA</w:t>
      </w:r>
      <w:r>
        <w:t xml:space="preserve">—IFA has been described for testing human sera for influenza C antibodies, but no reliable information for </w:t>
      </w:r>
      <w:r w:rsidR="003223F1">
        <w:t>testing swine sera was located</w:t>
      </w:r>
      <w:r>
        <w:t xml:space="preserve">. </w:t>
      </w:r>
    </w:p>
    <w:p w14:paraId="1D3EE353" w14:textId="77777777" w:rsidR="00235D22" w:rsidRDefault="00235D22" w:rsidP="00235D22">
      <w:pPr>
        <w:pStyle w:val="NPBtext"/>
      </w:pPr>
    </w:p>
    <w:p w14:paraId="7DCD823C" w14:textId="23215DC1" w:rsidR="00371B62" w:rsidRDefault="00DE1395" w:rsidP="00DE1395">
      <w:pPr>
        <w:pStyle w:val="NPBheading1"/>
      </w:pPr>
      <w:bookmarkStart w:id="18" w:name="_Toc442082075"/>
      <w:r>
        <w:t>6. Influenza D v</w:t>
      </w:r>
      <w:r w:rsidR="00371B62" w:rsidRPr="009B0D7F">
        <w:t>irus</w:t>
      </w:r>
      <w:bookmarkEnd w:id="18"/>
    </w:p>
    <w:p w14:paraId="34665A7D" w14:textId="3C9F6DF4" w:rsidR="00371B62" w:rsidRPr="00DE1395" w:rsidRDefault="00DE1395" w:rsidP="00DE1395">
      <w:pPr>
        <w:pStyle w:val="Heading1"/>
      </w:pPr>
      <w:bookmarkStart w:id="19" w:name="_Toc442082076"/>
      <w:r>
        <w:t xml:space="preserve">6.1 </w:t>
      </w:r>
      <w:r w:rsidR="00371B62" w:rsidRPr="005F496C">
        <w:t>A</w:t>
      </w:r>
      <w:r>
        <w:t>ntigen Testing</w:t>
      </w:r>
      <w:bookmarkEnd w:id="19"/>
    </w:p>
    <w:p w14:paraId="55AA33D7" w14:textId="300F26CE" w:rsidR="00371B62" w:rsidRDefault="00371B62" w:rsidP="00DE1395">
      <w:pPr>
        <w:pStyle w:val="NPBtext"/>
        <w:ind w:left="720"/>
      </w:pPr>
      <w:r>
        <w:rPr>
          <w:b/>
        </w:rPr>
        <w:t>VI</w:t>
      </w:r>
      <w:r>
        <w:t>—Isolation available at some veterinary diagnostic lab</w:t>
      </w:r>
      <w:r w:rsidR="003223F1">
        <w:t xml:space="preserve">s and commercial laboratories. </w:t>
      </w:r>
      <w:r>
        <w:t>Previous successful documented isolations were conducte</w:t>
      </w:r>
      <w:r w:rsidR="003223F1">
        <w:t xml:space="preserve">d at </w:t>
      </w:r>
      <w:r w:rsidR="00C05490" w:rsidRPr="00C05490">
        <w:t>Newport Laboratories</w:t>
      </w:r>
      <w:r w:rsidR="003223F1" w:rsidRPr="00C05490">
        <w:t>.</w:t>
      </w:r>
      <w:r w:rsidRPr="00C05490">
        <w:fldChar w:fldCharType="begin">
          <w:fldData xml:space="preserve">PEVuZE5vdGU+PENpdGU+PEF1dGhvcj5IYXVzZTwvQXV0aG9yPjxZZWFyPjIwMTQ8L1llYXI+PElE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</w:fldData>
        </w:fldChar>
      </w:r>
      <w:r w:rsidR="0004150B">
        <w:instrText xml:space="preserve"> ADDIN EN.CITE </w:instrText>
      </w:r>
      <w:r w:rsidR="0004150B">
        <w:fldChar w:fldCharType="begin">
          <w:fldData xml:space="preserve">PEVuZE5vdGU+PENpdGU+PEF1dGhvcj5IYXVzZTwvQXV0aG9yPjxZZWFyPjIwMTQ8L1llYXI+PElE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</w:fldData>
        </w:fldChar>
      </w:r>
      <w:r w:rsidR="0004150B">
        <w:instrText xml:space="preserve"> ADDIN EN.CITE.DATA </w:instrText>
      </w:r>
      <w:r w:rsidR="0004150B">
        <w:fldChar w:fldCharType="end"/>
      </w:r>
      <w:r w:rsidRPr="00C05490">
        <w:fldChar w:fldCharType="separate"/>
      </w:r>
      <w:r w:rsidR="0004150B" w:rsidRPr="0004150B">
        <w:rPr>
          <w:noProof/>
          <w:vertAlign w:val="superscript"/>
        </w:rPr>
        <w:t>32,33</w:t>
      </w:r>
      <w:r w:rsidRPr="00C05490">
        <w:fldChar w:fldCharType="end"/>
      </w:r>
    </w:p>
    <w:p w14:paraId="7D93B56A" w14:textId="77777777" w:rsidR="00371B62" w:rsidRDefault="00371B62" w:rsidP="00DE1395">
      <w:pPr>
        <w:pStyle w:val="NPBtext"/>
        <w:ind w:left="720"/>
        <w:rPr>
          <w:b/>
        </w:rPr>
      </w:pPr>
    </w:p>
    <w:p w14:paraId="26A39C72" w14:textId="76C62C36" w:rsidR="00371B62" w:rsidRDefault="00371B62" w:rsidP="00DE1395">
      <w:pPr>
        <w:pStyle w:val="NPBtext"/>
        <w:ind w:left="720"/>
      </w:pPr>
      <w:r>
        <w:rPr>
          <w:b/>
        </w:rPr>
        <w:t>RT-PCR</w:t>
      </w:r>
      <w:r>
        <w:t>—Primers have been described for conservative RT-PCR detection of influenza D virus; sensitivity and</w:t>
      </w:r>
      <w:r w:rsidR="003223F1">
        <w:t xml:space="preserve"> specificity were not evaluated.</w:t>
      </w:r>
      <w:r>
        <w:fldChar w:fldCharType="begin"/>
      </w:r>
      <w:r w:rsidR="0004150B">
        <w:instrText xml:space="preserve"> ADDIN EN.CITE &lt;EndNote&gt;&lt;Cite&gt;&lt;Author&gt;Jiang&lt;/Author&gt;&lt;Year&gt;2014&lt;/Year&gt;&lt;IDText&gt;Identification of a potential novel type of influenza virus in Bovine in China&lt;/IDText&gt;&lt;DisplayText&gt;&lt;style face="superscript"&gt;34&lt;/style&gt;&lt;/DisplayText&gt;&lt;record&gt;&lt;dates&gt;&lt;pub-dates&gt;&lt;date&gt;Dec&lt;/date&gt;&lt;/pub-dates&gt;&lt;year&gt;2014&lt;/year&gt;&lt;/dates&gt;&lt;keywords&gt;&lt;keyword&gt;Animals&lt;/keyword&gt;&lt;keyword&gt;Cattle&lt;/keyword&gt;&lt;keyword&gt;Cattle Diseases&lt;/keyword&gt;&lt;keyword&gt;China&lt;/keyword&gt;&lt;keyword&gt;Cluster Analysis&lt;/keyword&gt;&lt;keyword&gt;Molecular Sequence Data&lt;/keyword&gt;&lt;keyword&gt;Orthomyxoviridae&lt;/keyword&gt;&lt;keyword&gt;Orthomyxoviridae Infections&lt;/keyword&gt;&lt;keyword&gt;Phylogeny&lt;/keyword&gt;&lt;keyword&gt;Sequence Analysis, DNA&lt;/keyword&gt;&lt;keyword&gt;Sequence Homology&lt;/keyword&gt;&lt;/keywords&gt;&lt;urls&gt;&lt;related-urls&gt;&lt;url&gt;http://www.ncbi.nlm.nih.gov/pubmed/25142163&lt;/url&gt;&lt;/related-urls&gt;&lt;/urls&gt;&lt;isbn&gt;1572-994X&lt;/isbn&gt;&lt;titles&gt;&lt;title&gt;Identification of a potential novel type of influenza virus in Bovine in China&lt;/title&gt;&lt;secondary-title&gt;Virus Genes&lt;/secondary-title&gt;&lt;/titles&gt;&lt;pages&gt;493-6&lt;/pages&gt;&lt;number&gt;3&lt;/number&gt;&lt;contributors&gt;&lt;authors&gt;&lt;author&gt;Jiang, W. M.&lt;/author&gt;&lt;author&gt;Wang, S. C.&lt;/author&gt;&lt;author&gt;Peng, C.&lt;/author&gt;&lt;author&gt;Yu, J. M.&lt;/author&gt;&lt;author&gt;Zhuang, Q. Y.&lt;/author&gt;&lt;author&gt;Hou, G. Y.&lt;/author&gt;&lt;author&gt;Liu, S.&lt;/author&gt;&lt;author&gt;Li, J. P.&lt;/author&gt;&lt;author&gt;Chen, J. M.&lt;/author&gt;&lt;/authors&gt;&lt;/contributors&gt;&lt;language&gt;eng&lt;/language&gt;&lt;added-date format="utc"&gt;1444228031&lt;/added-date&gt;&lt;ref-type name="Journal Article"&gt;17&lt;/ref-type&gt;&lt;rec-number&gt;134&lt;/rec-number&gt;&lt;last-updated-date format="utc"&gt;1444228031&lt;/last-updated-date&gt;&lt;accession-num&gt;25142163&lt;/accession-num&gt;&lt;electronic-resource-num&gt;10.1007/s11262-014-1107-3&lt;/electronic-resource-num&gt;&lt;volume&gt;49&lt;/volume&gt;&lt;/record&gt;&lt;/Cite&gt;&lt;/EndNote&gt;</w:instrText>
      </w:r>
      <w:r>
        <w:fldChar w:fldCharType="separate"/>
      </w:r>
      <w:r w:rsidR="0004150B" w:rsidRPr="0004150B">
        <w:rPr>
          <w:noProof/>
          <w:vertAlign w:val="superscript"/>
        </w:rPr>
        <w:t>34</w:t>
      </w:r>
      <w:r>
        <w:fldChar w:fldCharType="end"/>
      </w:r>
    </w:p>
    <w:p w14:paraId="6DB57B7B" w14:textId="77777777" w:rsidR="00371B62" w:rsidRDefault="00371B62" w:rsidP="00DE1395">
      <w:pPr>
        <w:pStyle w:val="NPBtext"/>
        <w:ind w:left="720"/>
        <w:rPr>
          <w:b/>
        </w:rPr>
      </w:pPr>
    </w:p>
    <w:p w14:paraId="664F151E" w14:textId="5AB9B459" w:rsidR="00371B62" w:rsidRDefault="00371B62" w:rsidP="00DE1395">
      <w:pPr>
        <w:pStyle w:val="NPBtext"/>
        <w:ind w:left="720"/>
      </w:pPr>
      <w:r>
        <w:rPr>
          <w:b/>
        </w:rPr>
        <w:t>qRT-PCR</w:t>
      </w:r>
      <w:r>
        <w:t>—Real-time RT-PCR pri</w:t>
      </w:r>
      <w:r w:rsidR="009A504D">
        <w:t>mers specific and sensitive to i</w:t>
      </w:r>
      <w:r>
        <w:t>nflue</w:t>
      </w:r>
      <w:r w:rsidR="003223F1">
        <w:t>nza D virus have been described.</w:t>
      </w:r>
      <w:r>
        <w:fldChar w:fldCharType="begin">
          <w:fldData xml:space="preserve">PEVuZE5vdGU+PENpdGU+PEF1dGhvcj5IYXVzZTwvQXV0aG9yPjxZZWFyPjIwMTM8L1llYXI+PElE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</w:fldData>
        </w:fldChar>
      </w:r>
      <w:r w:rsidR="0004150B">
        <w:instrText xml:space="preserve"> ADDIN EN.CITE </w:instrText>
      </w:r>
      <w:r w:rsidR="0004150B">
        <w:fldChar w:fldCharType="begin">
          <w:fldData xml:space="preserve">PEVuZE5vdGU+PENpdGU+PEF1dGhvcj5IYXVzZTwvQXV0aG9yPjxZZWFyPjIwMTM8L1llYXI+PElE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</w:fldData>
        </w:fldChar>
      </w:r>
      <w:r w:rsidR="0004150B">
        <w:instrText xml:space="preserve"> ADDIN EN.CITE.DATA </w:instrText>
      </w:r>
      <w:r w:rsidR="0004150B">
        <w:fldChar w:fldCharType="end"/>
      </w:r>
      <w:r>
        <w:fldChar w:fldCharType="separate"/>
      </w:r>
      <w:r w:rsidR="0004150B" w:rsidRPr="0004150B">
        <w:rPr>
          <w:noProof/>
          <w:vertAlign w:val="superscript"/>
        </w:rPr>
        <w:t>32,35,36</w:t>
      </w:r>
      <w:r>
        <w:fldChar w:fldCharType="end"/>
      </w:r>
    </w:p>
    <w:p w14:paraId="02EA0E6C" w14:textId="77777777" w:rsidR="00371B62" w:rsidRDefault="00371B62" w:rsidP="00DE1395">
      <w:pPr>
        <w:pStyle w:val="NPBtext"/>
        <w:ind w:left="720"/>
        <w:rPr>
          <w:b/>
        </w:rPr>
      </w:pPr>
    </w:p>
    <w:p w14:paraId="6837F5A3" w14:textId="77777777" w:rsidR="00371B62" w:rsidRDefault="00371B62" w:rsidP="00DE1395">
      <w:pPr>
        <w:pStyle w:val="NPBtext"/>
        <w:ind w:left="720"/>
      </w:pPr>
      <w:r>
        <w:rPr>
          <w:b/>
        </w:rPr>
        <w:t>FA/IHC</w:t>
      </w:r>
      <w:r>
        <w:t>—No reliable method has been described for influenza D antigen testing with FA or IHC.</w:t>
      </w:r>
    </w:p>
    <w:p w14:paraId="45D75518" w14:textId="77777777" w:rsidR="00371B62" w:rsidRDefault="00371B62" w:rsidP="006570A5">
      <w:pPr>
        <w:pStyle w:val="NPBtext"/>
      </w:pPr>
    </w:p>
    <w:p w14:paraId="1BCEE724" w14:textId="09967A06" w:rsidR="00371B62" w:rsidRPr="00DE1395" w:rsidRDefault="00DE1395" w:rsidP="00DE1395">
      <w:pPr>
        <w:pStyle w:val="Heading1"/>
      </w:pPr>
      <w:bookmarkStart w:id="20" w:name="_Toc442082077"/>
      <w:r>
        <w:t xml:space="preserve">6.2 </w:t>
      </w:r>
      <w:r w:rsidR="00371B62" w:rsidRPr="005F496C">
        <w:t>An</w:t>
      </w:r>
      <w:r w:rsidR="00371B62" w:rsidRPr="00814FEB">
        <w:t>tibody</w:t>
      </w:r>
      <w:r w:rsidRPr="00814FEB">
        <w:t xml:space="preserve"> T</w:t>
      </w:r>
      <w:r>
        <w:t>esting</w:t>
      </w:r>
      <w:bookmarkEnd w:id="20"/>
    </w:p>
    <w:p w14:paraId="6B8613BC" w14:textId="302B9CD4" w:rsidR="00371B62" w:rsidRDefault="00371B62" w:rsidP="00DE1395">
      <w:pPr>
        <w:pStyle w:val="NPBtext"/>
        <w:ind w:left="720"/>
      </w:pPr>
      <w:r>
        <w:rPr>
          <w:b/>
        </w:rPr>
        <w:t>ELISA/VN/IFA/CF</w:t>
      </w:r>
      <w:r>
        <w:t>—No reliable method has been described for influenza D virus antibody testi</w:t>
      </w:r>
      <w:r w:rsidR="00814FEB">
        <w:t xml:space="preserve">ng with ELISA, VN, IFA, or CF. </w:t>
      </w:r>
      <w:r>
        <w:t>However, all methods have been used successfully in influenza A, B, and C viruses, and should be readily adaptable for influenza D virus.</w:t>
      </w:r>
    </w:p>
    <w:p w14:paraId="11B01454" w14:textId="77777777" w:rsidR="00371B62" w:rsidRDefault="00371B62" w:rsidP="00DE1395">
      <w:pPr>
        <w:pStyle w:val="NPBtext"/>
        <w:ind w:left="720"/>
        <w:rPr>
          <w:b/>
        </w:rPr>
      </w:pPr>
    </w:p>
    <w:p w14:paraId="2B0885E7" w14:textId="57564C4C" w:rsidR="00371B62" w:rsidRDefault="00371B62" w:rsidP="00DE1395">
      <w:pPr>
        <w:pStyle w:val="NPBtext"/>
        <w:ind w:left="720"/>
      </w:pPr>
      <w:r>
        <w:rPr>
          <w:b/>
        </w:rPr>
        <w:t>HI</w:t>
      </w:r>
      <w:r>
        <w:t>—Method has been described for swine a</w:t>
      </w:r>
      <w:r w:rsidR="00814FEB">
        <w:t>nd bovine sera</w:t>
      </w:r>
      <w:r>
        <w:fldChar w:fldCharType="begin">
          <w:fldData xml:space="preserve">PEVuZE5vdGU+PENpdGU+PEF1dGhvcj5Db2xsaW48L0F1dGhvcj48WWVhcj4yMDE1PC9ZZWFyPjxJ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=
</w:fldData>
        </w:fldChar>
      </w:r>
      <w:r w:rsidR="0004150B">
        <w:instrText xml:space="preserve"> ADDIN EN.CITE </w:instrText>
      </w:r>
      <w:r w:rsidR="0004150B">
        <w:fldChar w:fldCharType="begin">
          <w:fldData xml:space="preserve">PEVuZE5vdGU+PENpdGU+PEF1dGhvcj5Db2xsaW48L0F1dGhvcj48WWVhcj4yMDE1PC9ZZWFyPjxJ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=
</w:fldData>
        </w:fldChar>
      </w:r>
      <w:r w:rsidR="0004150B">
        <w:instrText xml:space="preserve"> ADDIN EN.CITE.DATA </w:instrText>
      </w:r>
      <w:r w:rsidR="0004150B">
        <w:fldChar w:fldCharType="end"/>
      </w:r>
      <w:r>
        <w:fldChar w:fldCharType="separate"/>
      </w:r>
      <w:r w:rsidR="0004150B" w:rsidRPr="0004150B">
        <w:rPr>
          <w:noProof/>
          <w:vertAlign w:val="superscript"/>
        </w:rPr>
        <w:t>32,33,35</w:t>
      </w:r>
      <w:r>
        <w:fldChar w:fldCharType="end"/>
      </w:r>
      <w:r>
        <w:t>; shown to be highly sensitive and</w:t>
      </w:r>
      <w:r w:rsidR="009A504D">
        <w:t xml:space="preserve"> moderately to highly specific. C</w:t>
      </w:r>
      <w:r>
        <w:t xml:space="preserve">ross-reaction with influenza C virus antibodies only occurred </w:t>
      </w:r>
      <w:r w:rsidR="009A504D">
        <w:t xml:space="preserve">when </w:t>
      </w:r>
      <w:r>
        <w:t>sera had very high levels; false positives may be seen if active or previously active i</w:t>
      </w:r>
      <w:r w:rsidR="00814FEB">
        <w:t>nfluenza C infection is present.</w:t>
      </w:r>
      <w:r>
        <w:fldChar w:fldCharType="begin">
          <w:fldData xml:space="preserve">PEVuZE5vdGU+PENpdGU+PEF1dGhvcj5IYXVzZTwvQXV0aG9yPjxZZWFyPjIwMTM8L1llYXI+PElE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</w:fldData>
        </w:fldChar>
      </w:r>
      <w:r w:rsidR="0004150B">
        <w:instrText xml:space="preserve"> ADDIN EN.CITE </w:instrText>
      </w:r>
      <w:r w:rsidR="0004150B">
        <w:fldChar w:fldCharType="begin">
          <w:fldData xml:space="preserve">PEVuZE5vdGU+PENpdGU+PEF1dGhvcj5IYXVzZTwvQXV0aG9yPjxZZWFyPjIwMTM8L1llYXI+PElE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</w:fldData>
        </w:fldChar>
      </w:r>
      <w:r w:rsidR="0004150B">
        <w:instrText xml:space="preserve"> ADDIN EN.CITE.DATA </w:instrText>
      </w:r>
      <w:r w:rsidR="0004150B">
        <w:fldChar w:fldCharType="end"/>
      </w:r>
      <w:r>
        <w:fldChar w:fldCharType="separate"/>
      </w:r>
      <w:r w:rsidR="0004150B" w:rsidRPr="0004150B">
        <w:rPr>
          <w:noProof/>
          <w:vertAlign w:val="superscript"/>
        </w:rPr>
        <w:t>35</w:t>
      </w:r>
      <w:r>
        <w:fldChar w:fldCharType="end"/>
      </w:r>
    </w:p>
    <w:p w14:paraId="0105A8EB" w14:textId="77777777" w:rsidR="00371B62" w:rsidRDefault="00371B62" w:rsidP="00DE1395">
      <w:pPr>
        <w:pStyle w:val="NPBtext"/>
        <w:ind w:left="720"/>
        <w:rPr>
          <w:b/>
        </w:rPr>
      </w:pPr>
    </w:p>
    <w:p w14:paraId="512DE31C" w14:textId="47000D54" w:rsidR="00371B62" w:rsidRDefault="00371B62" w:rsidP="00DE1395">
      <w:pPr>
        <w:pStyle w:val="NPBtext"/>
        <w:ind w:left="720"/>
      </w:pPr>
      <w:r>
        <w:rPr>
          <w:b/>
        </w:rPr>
        <w:t>OTHER</w:t>
      </w:r>
      <w:r>
        <w:t>—</w:t>
      </w:r>
      <w:r w:rsidRPr="008E471C">
        <w:t xml:space="preserve"> </w:t>
      </w:r>
      <w:r w:rsidR="00814FEB">
        <w:t xml:space="preserve">An AGID </w:t>
      </w:r>
      <w:r>
        <w:t>has been described; specificity to influe</w:t>
      </w:r>
      <w:r w:rsidR="00814FEB">
        <w:t>nza D virus antibodies was high.</w:t>
      </w:r>
      <w:r>
        <w:fldChar w:fldCharType="begin"/>
      </w:r>
      <w:r w:rsidR="0004150B">
        <w:instrText xml:space="preserve"> ADDIN EN.CITE &lt;EndNote&gt;&lt;Cite&gt;&lt;Author&gt;Hause&lt;/Author&gt;&lt;Year&gt;2014&lt;/Year&gt;&lt;IDText&gt;Characterization of a novel influenza virus in cattle and Swine: proposal for a new genus in the Orthomyxoviridae family&lt;/IDText&gt;&lt;DisplayText&gt;&lt;style face="superscript"&gt;32&lt;/style&gt;&lt;/DisplayText&gt;&lt;record&gt;&lt;keywords&gt;&lt;keyword&gt;Animals&lt;/keyword&gt;&lt;keyword&gt;Antigens, Viral&lt;/keyword&gt;&lt;keyword&gt;Cattle&lt;/keyword&gt;&lt;keyword&gt;Cattle Diseases&lt;/keyword&gt;&lt;keyword&gt;Cluster Analysis&lt;/keyword&gt;&lt;keyword&gt;Molecular Sequence Data&lt;/keyword&gt;&lt;keyword&gt;Orthomyxoviridae&lt;/keyword&gt;&lt;keyword&gt;Orthomyxoviridae Infections&lt;/keyword&gt;&lt;keyword&gt;Phylogeny&lt;/keyword&gt;&lt;keyword&gt;RNA, Viral&lt;/keyword&gt;&lt;keyword&gt;Reassortant Viruses&lt;/keyword&gt;&lt;keyword&gt;Sequence Analysis, DNA&lt;/keyword&gt;&lt;keyword&gt;Swine&lt;/keyword&gt;&lt;keyword&gt;Swine Diseases&lt;/keyword&gt;&lt;keyword&gt;United States&lt;/keyword&gt;&lt;/keywords&gt;&lt;urls&gt;&lt;related-urls&gt;&lt;url&gt;http://www.ncbi.nlm.nih.gov/pubmed/24595369&lt;/url&gt;&lt;/related-urls&gt;&lt;/urls&gt;&lt;isbn&gt;2150-7511&lt;/isbn&gt;&lt;custom2&gt;PMC3958797&lt;/custom2&gt;&lt;titles&gt;&lt;title&gt;Characterization of a novel influenza virus in cattle and Swine: proposal for a new genus in the Orthomyxoviridae family&lt;/title&gt;&lt;secondary-title&gt;MBio&lt;/secondary-title&gt;&lt;/titles&gt;&lt;pages&gt;e00031-14&lt;/pages&gt;&lt;number&gt;2&lt;/number&gt;&lt;contributors&gt;&lt;authors&gt;&lt;author&gt;Hause, B. M.&lt;/author&gt;&lt;author&gt;Collin, E. A.&lt;/author&gt;&lt;author&gt;Liu, R.&lt;/author&gt;&lt;author&gt;Huang, B.&lt;/author&gt;&lt;author&gt;Sheng, Z.&lt;/author&gt;&lt;author&gt;Lu, W.&lt;/author&gt;&lt;author&gt;Wang, D.&lt;/author&gt;&lt;author&gt;Nelson, E. A.&lt;/author&gt;&lt;author&gt;Li, F.&lt;/author&gt;&lt;/authors&gt;&lt;/contributors&gt;&lt;language&gt;eng&lt;/language&gt;&lt;added-date format="utc"&gt;1443455293&lt;/added-date&gt;&lt;ref-type name="Journal Article"&gt;17&lt;/ref-type&gt;&lt;dates&gt;&lt;year&gt;2014&lt;/year&gt;&lt;/dates&gt;&lt;rec-number&gt;40&lt;/rec-number&gt;&lt;last-updated-date format="utc"&gt;1443455293&lt;/last-updated-date&gt;&lt;accession-num&gt;24595369&lt;/accession-num&gt;&lt;electronic-resource-num&gt;10.1128/mBio.00031-14&lt;/electronic-resource-num&gt;&lt;volume&gt;5&lt;/volume&gt;&lt;/record&gt;&lt;/Cite&gt;&lt;/EndNote&gt;</w:instrText>
      </w:r>
      <w:r>
        <w:fldChar w:fldCharType="separate"/>
      </w:r>
      <w:r w:rsidR="0004150B" w:rsidRPr="0004150B">
        <w:rPr>
          <w:noProof/>
          <w:vertAlign w:val="superscript"/>
        </w:rPr>
        <w:t>32</w:t>
      </w:r>
      <w:r>
        <w:fldChar w:fldCharType="end"/>
      </w:r>
      <w:r>
        <w:t xml:space="preserve">  Historically, AGID sensitivity to influenza viruses has been documented as lowe</w:t>
      </w:r>
      <w:r w:rsidR="00814FEB">
        <w:t>r than other serological assays</w:t>
      </w:r>
      <w:r>
        <w:fldChar w:fldCharType="begin"/>
      </w:r>
      <w:r w:rsidR="0004150B">
        <w:instrText xml:space="preserve"> ADDIN EN.CITE &lt;EndNote&gt;&lt;Cite&gt;&lt;Author&gt;Peng&lt;/Author&gt;&lt;Year&gt;2007&lt;/Year&gt;&lt;IDText&gt;Comparison of a new gold-immunochromatographic assay for the detection of antibodies against avian influenza virus with hemagglutination inhibition and agar gel immunodiffusion assays&lt;/IDText&gt;&lt;DisplayText&gt;&lt;style face="superscript"&gt;37&lt;/style&gt;&lt;/DisplayText&gt;&lt;record&gt;&lt;dates&gt;&lt;pub-dates&gt;&lt;date&gt;May&lt;/date&gt;&lt;/pub-dates&gt;&lt;year&gt;2007&lt;/year&gt;&lt;/dates&gt;&lt;keywords&gt;&lt;keyword&gt;Animals&lt;/keyword&gt;&lt;keyword&gt;Antibodies, Viral&lt;/keyword&gt;&lt;keyword&gt;Chickens&lt;/keyword&gt;&lt;keyword&gt;Gold Colloid&lt;/keyword&gt;&lt;keyword&gt;Hemagglutination Inhibition Tests&lt;/keyword&gt;&lt;keyword&gt;Immunodiffusion&lt;/keyword&gt;&lt;keyword&gt;Immunoglobulin G&lt;/keyword&gt;&lt;keyword&gt;Immunohistochemistry&lt;/keyword&gt;&lt;keyword&gt;Influenza A virus&lt;/keyword&gt;&lt;keyword&gt;Influenza in Birds&lt;/keyword&gt;&lt;keyword&gt;Nucleocapsid Proteins&lt;/keyword&gt;&lt;keyword&gt;Reagent Strips&lt;/keyword&gt;&lt;keyword&gt;Reproducibility of Results&lt;/keyword&gt;&lt;keyword&gt;Sensitivity and Specificity&lt;/keyword&gt;&lt;keyword&gt;Specific Pathogen-Free Organisms&lt;/keyword&gt;&lt;/keywords&gt;&lt;urls&gt;&lt;related-urls&gt;&lt;url&gt;http://www.ncbi.nlm.nih.gov/pubmed/17337303&lt;/url&gt;&lt;/related-urls&gt;&lt;/urls&gt;&lt;isbn&gt;0165-2427&lt;/isbn&gt;&lt;titles&gt;&lt;title&gt;Comparison of a new gold-immunochromatographic assay for the detection of antibodies against avian influenza virus with hemagglutination inhibition and agar gel immunodiffusion assays&lt;/title&gt;&lt;secondary-title&gt;Vet Immunol Immunopathol&lt;/secondary-title&gt;&lt;/titles&gt;&lt;pages&gt;17-25&lt;/pages&gt;&lt;number&gt;1-2&lt;/number&gt;&lt;contributors&gt;&lt;authors&gt;&lt;author&gt;Peng, D.&lt;/author&gt;&lt;author&gt;Hu, S.&lt;/author&gt;&lt;author&gt;Hua, Y.&lt;/author&gt;&lt;author&gt;Xiao, Y.&lt;/author&gt;&lt;author&gt;Li, Z.&lt;/author&gt;&lt;author&gt;Wang, X.&lt;/author&gt;&lt;author&gt;Bi, D.&lt;/author&gt;&lt;/authors&gt;&lt;/contributors&gt;&lt;language&gt;eng&lt;/language&gt;&lt;added-date format="utc"&gt;1444226263&lt;/added-date&gt;&lt;ref-type name="Journal Article"&gt;17&lt;/ref-type&gt;&lt;rec-number&gt;132&lt;/rec-number&gt;&lt;last-updated-date format="utc"&gt;1444226263&lt;/last-updated-date&gt;&lt;accession-num&gt;17337303&lt;/accession-num&gt;&lt;electronic-resource-num&gt;10.1016/j.vetimm.2007.01.022&lt;/electronic-resource-num&gt;&lt;volume&gt;117&lt;/volume&gt;&lt;/record&gt;&lt;/Cite&gt;&lt;/EndNote&gt;</w:instrText>
      </w:r>
      <w:r>
        <w:fldChar w:fldCharType="separate"/>
      </w:r>
      <w:r w:rsidR="0004150B" w:rsidRPr="0004150B">
        <w:rPr>
          <w:noProof/>
          <w:vertAlign w:val="superscript"/>
        </w:rPr>
        <w:t>37</w:t>
      </w:r>
      <w:r>
        <w:fldChar w:fldCharType="end"/>
      </w:r>
      <w:r w:rsidR="00814FEB">
        <w:t xml:space="preserve"> </w:t>
      </w:r>
      <w:r>
        <w:t>such as ELISA and HI, which may preclude AGID as a viable field test in the face of an outbreak.</w:t>
      </w:r>
    </w:p>
    <w:p w14:paraId="76569CAD" w14:textId="77777777" w:rsidR="00371B62" w:rsidRDefault="00371B62" w:rsidP="00814FEB">
      <w:pPr>
        <w:pStyle w:val="NPBtext"/>
      </w:pPr>
    </w:p>
    <w:p w14:paraId="519BBDC2" w14:textId="77777777" w:rsidR="005857E8" w:rsidRDefault="005857E8" w:rsidP="00814FEB">
      <w:pPr>
        <w:pStyle w:val="NPBtext"/>
      </w:pPr>
    </w:p>
    <w:p w14:paraId="5ECB9B15" w14:textId="77777777" w:rsidR="005857E8" w:rsidRDefault="005857E8" w:rsidP="00814FEB">
      <w:pPr>
        <w:pStyle w:val="NPBtext"/>
      </w:pPr>
    </w:p>
    <w:p w14:paraId="72C1704A" w14:textId="76A355C0" w:rsidR="00371B62" w:rsidRPr="00DE1395" w:rsidRDefault="00DE1395" w:rsidP="00DE1395">
      <w:pPr>
        <w:pStyle w:val="NPBheading1"/>
      </w:pPr>
      <w:bookmarkStart w:id="21" w:name="_Toc442082078"/>
      <w:r>
        <w:lastRenderedPageBreak/>
        <w:t xml:space="preserve">7. </w:t>
      </w:r>
      <w:r w:rsidR="00371B62" w:rsidRPr="004A35A5">
        <w:t>Japanese encephalitis virus</w:t>
      </w:r>
      <w:bookmarkEnd w:id="21"/>
    </w:p>
    <w:p w14:paraId="00AE89FE" w14:textId="1BC999F2" w:rsidR="00371B62" w:rsidRPr="00814FEB" w:rsidRDefault="00DE1395" w:rsidP="00814FEB">
      <w:pPr>
        <w:pStyle w:val="Heading1"/>
      </w:pPr>
      <w:bookmarkStart w:id="22" w:name="_Toc442082079"/>
      <w:r>
        <w:t>7.1 Antigen Testing</w:t>
      </w:r>
      <w:bookmarkEnd w:id="22"/>
    </w:p>
    <w:p w14:paraId="1E43D14D" w14:textId="6BD9D720" w:rsidR="00371B62" w:rsidRDefault="00371B62" w:rsidP="00814FEB">
      <w:pPr>
        <w:pStyle w:val="NPBtext"/>
        <w:ind w:left="720"/>
      </w:pPr>
      <w:r w:rsidRPr="00D5435E">
        <w:rPr>
          <w:b/>
        </w:rPr>
        <w:t>VI</w:t>
      </w:r>
      <w:r>
        <w:t>—</w:t>
      </w:r>
      <w:r w:rsidRPr="00D5435E">
        <w:t xml:space="preserve"> </w:t>
      </w:r>
      <w:r w:rsidR="00814FEB">
        <w:t xml:space="preserve">Gold standard for </w:t>
      </w:r>
      <w:r>
        <w:t xml:space="preserve">diagnosis, but time-consuming and may not be suitable in the event of a foreign animal disease emergency. </w:t>
      </w:r>
      <w:r w:rsidR="00814FEB">
        <w:t xml:space="preserve">Virus </w:t>
      </w:r>
      <w:r>
        <w:t>can be re</w:t>
      </w:r>
      <w:r w:rsidR="00814FEB">
        <w:t xml:space="preserve">plicated in </w:t>
      </w:r>
      <w:r>
        <w:t xml:space="preserve">multiple cell lines including chicken embryo, African green monkey kidney (Vero) cells, baby hamster kidney (BHK) cells, and </w:t>
      </w:r>
      <w:r w:rsidR="00814FEB">
        <w:t xml:space="preserve">the C6/36 mosquito cell line. </w:t>
      </w:r>
      <w:r>
        <w:t>Indirect fluorescent antibody testing via monoclonal antibodies and/or hemagglutinat</w:t>
      </w:r>
      <w:r w:rsidR="00814FEB">
        <w:t xml:space="preserve">ion inhibition testing with </w:t>
      </w:r>
      <w:r>
        <w:t>antise</w:t>
      </w:r>
      <w:r w:rsidR="00814FEB">
        <w:t xml:space="preserve">rum can be used to identify the </w:t>
      </w:r>
      <w:r>
        <w:t>virus/diffe</w:t>
      </w:r>
      <w:r w:rsidR="00814FEB">
        <w:t>rentiate from similar viruses.</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r w:rsidR="00814FEB">
        <w:t xml:space="preserve"> </w:t>
      </w:r>
      <w:r>
        <w:t>A validated virus isolation metho</w:t>
      </w:r>
      <w:r w:rsidR="00814FEB">
        <w:t>d has been published by the OIE.</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r w:rsidR="00814FEB">
        <w:t xml:space="preserve"> </w:t>
      </w:r>
      <w:r>
        <w:t>CDC Arbovirus Diagnostic Laboratory</w:t>
      </w:r>
      <w:r w:rsidR="00814FEB">
        <w:t xml:space="preserve"> offers virus isolation.</w:t>
      </w:r>
      <w:r>
        <w:fldChar w:fldCharType="begin"/>
      </w:r>
      <w:r w:rsidR="0004150B">
        <w:instrText xml:space="preserve"> ADDIN EN.CITE &lt;EndNote&gt;&lt;Cite&gt;&lt;Author&gt;CDC.gov&lt;/Author&gt;&lt;Year&gt;2014&lt;/Year&gt;&lt;IDText&gt;Instructions for Submitting Diagnostic Specimens to the DVBD Arbovirus Diagnostic Laboratory&lt;/IDText&gt;&lt;DisplayText&gt;&lt;style face="superscript"&gt;39&lt;/style&gt;&lt;/DisplayText&gt;&lt;record&gt;&lt;dates&gt;&lt;pub-dates&gt;&lt;date&gt;October 23, 2014&lt;/date&gt;&lt;/pub-dates&gt;&lt;year&gt;2014&lt;/year&gt;&lt;/dates&gt;&lt;titles&gt;&lt;title&gt;Instructions for Submitting Diagnostic Specimens to the DVBD Arbovirus Diagnostic Laboratory&lt;/title&gt;&lt;/titles&gt;&lt;number&gt;September 23&lt;/number&gt;&lt;contributors&gt;&lt;authors&gt;&lt;author&gt;CDC.gov&lt;/author&gt;&lt;/authors&gt;&lt;/contributors&gt;&lt;added-date format="utc"&gt;1443022064&lt;/added-date&gt;&lt;ref-type name="Web Page"&gt;12&lt;/ref-type&gt;&lt;rec-number&gt;10&lt;/rec-number&gt;&lt;publisher&gt;Centers for Disease Control and Prevention&lt;/publisher&gt;&lt;last-updated-date format="utc"&gt;1443023091&lt;/last-updated-date&gt;&lt;volume&gt;2015&lt;/volume&gt;&lt;/record&gt;&lt;/Cite&gt;&lt;/EndNote&gt;</w:instrText>
      </w:r>
      <w:r>
        <w:fldChar w:fldCharType="separate"/>
      </w:r>
      <w:r w:rsidR="0004150B" w:rsidRPr="0004150B">
        <w:rPr>
          <w:noProof/>
          <w:vertAlign w:val="superscript"/>
        </w:rPr>
        <w:t>39</w:t>
      </w:r>
      <w:r>
        <w:fldChar w:fldCharType="end"/>
      </w:r>
    </w:p>
    <w:p w14:paraId="0FDDE426" w14:textId="77777777" w:rsidR="00B5656A" w:rsidRDefault="00B5656A" w:rsidP="00B5656A">
      <w:pPr>
        <w:pStyle w:val="NPBtext"/>
        <w:ind w:left="720"/>
        <w:rPr>
          <w:b/>
        </w:rPr>
      </w:pPr>
    </w:p>
    <w:p w14:paraId="7148C5EC" w14:textId="043F06F5" w:rsidR="00B5656A" w:rsidRDefault="00B5656A" w:rsidP="00B5656A">
      <w:pPr>
        <w:pStyle w:val="NPBtext"/>
        <w:ind w:left="720"/>
      </w:pPr>
      <w:r w:rsidRPr="00CC1956">
        <w:rPr>
          <w:b/>
        </w:rPr>
        <w:t>RT-PCR</w:t>
      </w:r>
      <w:r>
        <w:t>—Available, but has lesser sensitivity than real time RT-PCR.</w:t>
      </w:r>
      <w:r>
        <w:fldChar w:fldCharType="begin"/>
      </w:r>
      <w:r w:rsidR="0004150B">
        <w:instrText xml:space="preserve"> ADDIN EN.CITE &lt;EndNote&gt;&lt;Cite&gt;&lt;Author&gt;Dhanze&lt;/Author&gt;&lt;Year&gt;2015&lt;/Year&gt;&lt;IDText&gt;Comparative evaluation of nucleic acid-based assays for detection of Japanese encephalitis virus in swine blood samples&lt;/IDText&gt;&lt;DisplayText&gt;&lt;style face="superscript"&gt;40&lt;/style&gt;&lt;/DisplayText&gt;&lt;record&gt;&lt;dates&gt;&lt;pub-dates&gt;&lt;date&gt;May&lt;/date&gt;&lt;/pub-dates&gt;&lt;year&gt;2015&lt;/year&gt;&lt;/dates&gt;&lt;keywords&gt;&lt;keyword&gt;Animals&lt;/keyword&gt;&lt;keyword&gt;Blood&lt;/keyword&gt;&lt;keyword&gt;Encephalitis Virus, Japanese&lt;/keyword&gt;&lt;keyword&gt;Encephalitis, Japanese&lt;/keyword&gt;&lt;keyword&gt;Molecular Diagnostic Techniques&lt;/keyword&gt;&lt;keyword&gt;Sensitivity and Specificity&lt;/keyword&gt;&lt;keyword&gt;Swine&lt;/keyword&gt;&lt;keyword&gt;Swine Diseases&lt;/keyword&gt;&lt;keyword&gt;Veterinary Medicine&lt;/keyword&gt;&lt;/keywords&gt;&lt;urls&gt;&lt;related-urls&gt;&lt;url&gt;http://www.ncbi.nlm.nih.gov/pubmed/25772573&lt;/url&gt;&lt;/related-urls&gt;&lt;/urls&gt;&lt;isbn&gt;1432-8798&lt;/isbn&gt;&lt;titles&gt;&lt;title&gt;Comparative evaluation of nucleic acid-based assays for detection of Japanese encephalitis virus in swine blood samples&lt;/title&gt;&lt;secondary-title&gt;Arch Virol&lt;/secondary-title&gt;&lt;/titles&gt;&lt;pages&gt;1259-66&lt;/pages&gt;&lt;number&gt;5&lt;/number&gt;&lt;contributors&gt;&lt;authors&gt;&lt;author&gt;Dhanze, H.&lt;/author&gt;&lt;author&gt;Bhilegaonkar, K. N.&lt;/author&gt;&lt;author&gt;Ravi Kumar, G. V.&lt;/author&gt;&lt;author&gt;Thomas, P.&lt;/author&gt;&lt;author&gt;Chethan Kumar, H. B.&lt;/author&gt;&lt;author&gt;Suman Kumar, M.&lt;/author&gt;&lt;author&gt;Rawat, S.&lt;/author&gt;&lt;author&gt;Kerketta, P.&lt;/author&gt;&lt;author&gt;Rawool, D. B.&lt;/author&gt;&lt;author&gt;Kumar, A.&lt;/author&gt;&lt;/authors&gt;&lt;/contributors&gt;&lt;language&gt;eng&lt;/language&gt;&lt;added-date format="utc"&gt;1445355961&lt;/added-date&gt;&lt;ref-type name="Journal Article"&gt;17&lt;/ref-type&gt;&lt;rec-number&gt;214&lt;/rec-number&gt;&lt;last-updated-date format="utc"&gt;1445355961&lt;/last-updated-date&gt;&lt;accession-num&gt;25772573&lt;/accession-num&gt;&lt;electronic-resource-num&gt;10.1007/s00705-015-2385-3&lt;/electronic-resource-num&gt;&lt;volume&gt;160&lt;/volume&gt;&lt;/record&gt;&lt;/Cite&gt;&lt;/EndNote&gt;</w:instrText>
      </w:r>
      <w:r>
        <w:fldChar w:fldCharType="separate"/>
      </w:r>
      <w:r w:rsidR="0004150B" w:rsidRPr="0004150B">
        <w:rPr>
          <w:noProof/>
          <w:vertAlign w:val="superscript"/>
        </w:rPr>
        <w:t>40</w:t>
      </w:r>
      <w:r>
        <w:fldChar w:fldCharType="end"/>
      </w:r>
    </w:p>
    <w:p w14:paraId="2AC13BAF" w14:textId="77777777" w:rsidR="00371B62" w:rsidRDefault="00371B62" w:rsidP="00DE1395">
      <w:pPr>
        <w:pStyle w:val="NPBtext"/>
        <w:ind w:left="720"/>
        <w:rPr>
          <w:b/>
        </w:rPr>
      </w:pPr>
    </w:p>
    <w:p w14:paraId="047DBA76" w14:textId="561F0F33" w:rsidR="00371B62" w:rsidRPr="00B5656A" w:rsidRDefault="00371B62" w:rsidP="00B5656A">
      <w:pPr>
        <w:pStyle w:val="NPBtext"/>
        <w:ind w:left="720"/>
      </w:pPr>
      <w:r w:rsidRPr="009A504D">
        <w:rPr>
          <w:b/>
        </w:rPr>
        <w:t>qRT-PCR</w:t>
      </w:r>
      <w:r w:rsidR="00097B23">
        <w:t xml:space="preserve">—Multiple commercial </w:t>
      </w:r>
      <w:r w:rsidRPr="009A504D">
        <w:t>qRT-</w:t>
      </w:r>
      <w:r w:rsidR="009A504D">
        <w:t xml:space="preserve">PCR primer kits are available: </w:t>
      </w:r>
      <w:r w:rsidRPr="009A504D">
        <w:t>Japanes</w:t>
      </w:r>
      <w:r w:rsidR="009A504D">
        <w:t xml:space="preserve">e Encephalitis Virus </w:t>
      </w:r>
      <w:r>
        <w:t>Real Ti</w:t>
      </w:r>
      <w:r w:rsidR="009A504D">
        <w:t>me RT-PCR Kit (</w:t>
      </w:r>
      <w:r w:rsidR="00880681">
        <w:t>Liferiver Biot</w:t>
      </w:r>
      <w:r w:rsidR="009A504D">
        <w:t>ech, United States)</w:t>
      </w:r>
      <w:r w:rsidR="00F4116E">
        <w:fldChar w:fldCharType="begin"/>
      </w:r>
      <w:r w:rsidR="00F4116E">
        <w:instrText xml:space="preserve"> ADDIN EN.CITE &lt;EndNote&gt;&lt;Cite&gt;&lt;Author&gt;LifeRiver Biotech&lt;/Author&gt;&lt;IDText&gt;JEV Real-Time RT-PCR Kit&lt;/IDText&gt;&lt;DisplayText&gt;&lt;style face="superscript"&gt;41&lt;/style&gt;&lt;/DisplayText&gt;&lt;record&gt;&lt;urls&gt;&lt;related-urls&gt;&lt;url&gt;http://www.liferiverbiotech.com/Pages/Product/ProductDetail.aspx?productId=411&lt;/url&gt;&lt;/related-urls&gt;&lt;/urls&gt;&lt;titles&gt;&lt;title&gt;JEV Real-Time RT-PCR Kit&lt;/title&gt;&lt;/titles&gt;&lt;number&gt;February 2&lt;/number&gt;&lt;contributors&gt;&lt;authors&gt;&lt;author&gt;LifeRiver Biotech,&lt;/author&gt;&lt;/authors&gt;&lt;/contributors&gt;&lt;added-date format="utc"&gt;1454441643&lt;/added-date&gt;&lt;ref-type name="Web Page"&gt;12&lt;/ref-type&gt;&lt;rec-number&gt;1724&lt;/rec-number&gt;&lt;last-updated-date format="utc"&gt;1454441678&lt;/last-updated-date&gt;&lt;volume&gt;2016&lt;/volume&gt;&lt;/record&gt;&lt;/Cite&gt;&lt;/EndNote&gt;</w:instrText>
      </w:r>
      <w:r w:rsidR="00F4116E">
        <w:fldChar w:fldCharType="separate"/>
      </w:r>
      <w:r w:rsidR="00F4116E" w:rsidRPr="00F4116E">
        <w:rPr>
          <w:noProof/>
          <w:vertAlign w:val="superscript"/>
        </w:rPr>
        <w:t>41</w:t>
      </w:r>
      <w:r w:rsidR="00F4116E">
        <w:fldChar w:fldCharType="end"/>
      </w:r>
      <w:r w:rsidR="009A504D">
        <w:t xml:space="preserve">; </w:t>
      </w:r>
      <w:r w:rsidR="00E40F14">
        <w:t>Japanese Encephalitis V</w:t>
      </w:r>
      <w:r>
        <w:t>irus Non str</w:t>
      </w:r>
      <w:r w:rsidR="00E40F14">
        <w:t xml:space="preserve">uctural protein 5 (ns5) </w:t>
      </w:r>
      <w:r>
        <w:t>Standard</w:t>
      </w:r>
      <w:r w:rsidR="009A504D">
        <w:t xml:space="preserve"> Kit (</w:t>
      </w:r>
      <w:r>
        <w:t>Genesi</w:t>
      </w:r>
      <w:r w:rsidR="009A504D">
        <w:t>g, United Kingdom).</w:t>
      </w:r>
      <w:r w:rsidR="00F4116E">
        <w:fldChar w:fldCharType="begin"/>
      </w:r>
      <w:r w:rsidR="00F4116E">
        <w:instrText xml:space="preserve"> ADDIN EN.CITE &lt;EndNote&gt;&lt;Cite&gt;&lt;Author&gt;Genesig&lt;/Author&gt;&lt;IDText&gt;Japanese encephalitis virus&lt;/IDText&gt;&lt;DisplayText&gt;&lt;style face="superscript"&gt;42&lt;/style&gt;&lt;/DisplayText&gt;&lt;record&gt;&lt;urls&gt;&lt;related-urls&gt;&lt;url&gt;http://www.genesig.com/products/9321&lt;/url&gt;&lt;/related-urls&gt;&lt;/urls&gt;&lt;titles&gt;&lt;title&gt;Japanese encephalitis virus&lt;/title&gt;&lt;/titles&gt;&lt;number&gt;February 2&lt;/number&gt;&lt;contributors&gt;&lt;authors&gt;&lt;author&gt;Genesig,&lt;/author&gt;&lt;/authors&gt;&lt;/contributors&gt;&lt;added-date format="utc"&gt;1454441818&lt;/added-date&gt;&lt;ref-type name="Web Page"&gt;12&lt;/ref-type&gt;&lt;rec-number&gt;1725&lt;/rec-number&gt;&lt;last-updated-date format="utc"&gt;1454441844&lt;/last-updated-date&gt;&lt;volume&gt;2016&lt;/volume&gt;&lt;/record&gt;&lt;/Cite&gt;&lt;/EndNote&gt;</w:instrText>
      </w:r>
      <w:r w:rsidR="00F4116E">
        <w:fldChar w:fldCharType="separate"/>
      </w:r>
      <w:r w:rsidR="00F4116E" w:rsidRPr="00F4116E">
        <w:rPr>
          <w:noProof/>
          <w:vertAlign w:val="superscript"/>
        </w:rPr>
        <w:t>42</w:t>
      </w:r>
      <w:r w:rsidR="00F4116E">
        <w:fldChar w:fldCharType="end"/>
      </w:r>
    </w:p>
    <w:p w14:paraId="1503B94D" w14:textId="77777777" w:rsidR="00371B62" w:rsidRDefault="00371B62" w:rsidP="00DE1395">
      <w:pPr>
        <w:pStyle w:val="NPBtext"/>
        <w:ind w:left="720"/>
        <w:rPr>
          <w:b/>
        </w:rPr>
      </w:pPr>
    </w:p>
    <w:p w14:paraId="4AE87E96" w14:textId="1035C8ED" w:rsidR="00371B62" w:rsidRDefault="00371B62" w:rsidP="00DE1395">
      <w:pPr>
        <w:pStyle w:val="NPBtext"/>
        <w:ind w:left="720"/>
      </w:pPr>
      <w:r w:rsidRPr="00CC1956">
        <w:rPr>
          <w:b/>
        </w:rPr>
        <w:t>FA</w:t>
      </w:r>
      <w:r>
        <w:t>—Not recommended by t</w:t>
      </w:r>
      <w:r w:rsidR="00814FEB">
        <w:t>he OIE or WHO.</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p>
    <w:p w14:paraId="544D227F" w14:textId="77777777" w:rsidR="00371B62" w:rsidRDefault="00371B62" w:rsidP="00DE1395">
      <w:pPr>
        <w:pStyle w:val="NPBtext"/>
        <w:ind w:left="720"/>
        <w:rPr>
          <w:b/>
        </w:rPr>
      </w:pPr>
    </w:p>
    <w:p w14:paraId="2E315275" w14:textId="53A1CB42" w:rsidR="00371B62" w:rsidRDefault="00371B62" w:rsidP="00DE1395">
      <w:pPr>
        <w:pStyle w:val="NPBtext"/>
        <w:ind w:left="720"/>
      </w:pPr>
      <w:r w:rsidRPr="00CC1956">
        <w:rPr>
          <w:b/>
        </w:rPr>
        <w:t>IHC</w:t>
      </w:r>
      <w:r>
        <w:t xml:space="preserve">—Method is </w:t>
      </w:r>
      <w:r w:rsidR="00814FEB">
        <w:t>described in Yamada et al. 2004.</w:t>
      </w:r>
      <w:r>
        <w:fldChar w:fldCharType="begin"/>
      </w:r>
      <w:r w:rsidR="00F4116E">
        <w:instrText xml:space="preserve"> ADDIN EN.CITE &lt;EndNote&gt;&lt;Cite&gt;&lt;Author&gt;Yamada&lt;/Author&gt;&lt;Year&gt;2004&lt;/Year&gt;&lt;IDText&gt;Nonsuppurative encephalitis in piglets after experimental inoculation of Japanese encephalitis flavivirus isolated from pigs&lt;/IDText&gt;&lt;DisplayText&gt;&lt;style face="superscript"&gt;43&lt;/style&gt;&lt;/DisplayText&gt;&lt;record&gt;&lt;dates&gt;&lt;pub-dates&gt;&lt;date&gt;Jan&lt;/date&gt;&lt;/pub-dates&gt;&lt;year&gt;2004&lt;/year&gt;&lt;/dates&gt;&lt;keywords&gt;&lt;keyword&gt;Animals&lt;/keyword&gt;&lt;keyword&gt;Antigens&lt;/keyword&gt;&lt;keyword&gt;Brain&lt;/keyword&gt;&lt;keyword&gt;Encephalitis&lt;/keyword&gt;&lt;keyword&gt;Encephalitis Virus, Japanese&lt;/keyword&gt;&lt;keyword&gt;Immunohistochemistry&lt;/keyword&gt;&lt;keyword&gt;Swine&lt;/keyword&gt;&lt;keyword&gt;Swine Diseases&lt;/keyword&gt;&lt;/keywords&gt;&lt;urls&gt;&lt;related-urls&gt;&lt;url&gt;http://www.ncbi.nlm.nih.gov/pubmed/14715969&lt;/url&gt;&lt;/related-urls&gt;&lt;/urls&gt;&lt;isbn&gt;0300-9858&lt;/isbn&gt;&lt;titles&gt;&lt;title&gt;Nonsuppurative encephalitis in piglets after experimental inoculation of Japanese encephalitis flavivirus isolated from pigs&lt;/title&gt;&lt;secondary-title&gt;Vet Pathol&lt;/secondary-title&gt;&lt;/titles&gt;&lt;pages&gt;62-7&lt;/pages&gt;&lt;number&gt;1&lt;/number&gt;&lt;contributors&gt;&lt;authors&gt;&lt;author&gt;Yamada, M.&lt;/author&gt;&lt;author&gt;Nakamura, K.&lt;/author&gt;&lt;author&gt;Yoshii, M.&lt;/author&gt;&lt;author&gt;Kaku, Y.&lt;/author&gt;&lt;/authors&gt;&lt;/contributors&gt;&lt;language&gt;eng&lt;/language&gt;&lt;added-date format="utc"&gt;1443025561&lt;/added-date&gt;&lt;ref-type name="Journal Article"&gt;17&lt;/ref-type&gt;&lt;rec-number&gt;16&lt;/rec-number&gt;&lt;last-updated-date format="utc"&gt;1443025561&lt;/last-updated-date&gt;&lt;accession-num&gt;14715969&lt;/accession-num&gt;&lt;electronic-resource-num&gt;10.1354/vp.41-1-62&lt;/electronic-resource-num&gt;&lt;volume&gt;41&lt;/volume&gt;&lt;/record&gt;&lt;/Cite&gt;&lt;/EndNote&gt;</w:instrText>
      </w:r>
      <w:r>
        <w:fldChar w:fldCharType="separate"/>
      </w:r>
      <w:r w:rsidR="00F4116E" w:rsidRPr="00F4116E">
        <w:rPr>
          <w:noProof/>
          <w:vertAlign w:val="superscript"/>
        </w:rPr>
        <w:t>43</w:t>
      </w:r>
      <w:r>
        <w:fldChar w:fldCharType="end"/>
      </w:r>
      <w:r w:rsidR="00814FEB">
        <w:t xml:space="preserve"> </w:t>
      </w:r>
      <w:r>
        <w:t>Time-consuming and not suitable for large-scale testing or surveillance.</w:t>
      </w:r>
    </w:p>
    <w:p w14:paraId="353510B2" w14:textId="77777777" w:rsidR="00371B62" w:rsidRDefault="00371B62" w:rsidP="00DE1395">
      <w:pPr>
        <w:pStyle w:val="NPBtext"/>
        <w:ind w:left="720"/>
        <w:rPr>
          <w:b/>
        </w:rPr>
      </w:pPr>
    </w:p>
    <w:p w14:paraId="387AB450" w14:textId="5EB48E7F" w:rsidR="00371B62" w:rsidRDefault="00371B62" w:rsidP="00814FEB">
      <w:pPr>
        <w:pStyle w:val="NPBtext"/>
        <w:ind w:left="720"/>
      </w:pPr>
      <w:r w:rsidRPr="00FE392F">
        <w:rPr>
          <w:b/>
        </w:rPr>
        <w:t>Other</w:t>
      </w:r>
      <w:r w:rsidR="00814FEB">
        <w:t>—</w:t>
      </w:r>
      <w:r>
        <w:t>Mei 2012 describes an antigen-capture ELISA method using polyclonal antibodies, resulting in greater sensitivity than previous ELISA methods, using hum</w:t>
      </w:r>
      <w:r w:rsidR="00814FEB">
        <w:t xml:space="preserve">an, swine or mosquito samples. </w:t>
      </w:r>
      <w:r>
        <w:t>This method has moderate to high sensitivity and specificity; limitations to use include the short duration of viremia in affected animals (reduced sensitivity) and cross-reaction with antigeni</w:t>
      </w:r>
      <w:r w:rsidR="00DF073D">
        <w:t>cally similar West Nile v</w:t>
      </w:r>
      <w:r w:rsidR="00814FEB">
        <w:t xml:space="preserve">irus. </w:t>
      </w:r>
      <w:r>
        <w:t>However, in circumstances of herd-wide or g</w:t>
      </w:r>
      <w:r w:rsidR="00DF073D">
        <w:t xml:space="preserve">reater outbreak, this test would </w:t>
      </w:r>
      <w:r>
        <w:t>be an acceptable alternative to other viral detection testing methods that require more expensive equipment, less stable reagen</w:t>
      </w:r>
      <w:r w:rsidR="00814FEB">
        <w:t>ts, or more knowledgeable staff.</w:t>
      </w:r>
      <w:r>
        <w:fldChar w:fldCharType="begin"/>
      </w:r>
      <w:r w:rsidR="00F4116E">
        <w:instrText xml:space="preserve"> ADDIN EN.CITE &lt;EndNote&gt;&lt;Cite&gt;&lt;Author&gt;Mei&lt;/Author&gt;&lt;Year&gt;2012&lt;/Year&gt;&lt;IDText&gt;Development and application of an antigen capture ELISA assay for diagnosis of Japanese encephalitis virus in swine, human and mosquito&lt;/IDText&gt;&lt;DisplayText&gt;&lt;style face="superscript"&gt;44&lt;/style&gt;&lt;/DisplayText&gt;&lt;record&gt;&lt;keywords&gt;&lt;keyword&gt;Animals&lt;/keyword&gt;&lt;keyword&gt;Antigens, Viral&lt;/keyword&gt;&lt;keyword&gt;Clinical Laboratory Techniques&lt;/keyword&gt;&lt;keyword&gt;Culicidae&lt;/keyword&gt;&lt;keyword&gt;Encephalitis Virus, Japanese&lt;/keyword&gt;&lt;keyword&gt;Encephalitis, Japanese&lt;/keyword&gt;&lt;keyword&gt;Enzyme-Linked Immunosorbent Assay&lt;/keyword&gt;&lt;keyword&gt;Humans&lt;/keyword&gt;&lt;keyword&gt;Sensitivity and Specificity&lt;/keyword&gt;&lt;keyword&gt;Swine&lt;/keyword&gt;&lt;keyword&gt;Swine Diseases&lt;/keyword&gt;&lt;keyword&gt;Virology&lt;/keyword&gt;&lt;/keywords&gt;&lt;urls&gt;&lt;related-urls&gt;&lt;url&gt;http://www.ncbi.nlm.nih.gov/pubmed/22221768&lt;/url&gt;&lt;/related-urls&gt;&lt;/urls&gt;&lt;isbn&gt;1743-422X&lt;/isbn&gt;&lt;custom2&gt;PMC3275457&lt;/custom2&gt;&lt;titles&gt;&lt;title&gt;Development and application of an antigen capture ELISA assay for diagnosis of Japanese encephalitis virus in swine, human and mosquito&lt;/title&gt;&lt;secondary-title&gt;Virol J&lt;/secondary-title&gt;&lt;/titles&gt;&lt;pages&gt;4&lt;/pages&gt;&lt;contributors&gt;&lt;authors&gt;&lt;author&gt;Mei, L.&lt;/author&gt;&lt;author&gt;Wu, P.&lt;/author&gt;&lt;author&gt;Ye, J.&lt;/author&gt;&lt;author&gt;Gao, G.&lt;/author&gt;&lt;author&gt;Shao, L.&lt;/author&gt;&lt;author&gt;Huang, S.&lt;/author&gt;&lt;author&gt;Li, Y.&lt;/author&gt;&lt;author&gt;Yang, X.&lt;/author&gt;&lt;author&gt;Chen, H.&lt;/author&gt;&lt;author&gt;Cao, S.&lt;/author&gt;&lt;/authors&gt;&lt;/contributors&gt;&lt;language&gt;eng&lt;/language&gt;&lt;added-date format="utc"&gt;1443024379&lt;/added-date&gt;&lt;ref-type name="Journal Article"&gt;17&lt;/ref-type&gt;&lt;dates&gt;&lt;year&gt;2012&lt;/year&gt;&lt;/dates&gt;&lt;rec-number&gt;15&lt;/rec-number&gt;&lt;last-updated-date format="utc"&gt;1443024379&lt;/last-updated-date&gt;&lt;accession-num&gt;22221768&lt;/accession-num&gt;&lt;electronic-resource-num&gt;10.1186/1743-422X-9-4&lt;/electronic-resource-num&gt;&lt;volume&gt;9&lt;/volume&gt;&lt;/record&gt;&lt;/Cite&gt;&lt;/EndNote&gt;</w:instrText>
      </w:r>
      <w:r>
        <w:fldChar w:fldCharType="separate"/>
      </w:r>
      <w:r w:rsidR="00F4116E" w:rsidRPr="00F4116E">
        <w:rPr>
          <w:noProof/>
          <w:vertAlign w:val="superscript"/>
        </w:rPr>
        <w:t>44</w:t>
      </w:r>
      <w:r>
        <w:fldChar w:fldCharType="end"/>
      </w:r>
    </w:p>
    <w:p w14:paraId="6C8B6616" w14:textId="77777777" w:rsidR="009A504D" w:rsidRDefault="009A504D" w:rsidP="00DE1395">
      <w:pPr>
        <w:pStyle w:val="NPBtext"/>
        <w:ind w:left="720"/>
      </w:pPr>
    </w:p>
    <w:p w14:paraId="56643E7F" w14:textId="0565B757" w:rsidR="00371B62" w:rsidRDefault="00DF073D" w:rsidP="00DE1395">
      <w:pPr>
        <w:pStyle w:val="NPBtext"/>
        <w:ind w:left="720"/>
      </w:pPr>
      <w:r>
        <w:t xml:space="preserve">The </w:t>
      </w:r>
      <w:r w:rsidR="00371B62">
        <w:t>RT-LAMP-LFD method is fast, sensitive, specific, and requires less expensive equipment that traditi</w:t>
      </w:r>
      <w:r>
        <w:t xml:space="preserve">onal RT-PCR methods. </w:t>
      </w:r>
      <w:r w:rsidR="00371B62">
        <w:t>Method and primers have been described</w:t>
      </w:r>
      <w:r>
        <w:t>.</w:t>
      </w:r>
      <w:r w:rsidR="00371B62">
        <w:fldChar w:fldCharType="begin"/>
      </w:r>
      <w:r w:rsidR="00F4116E">
        <w:instrText xml:space="preserve"> ADDIN EN.CITE &lt;EndNote&gt;&lt;Cite&gt;&lt;Author&gt;Deng&lt;/Author&gt;&lt;Year&gt;2015&lt;/Year&gt;&lt;IDText&gt;Rapid and simple detection of Japanese encephalitis virus by reverse transcription loop-mediated isothermal amplification combined with a lateral flow dipstick&lt;/IDText&gt;&lt;DisplayText&gt;&lt;style face="superscript"&gt;45&lt;/style&gt;&lt;/DisplayText&gt;&lt;record&gt;&lt;dates&gt;&lt;pub-dates&gt;&lt;date&gt;Mar&lt;/date&gt;&lt;/pub-dates&gt;&lt;year&gt;2015&lt;/year&gt;&lt;/dates&gt;&lt;urls&gt;&lt;related-urls&gt;&lt;url&gt;http://www.ncbi.nlm.nih.gov/pubmed/25512133&lt;/url&gt;&lt;/related-urls&gt;&lt;/urls&gt;&lt;isbn&gt;1879-0984&lt;/isbn&gt;&lt;titles&gt;&lt;title&gt;Rapid and simple detection of Japanese encephalitis virus by reverse transcription loop-mediated isothermal amplification combined with a lateral flow dipstick&lt;/title&gt;&lt;secondary-title&gt;J Virol Methods&lt;/secondary-title&gt;&lt;/titles&gt;&lt;pages&gt;98-105&lt;/pages&gt;&lt;contributors&gt;&lt;authors&gt;&lt;author&gt;Deng, J.&lt;/author&gt;&lt;author&gt;Pei, J.&lt;/author&gt;&lt;author&gt;Gou, H.&lt;/author&gt;&lt;author&gt;Ye, Z.&lt;/author&gt;&lt;author&gt;Liu, C.&lt;/author&gt;&lt;author&gt;Chen, J.&lt;/author&gt;&lt;/authors&gt;&lt;/contributors&gt;&lt;language&gt;eng&lt;/language&gt;&lt;added-date format="utc"&gt;1443024240&lt;/added-date&gt;&lt;ref-type name="Journal Article"&gt;17&lt;/ref-type&gt;&lt;rec-number&gt;14&lt;/rec-number&gt;&lt;last-updated-date format="utc"&gt;1443024240&lt;/last-updated-date&gt;&lt;accession-num&gt;25512133&lt;/accession-num&gt;&lt;electronic-resource-num&gt;10.1016/j.jviromet.2014.12.006&lt;/electronic-resource-num&gt;&lt;volume&gt;213&lt;/volume&gt;&lt;/record&gt;&lt;/Cite&gt;&lt;/EndNote&gt;</w:instrText>
      </w:r>
      <w:r w:rsidR="00371B62">
        <w:fldChar w:fldCharType="separate"/>
      </w:r>
      <w:r w:rsidR="00F4116E" w:rsidRPr="00F4116E">
        <w:rPr>
          <w:noProof/>
          <w:vertAlign w:val="superscript"/>
        </w:rPr>
        <w:t>45</w:t>
      </w:r>
      <w:r w:rsidR="00371B62">
        <w:fldChar w:fldCharType="end"/>
      </w:r>
      <w:r>
        <w:t xml:space="preserve"> </w:t>
      </w:r>
      <w:r w:rsidR="00371B62">
        <w:t>A different study comparing trad</w:t>
      </w:r>
      <w:r>
        <w:t>itional RT-PCR and q</w:t>
      </w:r>
      <w:r w:rsidR="00371B62">
        <w:t xml:space="preserve">RT-PCR to the RT-LAMP method showed RT-LAMP to have similar sensitivity and </w:t>
      </w:r>
      <w:r>
        <w:t>specificity to q</w:t>
      </w:r>
      <w:r w:rsidR="00371B62">
        <w:t>RT-PCR and higher sens</w:t>
      </w:r>
      <w:r>
        <w:t>itivity than traditional RT-PCR.</w:t>
      </w:r>
      <w:r w:rsidR="00371B62">
        <w:fldChar w:fldCharType="begin"/>
      </w:r>
      <w:r w:rsidR="0004150B">
        <w:instrText xml:space="preserve"> ADDIN EN.CITE &lt;EndNote&gt;&lt;Cite&gt;&lt;Author&gt;Dhanze&lt;/Author&gt;&lt;Year&gt;2015&lt;/Year&gt;&lt;IDText&gt;Comparative evaluation of nucleic acid-based assays for detection of Japanese encephalitis virus in swine blood samples&lt;/IDText&gt;&lt;DisplayText&gt;&lt;style face="superscript"&gt;40&lt;/style&gt;&lt;/DisplayText&gt;&lt;record&gt;&lt;dates&gt;&lt;pub-dates&gt;&lt;date&gt;May&lt;/date&gt;&lt;/pub-dates&gt;&lt;year&gt;2015&lt;/year&gt;&lt;/dates&gt;&lt;keywords&gt;&lt;keyword&gt;Animals&lt;/keyword&gt;&lt;keyword&gt;Blood&lt;/keyword&gt;&lt;keyword&gt;Encephalitis Virus, Japanese&lt;/keyword&gt;&lt;keyword&gt;Encephalitis, Japanese&lt;/keyword&gt;&lt;keyword&gt;Molecular Diagnostic Techniques&lt;/keyword&gt;&lt;keyword&gt;Sensitivity and Specificity&lt;/keyword&gt;&lt;keyword&gt;Swine&lt;/keyword&gt;&lt;keyword&gt;Swine Diseases&lt;/keyword&gt;&lt;keyword&gt;Veterinary Medicine&lt;/keyword&gt;&lt;/keywords&gt;&lt;urls&gt;&lt;related-urls&gt;&lt;url&gt;http://www.ncbi.nlm.nih.gov/pubmed/25772573&lt;/url&gt;&lt;/related-urls&gt;&lt;/urls&gt;&lt;isbn&gt;1432-8798&lt;/isbn&gt;&lt;titles&gt;&lt;title&gt;Comparative evaluation of nucleic acid-based assays for detection of Japanese encephalitis virus in swine blood samples&lt;/title&gt;&lt;secondary-title&gt;Arch Virol&lt;/secondary-title&gt;&lt;/titles&gt;&lt;pages&gt;1259-66&lt;/pages&gt;&lt;number&gt;5&lt;/number&gt;&lt;contributors&gt;&lt;authors&gt;&lt;author&gt;Dhanze, H.&lt;/author&gt;&lt;author&gt;Bhilegaonkar, K. N.&lt;/author&gt;&lt;author&gt;Ravi Kumar, G. V.&lt;/author&gt;&lt;author&gt;Thomas, P.&lt;/author&gt;&lt;author&gt;Chethan Kumar, H. B.&lt;/author&gt;&lt;author&gt;Suman Kumar, M.&lt;/author&gt;&lt;author&gt;Rawat, S.&lt;/author&gt;&lt;author&gt;Kerketta, P.&lt;/author&gt;&lt;author&gt;Rawool, D. B.&lt;/author&gt;&lt;author&gt;Kumar, A.&lt;/author&gt;&lt;/authors&gt;&lt;/contributors&gt;&lt;language&gt;eng&lt;/language&gt;&lt;added-date format="utc"&gt;1445355961&lt;/added-date&gt;&lt;ref-type name="Journal Article"&gt;17&lt;/ref-type&gt;&lt;rec-number&gt;214&lt;/rec-number&gt;&lt;last-updated-date format="utc"&gt;1445355961&lt;/last-updated-date&gt;&lt;accession-num&gt;25772573&lt;/accession-num&gt;&lt;electronic-resource-num&gt;10.1007/s00705-015-2385-3&lt;/electronic-resource-num&gt;&lt;volume&gt;160&lt;/volume&gt;&lt;/record&gt;&lt;/Cite&gt;&lt;/EndNote&gt;</w:instrText>
      </w:r>
      <w:r w:rsidR="00371B62">
        <w:fldChar w:fldCharType="separate"/>
      </w:r>
      <w:r w:rsidR="0004150B" w:rsidRPr="0004150B">
        <w:rPr>
          <w:noProof/>
          <w:vertAlign w:val="superscript"/>
        </w:rPr>
        <w:t>40</w:t>
      </w:r>
      <w:r w:rsidR="00371B62">
        <w:fldChar w:fldCharType="end"/>
      </w:r>
    </w:p>
    <w:p w14:paraId="4D5F8038" w14:textId="77777777" w:rsidR="00371B62" w:rsidRDefault="00371B62" w:rsidP="00371B62">
      <w:pPr>
        <w:spacing w:after="0" w:line="240" w:lineRule="auto"/>
        <w:rPr>
          <w:u w:val="single"/>
        </w:rPr>
      </w:pPr>
    </w:p>
    <w:p w14:paraId="5980CDFF" w14:textId="6C92B6F0" w:rsidR="00371B62" w:rsidRPr="00DF073D" w:rsidRDefault="00DE1395" w:rsidP="00DF073D">
      <w:pPr>
        <w:pStyle w:val="Heading1"/>
      </w:pPr>
      <w:bookmarkStart w:id="23" w:name="_Toc442082080"/>
      <w:r>
        <w:t>7.2 Antibody Testing</w:t>
      </w:r>
      <w:bookmarkEnd w:id="23"/>
    </w:p>
    <w:p w14:paraId="653189D1" w14:textId="495052B3" w:rsidR="00807A67" w:rsidRDefault="00807A67" w:rsidP="00807A67">
      <w:pPr>
        <w:pStyle w:val="NPBtext"/>
        <w:ind w:left="720"/>
      </w:pPr>
      <w:r w:rsidRPr="00CC1956">
        <w:rPr>
          <w:b/>
        </w:rPr>
        <w:t>ELISA</w:t>
      </w:r>
      <w:r>
        <w:t xml:space="preserve">—IgM ELISA kits are commercially available for human specimens; efficacy with swine samples is unknown. However, Conlan 2012 successfully modified the </w:t>
      </w:r>
      <w:r w:rsidRPr="004E533F">
        <w:t>human-specific AFRIMS MAC ELISA to react successfully with pig sera.</w:t>
      </w:r>
      <w:r w:rsidRPr="004E533F">
        <w:fldChar w:fldCharType="begin"/>
      </w:r>
      <w:r w:rsidR="00F4116E">
        <w:instrText xml:space="preserve"> ADDIN EN.CITE &lt;EndNote&gt;&lt;Cite&gt;&lt;Author&gt;Conlan&lt;/Author&gt;&lt;Year&gt;2012&lt;/Year&gt;&lt;IDText&gt;Serologic study of pig-associated viral zoonoses in Laos&lt;/IDText&gt;&lt;DisplayText&gt;&lt;style face="superscript"&gt;46&lt;/style&gt;&lt;/DisplayText&gt;&lt;record&gt;&lt;dates&gt;&lt;pub-dates&gt;&lt;date&gt;Jun&lt;/date&gt;&lt;/pub-dates&gt;&lt;year&gt;2012&lt;/year&gt;&lt;/dates&gt;&lt;keywords&gt;&lt;keyword&gt;Animals&lt;/keyword&gt;&lt;keyword&gt;Antibodies, Viral&lt;/keyword&gt;&lt;keyword&gt;Encephalitis Virus, Japanese&lt;/keyword&gt;&lt;keyword&gt;Hemagglutination Inhibition Tests&lt;/keyword&gt;&lt;keyword&gt;Hepatitis E virus&lt;/keyword&gt;&lt;keyword&gt;Humans&lt;/keyword&gt;&lt;keyword&gt;Immunoglobulin M&lt;/keyword&gt;&lt;keyword&gt;Influenza A Virus, H1N1 Subtype&lt;/keyword&gt;&lt;keyword&gt;Laos&lt;/keyword&gt;&lt;keyword&gt;Nipah Virus&lt;/keyword&gt;&lt;keyword&gt;Risk Factors&lt;/keyword&gt;&lt;keyword&gt;Seroepidemiologic Studies&lt;/keyword&gt;&lt;keyword&gt;Swine&lt;/keyword&gt;&lt;keyword&gt;Swine Diseases&lt;/keyword&gt;&lt;keyword&gt;Zoonoses&lt;/keyword&gt;&lt;/keywords&gt;&lt;urls&gt;&lt;related-urls&gt;&lt;url&gt;http://www.ncbi.nlm.nih.gov/pubmed/22665622&lt;/url&gt;&lt;/related-urls&gt;&lt;/urls&gt;&lt;isbn&gt;1476-1645&lt;/isbn&gt;&lt;custom2&gt;PMC3366526&lt;/custom2&gt;&lt;titles&gt;&lt;title&gt;Serologic study of pig-associated viral zoonoses in Laos&lt;/title&gt;&lt;secondary-title&gt;Am J Trop Med Hyg&lt;/secondary-title&gt;&lt;/titles&gt;&lt;pages&gt;1077-84&lt;/pages&gt;&lt;number&gt;6&lt;/number&gt;&lt;contributors&gt;&lt;authors&gt;&lt;author&gt;Conlan, J. V.&lt;/author&gt;&lt;author&gt;Vongxay, K.&lt;/author&gt;&lt;author&gt;Jarman, R. G.&lt;/author&gt;&lt;author&gt;Gibbons, R. V.&lt;/author&gt;&lt;author&gt;Lunt, R. A.&lt;/author&gt;&lt;author&gt;Fenwick, S.&lt;/author&gt;&lt;author&gt;Thompson, R. C.&lt;/author&gt;&lt;author&gt;Blacksell, S. D.&lt;/author&gt;&lt;/authors&gt;&lt;/contributors&gt;&lt;language&gt;eng&lt;/language&gt;&lt;added-date format="utc"&gt;1443024017&lt;/added-date&gt;&lt;ref-type name="Journal Article"&gt;17&lt;/ref-type&gt;&lt;rec-number&gt;12&lt;/rec-number&gt;&lt;last-updated-date format="utc"&gt;1443024017&lt;/last-updated-date&gt;&lt;accession-num&gt;22665622&lt;/accession-num&gt;&lt;electronic-resource-num&gt;10.4269/ajtmh.2012.11-0195&lt;/electronic-resource-num&gt;&lt;volume&gt;86&lt;/volume&gt;&lt;/record&gt;&lt;/Cite&gt;&lt;/EndNote&gt;</w:instrText>
      </w:r>
      <w:r w:rsidRPr="004E533F">
        <w:fldChar w:fldCharType="separate"/>
      </w:r>
      <w:r w:rsidR="00F4116E" w:rsidRPr="00F4116E">
        <w:rPr>
          <w:noProof/>
          <w:vertAlign w:val="superscript"/>
        </w:rPr>
        <w:t>46</w:t>
      </w:r>
      <w:r w:rsidRPr="004E533F">
        <w:fldChar w:fldCharType="end"/>
      </w:r>
      <w:r>
        <w:t xml:space="preserve"> </w:t>
      </w:r>
    </w:p>
    <w:p w14:paraId="38810333" w14:textId="77777777" w:rsidR="00807A67" w:rsidRDefault="00807A67" w:rsidP="00DE1395">
      <w:pPr>
        <w:pStyle w:val="NPBtext"/>
        <w:ind w:left="720"/>
        <w:rPr>
          <w:b/>
        </w:rPr>
      </w:pPr>
    </w:p>
    <w:p w14:paraId="3D6B964A" w14:textId="4D41D8C3" w:rsidR="00371B62" w:rsidRDefault="00371B62" w:rsidP="00DE1395">
      <w:pPr>
        <w:pStyle w:val="NPBtext"/>
        <w:ind w:left="720"/>
      </w:pPr>
      <w:r w:rsidRPr="00CC1956">
        <w:rPr>
          <w:b/>
        </w:rPr>
        <w:t>VN</w:t>
      </w:r>
      <w:r>
        <w:t>—The most specific serologica</w:t>
      </w:r>
      <w:r w:rsidR="00DF073D">
        <w:t xml:space="preserve">l technique for identifying antibodies to Japanese encephalitis virus </w:t>
      </w:r>
      <w:r>
        <w:t xml:space="preserve">is the plaque reduction virus neutralization test, as described in the OIE Manual of Diagnostic Tests and Vaccines </w:t>
      </w:r>
      <w:r w:rsidR="00DF073D">
        <w:t xml:space="preserve">for Terrestrial Animals 2015. </w:t>
      </w:r>
      <w:r>
        <w:t>This test is both specific and sensitive, making it</w:t>
      </w:r>
      <w:r w:rsidR="00DF073D">
        <w:t xml:space="preserve"> ideal for immunological survey.</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p>
    <w:p w14:paraId="531F7D66" w14:textId="77777777" w:rsidR="00371B62" w:rsidRDefault="00371B62" w:rsidP="00DE1395">
      <w:pPr>
        <w:pStyle w:val="NPBtext"/>
        <w:ind w:left="720"/>
        <w:rPr>
          <w:b/>
        </w:rPr>
      </w:pPr>
    </w:p>
    <w:p w14:paraId="7A1A83F3" w14:textId="19392B9E" w:rsidR="00371B62" w:rsidRDefault="00371B62" w:rsidP="00DE1395">
      <w:pPr>
        <w:pStyle w:val="NPBtext"/>
        <w:ind w:left="720"/>
      </w:pPr>
      <w:r w:rsidRPr="00CC1956">
        <w:rPr>
          <w:b/>
        </w:rPr>
        <w:t>CF</w:t>
      </w:r>
      <w:r>
        <w:t>—Requires paired sera, with a four-fold increase or decre</w:t>
      </w:r>
      <w:r w:rsidR="00DF073D">
        <w:t xml:space="preserve">ase in titer to be diagnostic. </w:t>
      </w:r>
      <w:r>
        <w:t>Method is described in the OIE Manual of Diagnostic Test</w:t>
      </w:r>
      <w:r w:rsidR="00DF073D">
        <w:t>s and Vaccines for Terrestrial Ani</w:t>
      </w:r>
      <w:r>
        <w:t>mal</w:t>
      </w:r>
      <w:r w:rsidR="00DF073D">
        <w:t>s 2015.</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p>
    <w:p w14:paraId="6644EF92" w14:textId="77777777" w:rsidR="00371B62" w:rsidRDefault="00371B62" w:rsidP="00DE1395">
      <w:pPr>
        <w:pStyle w:val="NPBtext"/>
        <w:ind w:left="720"/>
        <w:rPr>
          <w:b/>
        </w:rPr>
      </w:pPr>
    </w:p>
    <w:p w14:paraId="7DA79C43" w14:textId="49D07518" w:rsidR="00371B62" w:rsidRDefault="00371B62" w:rsidP="00DE1395">
      <w:pPr>
        <w:pStyle w:val="NPBtext"/>
        <w:ind w:left="720"/>
      </w:pPr>
      <w:r w:rsidRPr="00CC1956">
        <w:rPr>
          <w:b/>
        </w:rPr>
        <w:t>HI</w:t>
      </w:r>
      <w:r>
        <w:t>—Requires paired sera, with a four-fold increase or decre</w:t>
      </w:r>
      <w:r w:rsidR="00DF073D">
        <w:t xml:space="preserve">ase in titer to be diagnostic. </w:t>
      </w:r>
      <w:r>
        <w:t>Method is described in the OIE Manual of Diagnostic Test</w:t>
      </w:r>
      <w:r w:rsidR="00DF073D">
        <w:t>s and Vaccines for Terrestrial A</w:t>
      </w:r>
      <w:r>
        <w:t>nimal</w:t>
      </w:r>
      <w:r w:rsidR="00DF073D">
        <w:t>s 2015.</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r>
        <w:t xml:space="preserve"> </w:t>
      </w:r>
    </w:p>
    <w:p w14:paraId="2222A995" w14:textId="36B28994" w:rsidR="00371B62" w:rsidRDefault="00371B62" w:rsidP="00DE1395">
      <w:pPr>
        <w:pStyle w:val="NPBtext"/>
        <w:ind w:left="720"/>
      </w:pPr>
      <w:r w:rsidRPr="00E40F14">
        <w:lastRenderedPageBreak/>
        <w:t>Commercially available in Korea; designed by the Animal and Plant Quarantine Agency, Anyang, Gyeongii, Rep. of Korea, produced by a contracted company, and distributed to reg</w:t>
      </w:r>
      <w:r w:rsidR="00DF073D" w:rsidRPr="00E40F14">
        <w:t>ional diagnos</w:t>
      </w:r>
      <w:r w:rsidR="00DF073D">
        <w:t xml:space="preserve">tic laboratories. </w:t>
      </w:r>
      <w:r>
        <w:t>Sensitivity an</w:t>
      </w:r>
      <w:r w:rsidR="00DF073D">
        <w:t>d specificity were not declared.</w:t>
      </w:r>
      <w:r>
        <w:fldChar w:fldCharType="begin"/>
      </w:r>
      <w:r w:rsidR="00F4116E">
        <w:instrText xml:space="preserve"> ADDIN EN.CITE &lt;EndNote&gt;&lt;Cite&gt;&lt;Author&gt;Qia&lt;/Author&gt;&lt;IDText&gt;Serologic tests&lt;/IDText&gt;&lt;DisplayText&gt;&lt;style face="superscript"&gt;47&lt;/style&gt;&lt;/DisplayText&gt;&lt;record&gt;&lt;titles&gt;&lt;title&gt;Serologic tests&lt;/title&gt;&lt;secondary-title&gt;OIE Reference Laboratory&lt;/secondary-title&gt;&lt;/titles&gt;&lt;contributors&gt;&lt;authors&gt;&lt;author&gt;Qia&lt;/author&gt;&lt;/authors&gt;&lt;/contributors&gt;&lt;added-date format="utc"&gt;1443023608&lt;/added-date&gt;&lt;pub-location&gt;http://www.qia.go.kr/english/html/Animal_livestock/02AnimalLivestock_OIE09.jsp&lt;/pub-location&gt;&lt;ref-type name="Web Page"&gt;12&lt;/ref-type&gt;&lt;rec-number&gt;11&lt;/rec-number&gt;&lt;last-updated-date format="utc"&gt;1443099360&lt;/last-updated-date&gt;&lt;/record&gt;&lt;/Cite&gt;&lt;/EndNote&gt;</w:instrText>
      </w:r>
      <w:r>
        <w:fldChar w:fldCharType="separate"/>
      </w:r>
      <w:r w:rsidR="00F4116E" w:rsidRPr="00F4116E">
        <w:rPr>
          <w:noProof/>
          <w:vertAlign w:val="superscript"/>
        </w:rPr>
        <w:t>47</w:t>
      </w:r>
      <w:r>
        <w:fldChar w:fldCharType="end"/>
      </w:r>
    </w:p>
    <w:p w14:paraId="26D07AB1" w14:textId="77777777" w:rsidR="00371B62" w:rsidRDefault="00371B62" w:rsidP="00DE1395">
      <w:pPr>
        <w:pStyle w:val="NPBtext"/>
        <w:ind w:left="720"/>
        <w:rPr>
          <w:b/>
        </w:rPr>
      </w:pPr>
    </w:p>
    <w:p w14:paraId="26FFAFAB" w14:textId="7BA0419F" w:rsidR="00371B62" w:rsidRDefault="00371B62" w:rsidP="00DE1395">
      <w:pPr>
        <w:pStyle w:val="NPBtext"/>
        <w:ind w:left="720"/>
      </w:pPr>
      <w:r w:rsidRPr="00CC1956">
        <w:rPr>
          <w:b/>
        </w:rPr>
        <w:t>Other</w:t>
      </w:r>
      <w:r>
        <w:t>—Immunochromatographic testing has been developed in Korea as a quick, portable (test kit fits in the palm of a hand) alternative to HI and IFA, and has been successfully deployed in regional survei</w:t>
      </w:r>
      <w:r w:rsidR="00DF073D">
        <w:t xml:space="preserve">llance programs in Korea. </w:t>
      </w:r>
      <w:r>
        <w:t>Although sensitivity and specificity has not been determined compared to the gold standard—plaque reduction neutralization test—the benefits of the test include portability, lack of expensive equipment needed, and a turnaround ti</w:t>
      </w:r>
      <w:r w:rsidR="00DF073D">
        <w:t>me of 20 minutes.</w:t>
      </w:r>
      <w:r>
        <w:fldChar w:fldCharType="begin"/>
      </w:r>
      <w:r w:rsidR="00F4116E">
        <w:instrText xml:space="preserve"> ADDIN EN.CITE &lt;EndNote&gt;&lt;Cite&gt;&lt;Author&gt;Cha&lt;/Author&gt;&lt;Year&gt;2015&lt;/Year&gt;&lt;IDText&gt;A novel immunochromatographic test applied to a serological survey of Japanese encephalitis virus on pig farms in Korea&lt;/IDText&gt;&lt;DisplayText&gt;&lt;style face="superscript"&gt;48&lt;/style&gt;&lt;/DisplayText&gt;&lt;record&gt;&lt;urls&gt;&lt;related-urls&gt;&lt;url&gt;http://www.ncbi.nlm.nih.gov/pubmed/25992769&lt;/url&gt;&lt;/related-urls&gt;&lt;/urls&gt;&lt;isbn&gt;1932-6203&lt;/isbn&gt;&lt;custom2&gt;PMC4439121&lt;/custom2&gt;&lt;titles&gt;&lt;title&gt;A novel immunochromatographic test applied to a serological survey of Japanese encephalitis virus on pig farms in Korea&lt;/title&gt;&lt;secondary-title&gt;PLoS One&lt;/secondary-title&gt;&lt;/titles&gt;&lt;pages&gt;e0127313&lt;/pages&gt;&lt;number&gt;5&lt;/number&gt;&lt;contributors&gt;&lt;authors&gt;&lt;author&gt;Cha, G. W.&lt;/author&gt;&lt;author&gt;Lee, E. J.&lt;/author&gt;&lt;author&gt;Lim, E. J.&lt;/author&gt;&lt;author&gt;Sin, K. S.&lt;/author&gt;&lt;author&gt;Park, W. W.&lt;/author&gt;&lt;author&gt;Jeon, D. Y.&lt;/author&gt;&lt;author&gt;Han, M. G.&lt;/author&gt;&lt;author&gt;Lee, W. J.&lt;/author&gt;&lt;author&gt;Choi, W. Y.&lt;/author&gt;&lt;author&gt;Jeong, Y. E.&lt;/author&gt;&lt;/authors&gt;&lt;/contributors&gt;&lt;language&gt;eng&lt;/language&gt;&lt;added-date format="utc"&gt;1443024108&lt;/added-date&gt;&lt;ref-type name="Journal Article"&gt;17&lt;/ref-type&gt;&lt;dates&gt;&lt;year&gt;2015&lt;/year&gt;&lt;/dates&gt;&lt;rec-number&gt;13&lt;/rec-number&gt;&lt;last-updated-date format="utc"&gt;1443024108&lt;/last-updated-date&gt;&lt;accession-num&gt;25992769&lt;/accession-num&gt;&lt;electronic-resource-num&gt;10.1371/journal.pone.0127313&lt;/electronic-resource-num&gt;&lt;volume&gt;10&lt;/volume&gt;&lt;/record&gt;&lt;/Cite&gt;&lt;/EndNote&gt;</w:instrText>
      </w:r>
      <w:r>
        <w:fldChar w:fldCharType="separate"/>
      </w:r>
      <w:r w:rsidR="00F4116E" w:rsidRPr="00F4116E">
        <w:rPr>
          <w:noProof/>
          <w:vertAlign w:val="superscript"/>
        </w:rPr>
        <w:t>48</w:t>
      </w:r>
      <w:r>
        <w:fldChar w:fldCharType="end"/>
      </w:r>
    </w:p>
    <w:p w14:paraId="1055C729" w14:textId="77777777" w:rsidR="00DF073D" w:rsidRDefault="00DF073D" w:rsidP="006570A5">
      <w:pPr>
        <w:pStyle w:val="NPBtext"/>
      </w:pPr>
    </w:p>
    <w:p w14:paraId="338576EA" w14:textId="7A55F5C0" w:rsidR="00371B62" w:rsidRDefault="00DE1395" w:rsidP="004F5356">
      <w:pPr>
        <w:pStyle w:val="NPBheading1"/>
      </w:pPr>
      <w:bookmarkStart w:id="24" w:name="_Toc442082081"/>
      <w:r>
        <w:t>8. Menangle v</w:t>
      </w:r>
      <w:r w:rsidR="00371B62" w:rsidRPr="004A35A5">
        <w:t>irus</w:t>
      </w:r>
      <w:bookmarkEnd w:id="24"/>
      <w:r w:rsidR="00AC109F">
        <w:t xml:space="preserve"> </w:t>
      </w:r>
    </w:p>
    <w:p w14:paraId="1A95A868" w14:textId="44CB9F57" w:rsidR="00371B62" w:rsidRPr="00DF073D" w:rsidRDefault="004F5356" w:rsidP="00DF073D">
      <w:pPr>
        <w:pStyle w:val="Heading1"/>
      </w:pPr>
      <w:bookmarkStart w:id="25" w:name="_Toc442082082"/>
      <w:r>
        <w:t>8.1 Antigen Testing</w:t>
      </w:r>
      <w:bookmarkEnd w:id="25"/>
    </w:p>
    <w:p w14:paraId="7A6A6FAD" w14:textId="1ECCFCED" w:rsidR="00371B62" w:rsidRDefault="00371B62" w:rsidP="004F5356">
      <w:pPr>
        <w:pStyle w:val="NPBtext"/>
        <w:ind w:left="720"/>
      </w:pPr>
      <w:r>
        <w:rPr>
          <w:b/>
        </w:rPr>
        <w:t>VI</w:t>
      </w:r>
      <w:r w:rsidR="00E40F14">
        <w:t xml:space="preserve">—Virus can be grown in multiple </w:t>
      </w:r>
      <w:r w:rsidR="00097B23">
        <w:t>cell lines</w:t>
      </w:r>
      <w:r>
        <w:fldChar w:fldCharType="begin">
          <w:fldData xml:space="preserve">PEVuZE5vdGU+PENpdGU+PEF1dGhvcj5Cb3dkZW48L0F1dGhvcj48WWVhcj4yMDEyPC9ZZWFyPjxJ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</w:fldData>
        </w:fldChar>
      </w:r>
      <w:r w:rsidR="00F4116E">
        <w:instrText xml:space="preserve"> ADDIN EN.CITE </w:instrText>
      </w:r>
      <w:r w:rsidR="00F4116E">
        <w:fldChar w:fldCharType="begin">
          <w:fldData xml:space="preserve">PEVuZE5vdGU+PENpdGU+PEF1dGhvcj5Cb3dkZW48L0F1dGhvcj48WWVhcj4yMDEyPC9ZZWFyPjxJ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</w:fldData>
        </w:fldChar>
      </w:r>
      <w:r w:rsidR="00F4116E">
        <w:instrText xml:space="preserve"> ADDIN EN.CITE.DATA </w:instrText>
      </w:r>
      <w:r w:rsidR="00F4116E">
        <w:fldChar w:fldCharType="end"/>
      </w:r>
      <w:r>
        <w:fldChar w:fldCharType="separate"/>
      </w:r>
      <w:r w:rsidR="00F4116E" w:rsidRPr="00F4116E">
        <w:rPr>
          <w:noProof/>
          <w:vertAlign w:val="superscript"/>
        </w:rPr>
        <w:t>49-52</w:t>
      </w:r>
      <w:r>
        <w:fldChar w:fldCharType="end"/>
      </w:r>
      <w:r>
        <w:t>; however, several passages are needed (time-consuming process), and virus has only been successfully isolated from a few swine tissue samples (false-negatives common)</w:t>
      </w:r>
      <w:r w:rsidR="00E40F14">
        <w:t xml:space="preserve">. </w:t>
      </w:r>
      <w:r>
        <w:t>Newer methods have been described for virus isolation from bat urine, but applicability to large-scale diagnostic investigations is unknown and unlikely</w:t>
      </w:r>
      <w:r w:rsidR="00E40F14">
        <w:t>.</w:t>
      </w:r>
      <w:r>
        <w:fldChar w:fldCharType="begin">
          <w:fldData xml:space="preserve">PEVuZE5vdGU+PENpdGU+PEF1dGhvcj5CYXJyPC9BdXRob3I+PFllYXI+MjAxMjwvWWVhcj48SURU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==
</w:fldData>
        </w:fldChar>
      </w:r>
      <w:r w:rsidR="00F4116E">
        <w:instrText xml:space="preserve"> ADDIN EN.CITE </w:instrText>
      </w:r>
      <w:r w:rsidR="00F4116E">
        <w:fldChar w:fldCharType="begin">
          <w:fldData xml:space="preserve">PEVuZE5vdGU+PENpdGU+PEF1dGhvcj5CYXJyPC9BdXRob3I+PFllYXI+MjAxMjwvWWVhcj48SURU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==
</w:fldData>
        </w:fldChar>
      </w:r>
      <w:r w:rsidR="00F4116E">
        <w:instrText xml:space="preserve"> ADDIN EN.CITE.DATA </w:instrText>
      </w:r>
      <w:r w:rsidR="00F4116E">
        <w:fldChar w:fldCharType="end"/>
      </w:r>
      <w:r>
        <w:fldChar w:fldCharType="separate"/>
      </w:r>
      <w:r w:rsidR="00F4116E" w:rsidRPr="00F4116E">
        <w:rPr>
          <w:noProof/>
          <w:vertAlign w:val="superscript"/>
        </w:rPr>
        <w:t>50,53</w:t>
      </w:r>
      <w:r>
        <w:fldChar w:fldCharType="end"/>
      </w:r>
      <w:r w:rsidR="00097B23">
        <w:t xml:space="preserve"> </w:t>
      </w:r>
      <w:r>
        <w:t>The test has not yet been validated.</w:t>
      </w:r>
    </w:p>
    <w:p w14:paraId="604B2E24" w14:textId="77777777" w:rsidR="00371B62" w:rsidRDefault="00371B62" w:rsidP="004F5356">
      <w:pPr>
        <w:pStyle w:val="NPBtext"/>
        <w:ind w:left="720"/>
        <w:rPr>
          <w:b/>
        </w:rPr>
      </w:pPr>
    </w:p>
    <w:p w14:paraId="3F36034E" w14:textId="500B77DC" w:rsidR="00371B62" w:rsidRDefault="00371B62" w:rsidP="004F5356">
      <w:pPr>
        <w:pStyle w:val="NPBtext"/>
        <w:ind w:left="720"/>
      </w:pPr>
      <w:r>
        <w:rPr>
          <w:b/>
        </w:rPr>
        <w:t>qRT-PCR</w:t>
      </w:r>
      <w:r>
        <w:t>—Primers and method</w:t>
      </w:r>
      <w:r w:rsidR="00E40F14">
        <w:t>s</w:t>
      </w:r>
      <w:r>
        <w:t xml:space="preserve"> have been described in literature</w:t>
      </w:r>
      <w:r w:rsidR="00E40F14">
        <w:t>.</w:t>
      </w:r>
      <w:r>
        <w:fldChar w:fldCharType="begin">
          <w:fldData xml:space="preserve">PEVuZE5vdGU+PENpdGU+PEF1dGhvcj5Cb3dkZW48L0F1dGhvcj48WWVhcj4yMDEyPC9ZZWFyPjxJ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=
</w:fldData>
        </w:fldChar>
      </w:r>
      <w:r w:rsidR="00F4116E">
        <w:instrText xml:space="preserve"> ADDIN EN.CITE </w:instrText>
      </w:r>
      <w:r w:rsidR="00F4116E">
        <w:fldChar w:fldCharType="begin">
          <w:fldData xml:space="preserve">PEVuZE5vdGU+PENpdGU+PEF1dGhvcj5Cb3dkZW48L0F1dGhvcj48WWVhcj4yMDEyPC9ZZWFyPjxJ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=
</w:fldData>
        </w:fldChar>
      </w:r>
      <w:r w:rsidR="00F4116E">
        <w:instrText xml:space="preserve"> ADDIN EN.CITE.DATA </w:instrText>
      </w:r>
      <w:r w:rsidR="00F4116E">
        <w:fldChar w:fldCharType="end"/>
      </w:r>
      <w:r>
        <w:fldChar w:fldCharType="separate"/>
      </w:r>
      <w:r w:rsidR="00F4116E" w:rsidRPr="00F4116E">
        <w:rPr>
          <w:noProof/>
          <w:vertAlign w:val="superscript"/>
        </w:rPr>
        <w:t>49,50</w:t>
      </w:r>
      <w:r>
        <w:fldChar w:fldCharType="end"/>
      </w:r>
    </w:p>
    <w:p w14:paraId="16299437" w14:textId="77777777" w:rsidR="00371B62" w:rsidRDefault="00371B62" w:rsidP="004F5356">
      <w:pPr>
        <w:pStyle w:val="NPBtext"/>
        <w:ind w:left="720"/>
      </w:pPr>
    </w:p>
    <w:p w14:paraId="71987499" w14:textId="38539598" w:rsidR="00371B62" w:rsidRDefault="00371B62" w:rsidP="004F5356">
      <w:pPr>
        <w:pStyle w:val="NPBtext"/>
        <w:ind w:left="720"/>
      </w:pPr>
      <w:r>
        <w:rPr>
          <w:b/>
        </w:rPr>
        <w:t>IHC</w:t>
      </w:r>
      <w:r>
        <w:t>—Standard procedures usi</w:t>
      </w:r>
      <w:r w:rsidR="00E40F14">
        <w:t>ng rabbit sera containing anti-M</w:t>
      </w:r>
      <w:r>
        <w:t>enangle viru</w:t>
      </w:r>
      <w:r w:rsidR="00E40F14">
        <w:t>s antibodies has been described</w:t>
      </w:r>
      <w:r>
        <w:fldChar w:fldCharType="begin"/>
      </w:r>
      <w:r w:rsidR="00F4116E">
        <w:instrText xml:space="preserve"> ADDIN EN.CITE &lt;EndNote&gt;&lt;Cite&gt;&lt;Author&gt;Barr&lt;/Author&gt;&lt;Year&gt;2012&lt;/Year&gt;&lt;IDText&gt;Evidence of bat origin for Menangle virus, a zoonotic paramyxovirus first isolated from diseased pigs&lt;/IDText&gt;&lt;DisplayText&gt;&lt;style face="superscript"&gt;50&lt;/style&gt;&lt;/DisplayText&gt;&lt;record&gt;&lt;dates&gt;&lt;pub-dates&gt;&lt;date&gt;Dec&lt;/date&gt;&lt;/pub-dates&gt;&lt;year&gt;2012&lt;/year&gt;&lt;/dates&gt;&lt;keywords&gt;&lt;keyword&gt;Animals&lt;/keyword&gt;&lt;keyword&gt;Australia&lt;/keyword&gt;&lt;keyword&gt;Chiroptera&lt;/keyword&gt;&lt;keyword&gt;Epidemics&lt;/keyword&gt;&lt;keyword&gt;Humans&lt;/keyword&gt;&lt;keyword&gt;Molecular Sequence Data&lt;/keyword&gt;&lt;keyword&gt;Phylogeography&lt;/keyword&gt;&lt;keyword&gt;RNA, Viral&lt;/keyword&gt;&lt;keyword&gt;Rubulavirus&lt;/keyword&gt;&lt;keyword&gt;Rubulavirus Infections&lt;/keyword&gt;&lt;keyword&gt;Species Specificity&lt;/keyword&gt;&lt;keyword&gt;Sus scrofa&lt;/keyword&gt;&lt;keyword&gt;Swine&lt;/keyword&gt;&lt;keyword&gt;Swine Diseases&lt;/keyword&gt;&lt;keyword&gt;Zoonoses&lt;/keyword&gt;&lt;/keywords&gt;&lt;urls&gt;&lt;related-urls&gt;&lt;url&gt;http://www.ncbi.nlm.nih.gov/pubmed/22915696&lt;/url&gt;&lt;/related-urls&gt;&lt;/urls&gt;&lt;isbn&gt;1465-2099&lt;/isbn&gt;&lt;titles&gt;&lt;title&gt;Evidence of bat origin for Menangle virus, a zoonotic paramyxovirus first isolated from diseased pigs&lt;/title&gt;&lt;secondary-title&gt;J Gen Virol&lt;/secondary-title&gt;&lt;/titles&gt;&lt;pages&gt;2590-4&lt;/pages&gt;&lt;number&gt;Pt 12&lt;/number&gt;&lt;contributors&gt;&lt;authors&gt;&lt;author&gt;Barr, J. A.&lt;/author&gt;&lt;author&gt;Smith, C.&lt;/author&gt;&lt;author&gt;Marsh, G. A.&lt;/author&gt;&lt;author&gt;Field, H.&lt;/author&gt;&lt;author&gt;Wang, L. F.&lt;/author&gt;&lt;/authors&gt;&lt;/contributors&gt;&lt;language&gt;eng&lt;/language&gt;&lt;added-date format="utc"&gt;1443541587&lt;/added-date&gt;&lt;ref-type name="Journal Article"&gt;17&lt;/ref-type&gt;&lt;rec-number&gt;42&lt;/rec-number&gt;&lt;last-updated-date format="utc"&gt;1443541587&lt;/last-updated-date&gt;&lt;accession-num&gt;22915696&lt;/accession-num&gt;&lt;electronic-resource-num&gt;10.1099/vir.0.045385-0&lt;/electronic-resource-num&gt;&lt;volume&gt;93&lt;/volume&gt;&lt;/record&gt;&lt;/Cite&gt;&lt;/EndNote&gt;</w:instrText>
      </w:r>
      <w:r>
        <w:fldChar w:fldCharType="separate"/>
      </w:r>
      <w:r w:rsidR="00F4116E" w:rsidRPr="00F4116E">
        <w:rPr>
          <w:noProof/>
          <w:vertAlign w:val="superscript"/>
        </w:rPr>
        <w:t>50</w:t>
      </w:r>
      <w:r>
        <w:fldChar w:fldCharType="end"/>
      </w:r>
      <w:r>
        <w:t>; sensitivit</w:t>
      </w:r>
      <w:r w:rsidR="00097B23">
        <w:t xml:space="preserve">y and specificity are </w:t>
      </w:r>
      <w:r w:rsidR="004F5356">
        <w:t xml:space="preserve">unknown.  </w:t>
      </w:r>
    </w:p>
    <w:p w14:paraId="786106AD" w14:textId="77777777" w:rsidR="004F5356" w:rsidRDefault="004F5356" w:rsidP="004F5356">
      <w:pPr>
        <w:pStyle w:val="NPBtext"/>
        <w:ind w:left="720"/>
      </w:pPr>
    </w:p>
    <w:p w14:paraId="4AA93BE1" w14:textId="77777777" w:rsidR="004F5356" w:rsidRDefault="004F5356" w:rsidP="004F5356">
      <w:pPr>
        <w:pStyle w:val="Heading1"/>
      </w:pPr>
      <w:bookmarkStart w:id="26" w:name="_Toc442082083"/>
      <w:r>
        <w:t xml:space="preserve">8.2 </w:t>
      </w:r>
      <w:r w:rsidR="00371B62" w:rsidRPr="005F496C">
        <w:t>Anti</w:t>
      </w:r>
      <w:r w:rsidR="00371B62">
        <w:t>body</w:t>
      </w:r>
      <w:r>
        <w:t xml:space="preserve"> Testing</w:t>
      </w:r>
      <w:bookmarkEnd w:id="26"/>
    </w:p>
    <w:p w14:paraId="00BE00DB" w14:textId="04780F76" w:rsidR="00371B62" w:rsidRDefault="00371B62" w:rsidP="004F5356">
      <w:pPr>
        <w:pStyle w:val="NPBtext"/>
        <w:ind w:left="720"/>
      </w:pPr>
      <w:r>
        <w:t>Virus neutralization is currently the only</w:t>
      </w:r>
      <w:r w:rsidR="00E40F14">
        <w:t xml:space="preserve"> available method of detecting M</w:t>
      </w:r>
      <w:r>
        <w:t>enang</w:t>
      </w:r>
      <w:r w:rsidR="00E40F14">
        <w:t xml:space="preserve">le antibodies in porcine sera. </w:t>
      </w:r>
      <w:r>
        <w:t>The method h</w:t>
      </w:r>
      <w:r w:rsidR="00E40F14">
        <w:t>as been described in literature</w:t>
      </w:r>
      <w:r>
        <w:fldChar w:fldCharType="begin">
          <w:fldData xml:space="preserve">PEVuZE5vdGU+PENpdGU+PEF1dGhvcj5CYXJyPC9BdXRob3I+PFllYXI+MjAxMjwvWWVhcj48SURU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</w:fldData>
        </w:fldChar>
      </w:r>
      <w:r w:rsidR="00F4116E">
        <w:instrText xml:space="preserve"> ADDIN EN.CITE </w:instrText>
      </w:r>
      <w:r w:rsidR="00F4116E">
        <w:fldChar w:fldCharType="begin">
          <w:fldData xml:space="preserve">PEVuZE5vdGU+PENpdGU+PEF1dGhvcj5CYXJyPC9BdXRob3I+PFllYXI+MjAxMjwvWWVhcj48SURU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</w:fldData>
        </w:fldChar>
      </w:r>
      <w:r w:rsidR="00F4116E">
        <w:instrText xml:space="preserve"> ADDIN EN.CITE.DATA </w:instrText>
      </w:r>
      <w:r w:rsidR="00F4116E">
        <w:fldChar w:fldCharType="end"/>
      </w:r>
      <w:r>
        <w:fldChar w:fldCharType="separate"/>
      </w:r>
      <w:r w:rsidR="00F4116E" w:rsidRPr="00F4116E">
        <w:rPr>
          <w:noProof/>
          <w:vertAlign w:val="superscript"/>
        </w:rPr>
        <w:t>49,50,52</w:t>
      </w:r>
      <w:r>
        <w:fldChar w:fldCharType="end"/>
      </w:r>
      <w:r>
        <w:t>, and is available at only a few veterinary diagnostic laboratories in Australia (Elizabeth Macarthur Agriculture Ins</w:t>
      </w:r>
      <w:r w:rsidR="00E40F14">
        <w:t xml:space="preserve">titute, Woodbridge Rd, Menangle, NSW, Australia). </w:t>
      </w:r>
      <w:r>
        <w:t>This test has not been validated.</w:t>
      </w:r>
    </w:p>
    <w:p w14:paraId="16024D46" w14:textId="77777777" w:rsidR="00371B62" w:rsidRDefault="00371B62" w:rsidP="006570A5">
      <w:pPr>
        <w:pStyle w:val="NPBtext"/>
      </w:pPr>
    </w:p>
    <w:p w14:paraId="3E806081" w14:textId="673F79FD" w:rsidR="00371B62" w:rsidRPr="004A35A5" w:rsidRDefault="004F5356" w:rsidP="004F5356">
      <w:pPr>
        <w:pStyle w:val="NPBheading1"/>
      </w:pPr>
      <w:bookmarkStart w:id="27" w:name="_Toc442082084"/>
      <w:r>
        <w:t>9</w:t>
      </w:r>
      <w:r w:rsidRPr="004F5356">
        <w:t>.</w:t>
      </w:r>
      <w:r w:rsidR="00A37508">
        <w:t xml:space="preserve"> </w:t>
      </w:r>
      <w:r w:rsidR="00371B62" w:rsidRPr="004A35A5">
        <w:t>Nipah virus</w:t>
      </w:r>
      <w:bookmarkEnd w:id="27"/>
      <w:r w:rsidR="00816F6C">
        <w:t xml:space="preserve"> </w:t>
      </w:r>
    </w:p>
    <w:p w14:paraId="5E4FF8B0" w14:textId="66DA4DF9" w:rsidR="00371B62" w:rsidRPr="006570A5" w:rsidRDefault="004F5356" w:rsidP="006570A5">
      <w:pPr>
        <w:pStyle w:val="Heading1"/>
      </w:pPr>
      <w:bookmarkStart w:id="28" w:name="_Toc442082085"/>
      <w:r>
        <w:t>9.1 Antigen Testing</w:t>
      </w:r>
      <w:bookmarkEnd w:id="28"/>
    </w:p>
    <w:p w14:paraId="3D0466C2" w14:textId="57BAF20E" w:rsidR="00371B62" w:rsidRDefault="00371B62" w:rsidP="004F5356">
      <w:pPr>
        <w:pStyle w:val="NPBtext"/>
        <w:ind w:left="720"/>
      </w:pPr>
      <w:r>
        <w:rPr>
          <w:b/>
        </w:rPr>
        <w:t>VI</w:t>
      </w:r>
      <w:r>
        <w:t>—Recommended by the OIE for confirmation of clinical cases; method and cell lines are described in the OIE Manual of Diagnostic Tests and Vacci</w:t>
      </w:r>
      <w:r w:rsidR="00E40F14">
        <w:t>nes for Terrestrial animal 2015.</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r>
        <w:t xml:space="preserve">  </w:t>
      </w:r>
    </w:p>
    <w:p w14:paraId="6CE6ECC0" w14:textId="5E52A0C7" w:rsidR="00371B62" w:rsidRDefault="00E40F14" w:rsidP="004F5356">
      <w:pPr>
        <w:pStyle w:val="NPBtext"/>
        <w:ind w:left="720"/>
      </w:pPr>
      <w:r>
        <w:t>BSL</w:t>
      </w:r>
      <w:r w:rsidR="00371B62">
        <w:t xml:space="preserve"> 4 pathogen; additional caution must be taken when isolating this agent.</w:t>
      </w:r>
    </w:p>
    <w:p w14:paraId="72157E81" w14:textId="77777777" w:rsidR="00371B62" w:rsidRDefault="00371B62" w:rsidP="004F5356">
      <w:pPr>
        <w:pStyle w:val="NPBtext"/>
        <w:ind w:left="720"/>
        <w:rPr>
          <w:b/>
        </w:rPr>
      </w:pPr>
    </w:p>
    <w:p w14:paraId="3DA30556" w14:textId="6E7CE9B1" w:rsidR="00371B62" w:rsidRDefault="00371B62" w:rsidP="004F5356">
      <w:pPr>
        <w:pStyle w:val="NPBtext"/>
        <w:ind w:left="720"/>
      </w:pPr>
      <w:r>
        <w:rPr>
          <w:b/>
        </w:rPr>
        <w:t>RT-PCR</w:t>
      </w:r>
      <w:r>
        <w:t>—Recommended by the OIE for confirmation of clinical cases; primers and method</w:t>
      </w:r>
      <w:r w:rsidR="00E40F14">
        <w:t>s</w:t>
      </w:r>
      <w:r>
        <w:t xml:space="preserve"> described in the OIE Manual of Diagnostic Tests and Vacci</w:t>
      </w:r>
      <w:r w:rsidR="00966063">
        <w:t>nes for Terrestrial A</w:t>
      </w:r>
      <w:r w:rsidR="00E40F14">
        <w:t>nimal</w:t>
      </w:r>
      <w:r w:rsidR="00966063">
        <w:t>s</w:t>
      </w:r>
      <w:r w:rsidR="00E40F14">
        <w:t xml:space="preserve"> 2015.</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r>
        <w:t xml:space="preserve"> </w:t>
      </w:r>
    </w:p>
    <w:p w14:paraId="3210926E" w14:textId="77777777" w:rsidR="00371B62" w:rsidRDefault="00371B62" w:rsidP="004F5356">
      <w:pPr>
        <w:pStyle w:val="NPBtext"/>
        <w:ind w:left="720"/>
        <w:rPr>
          <w:b/>
        </w:rPr>
      </w:pPr>
    </w:p>
    <w:p w14:paraId="40CE45CD" w14:textId="474BEED4" w:rsidR="00371B62" w:rsidRDefault="00371B62" w:rsidP="004F5356">
      <w:pPr>
        <w:pStyle w:val="NPBtext"/>
        <w:ind w:left="720"/>
      </w:pPr>
      <w:r>
        <w:rPr>
          <w:b/>
        </w:rPr>
        <w:t>qRT-PCR</w:t>
      </w:r>
      <w:r>
        <w:t>—Recommended by the OIE for confirmation of clinical cases; primers and method</w:t>
      </w:r>
      <w:r w:rsidR="00E40F14">
        <w:t>s</w:t>
      </w:r>
      <w:r>
        <w:t xml:space="preserve"> described in the OIE Manual of Diagnostic Tests and Vacci</w:t>
      </w:r>
      <w:r w:rsidR="00966063">
        <w:t>nes for Terrestrial A</w:t>
      </w:r>
      <w:r w:rsidR="00E40F14">
        <w:t>nimal</w:t>
      </w:r>
      <w:r w:rsidR="00966063">
        <w:t>s</w:t>
      </w:r>
      <w:r w:rsidR="00E40F14">
        <w:t xml:space="preserve"> 2015.</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p>
    <w:p w14:paraId="44589A05" w14:textId="2CFF8F89" w:rsidR="00371B62" w:rsidRDefault="00371B62" w:rsidP="004F5356">
      <w:pPr>
        <w:pStyle w:val="NPBtext"/>
        <w:ind w:left="720"/>
      </w:pPr>
      <w:r>
        <w:t>Highly sensitive and specific; faster than traditional RT-PCR</w:t>
      </w:r>
      <w:r w:rsidRPr="006E3B31">
        <w:t xml:space="preserve"> </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r>
        <w:t xml:space="preserve">.  </w:t>
      </w:r>
    </w:p>
    <w:p w14:paraId="161995C6" w14:textId="77777777" w:rsidR="00371B62" w:rsidRDefault="00371B62" w:rsidP="004F5356">
      <w:pPr>
        <w:pStyle w:val="NPBtext"/>
        <w:ind w:left="720"/>
        <w:rPr>
          <w:b/>
        </w:rPr>
      </w:pPr>
    </w:p>
    <w:p w14:paraId="6E938C3E" w14:textId="397E74B9" w:rsidR="00371B62" w:rsidRDefault="00371B62" w:rsidP="004F5356">
      <w:pPr>
        <w:pStyle w:val="NPBtext"/>
        <w:ind w:left="720"/>
      </w:pPr>
      <w:r>
        <w:rPr>
          <w:b/>
        </w:rPr>
        <w:t>FA</w:t>
      </w:r>
      <w:r>
        <w:t>—Listed by OIE as a “suitable” testing method for confirmation of clinical cases; method described in the OIE Manual of Diagnostic Tests and Vacci</w:t>
      </w:r>
      <w:r w:rsidR="00966063">
        <w:t>nes for Terrestrial A</w:t>
      </w:r>
      <w:r w:rsidR="00E40F14">
        <w:t>nimal</w:t>
      </w:r>
      <w:r w:rsidR="00966063">
        <w:t>s</w:t>
      </w:r>
      <w:r w:rsidR="00E40F14">
        <w:t xml:space="preserve"> 2015.</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r>
        <w:t xml:space="preserve">  </w:t>
      </w:r>
    </w:p>
    <w:p w14:paraId="2D781305" w14:textId="49880E1D" w:rsidR="00371B62" w:rsidRDefault="00371B62" w:rsidP="004F5356">
      <w:pPr>
        <w:pStyle w:val="NPBtext"/>
        <w:ind w:left="720"/>
      </w:pPr>
      <w:r>
        <w:t xml:space="preserve">Sensitive, but </w:t>
      </w:r>
      <w:r w:rsidR="00E40F14">
        <w:t xml:space="preserve">has some cross-reaction with </w:t>
      </w:r>
      <w:r>
        <w:t>Hendra and Nipah viruses.</w:t>
      </w:r>
    </w:p>
    <w:p w14:paraId="727E8141" w14:textId="77777777" w:rsidR="00371B62" w:rsidRDefault="00371B62" w:rsidP="004F5356">
      <w:pPr>
        <w:pStyle w:val="NPBtext"/>
        <w:ind w:left="720"/>
        <w:rPr>
          <w:b/>
        </w:rPr>
      </w:pPr>
    </w:p>
    <w:p w14:paraId="7A317DAA" w14:textId="28CDDA4A" w:rsidR="00371B62" w:rsidRDefault="00371B62" w:rsidP="004F5356">
      <w:pPr>
        <w:pStyle w:val="NPBtext"/>
        <w:ind w:left="720"/>
      </w:pPr>
      <w:r>
        <w:rPr>
          <w:b/>
        </w:rPr>
        <w:lastRenderedPageBreak/>
        <w:t>IHC</w:t>
      </w:r>
      <w:r>
        <w:t>—Listed by OIE as a “suitable” testing method for confirmation of clinical cases; method described in the OIE Manual of Diagnostic Tests and Vacci</w:t>
      </w:r>
      <w:r w:rsidR="00966063">
        <w:t>nes for Terrestrial An</w:t>
      </w:r>
      <w:r w:rsidR="00E40F14">
        <w:t>imal</w:t>
      </w:r>
      <w:r w:rsidR="00966063">
        <w:t>s</w:t>
      </w:r>
      <w:r w:rsidR="00E40F14">
        <w:t xml:space="preserve"> 2015.</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p>
    <w:p w14:paraId="39F55E75" w14:textId="6E1DA102" w:rsidR="00371B62" w:rsidRDefault="00371B62" w:rsidP="004F5356">
      <w:pPr>
        <w:pStyle w:val="NPBtext"/>
        <w:ind w:left="720"/>
      </w:pPr>
      <w:r>
        <w:t>May have cr</w:t>
      </w:r>
      <w:r w:rsidR="004F5356">
        <w:t>oss-reaction with Hendra virus.</w:t>
      </w:r>
    </w:p>
    <w:p w14:paraId="1535923D" w14:textId="77777777" w:rsidR="00371B62" w:rsidRDefault="00371B62" w:rsidP="00371B62">
      <w:pPr>
        <w:spacing w:after="0" w:line="240" w:lineRule="auto"/>
      </w:pPr>
    </w:p>
    <w:p w14:paraId="507C2B89" w14:textId="38CE8BE9" w:rsidR="00371B62" w:rsidRPr="006570A5" w:rsidRDefault="004F5356" w:rsidP="006570A5">
      <w:pPr>
        <w:pStyle w:val="Heading1"/>
      </w:pPr>
      <w:bookmarkStart w:id="29" w:name="_Toc442082086"/>
      <w:r>
        <w:t xml:space="preserve">9.2 </w:t>
      </w:r>
      <w:r w:rsidR="00371B62" w:rsidRPr="005F496C">
        <w:t>Anti</w:t>
      </w:r>
      <w:r w:rsidR="00371B62">
        <w:t>body</w:t>
      </w:r>
      <w:r>
        <w:t xml:space="preserve"> Testing</w:t>
      </w:r>
      <w:bookmarkEnd w:id="29"/>
    </w:p>
    <w:p w14:paraId="5CD3133F" w14:textId="049BB7EB" w:rsidR="00371B62" w:rsidRDefault="00371B62" w:rsidP="00E40F14">
      <w:pPr>
        <w:pStyle w:val="NPBtext"/>
        <w:ind w:left="720"/>
      </w:pPr>
      <w:r>
        <w:rPr>
          <w:b/>
        </w:rPr>
        <w:t>ELISA</w:t>
      </w:r>
      <w:r>
        <w:t>—OIE-recommended method of surveillance; currently b</w:t>
      </w:r>
      <w:r w:rsidR="00E40F14">
        <w:t xml:space="preserve">eing used as a screening tool. </w:t>
      </w:r>
      <w:r>
        <w:t>A standardized method is provided in the OIE Manual of Diagnostic Tests and Vaccines</w:t>
      </w:r>
      <w:r w:rsidR="00E40F14">
        <w:t xml:space="preserve"> for</w:t>
      </w:r>
      <w:r w:rsidR="00966063">
        <w:t xml:space="preserve"> Terrestrial A</w:t>
      </w:r>
      <w:r w:rsidR="00E40F14">
        <w:t>nimal</w:t>
      </w:r>
      <w:r w:rsidR="00966063">
        <w:t>s</w:t>
      </w:r>
      <w:r w:rsidR="00E40F14">
        <w:t xml:space="preserve"> 2015. </w:t>
      </w:r>
      <w:r>
        <w:t>I</w:t>
      </w:r>
      <w:r w:rsidR="00097B23">
        <w:t xml:space="preserve">ndirect </w:t>
      </w:r>
      <w:r w:rsidR="00E40F14">
        <w:t>ELISA specificity is just over 98</w:t>
      </w:r>
      <w:r>
        <w:t xml:space="preserve">%; OIE recommends testing all ELISA-positive sera with virus </w:t>
      </w:r>
      <w:r w:rsidR="00966063">
        <w:t>neutralization for confirmation.</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r>
        <w:t xml:space="preserve"> </w:t>
      </w:r>
    </w:p>
    <w:p w14:paraId="28964E20" w14:textId="77777777" w:rsidR="00371B62" w:rsidRDefault="00371B62" w:rsidP="004F5356">
      <w:pPr>
        <w:pStyle w:val="NPBtext"/>
        <w:ind w:left="720"/>
        <w:rPr>
          <w:b/>
        </w:rPr>
      </w:pPr>
    </w:p>
    <w:p w14:paraId="147CAE7A" w14:textId="66F4E04B" w:rsidR="00371B62" w:rsidRDefault="00371B62" w:rsidP="00966063">
      <w:pPr>
        <w:pStyle w:val="NPBtext"/>
        <w:ind w:left="720"/>
      </w:pPr>
      <w:r>
        <w:rPr>
          <w:b/>
        </w:rPr>
        <w:t>VN</w:t>
      </w:r>
      <w:r>
        <w:t>—Considered the reference standard by the OIE; a method is outlined in the OIE Manual of Diagnostic Test</w:t>
      </w:r>
      <w:r w:rsidR="00966063">
        <w:t>s and Vaccines for Terrestrial A</w:t>
      </w:r>
      <w:r>
        <w:t>nimal</w:t>
      </w:r>
      <w:r w:rsidR="00966063">
        <w:t>s 2015.</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r w:rsidR="00966063">
        <w:t xml:space="preserve"> </w:t>
      </w:r>
      <w:r>
        <w:t>Cross-reaction/neutralization occurs between Hendra and Nipah viruses, with greater neutralization between homologous virus and antibody than between cross-reactive virus and antibody.</w:t>
      </w:r>
    </w:p>
    <w:p w14:paraId="0E3E4116" w14:textId="77777777" w:rsidR="00371B62" w:rsidRDefault="00371B62" w:rsidP="004F5356">
      <w:pPr>
        <w:pStyle w:val="NPBtext"/>
        <w:ind w:left="720"/>
        <w:rPr>
          <w:b/>
        </w:rPr>
      </w:pPr>
    </w:p>
    <w:p w14:paraId="05539667" w14:textId="79AC214E" w:rsidR="00371B62" w:rsidRDefault="00807A67" w:rsidP="004F5356">
      <w:pPr>
        <w:pStyle w:val="NPBtext"/>
        <w:ind w:left="720"/>
      </w:pPr>
      <w:r>
        <w:rPr>
          <w:b/>
        </w:rPr>
        <w:t>IFA/CF/HI</w:t>
      </w:r>
      <w:r w:rsidR="00371B62">
        <w:rPr>
          <w:b/>
        </w:rPr>
        <w:t>—</w:t>
      </w:r>
      <w:r w:rsidR="00371B62">
        <w:t>Not</w:t>
      </w:r>
      <w:r w:rsidR="00F34B57">
        <w:t xml:space="preserve"> </w:t>
      </w:r>
      <w:r w:rsidR="00371B62">
        <w:t>applicable for testing of Nipah v</w:t>
      </w:r>
      <w:r w:rsidR="00F34B57">
        <w:t>irus per</w:t>
      </w:r>
      <w:r w:rsidR="00371B62">
        <w:t xml:space="preserve"> the OIE. </w:t>
      </w:r>
    </w:p>
    <w:p w14:paraId="72BDA3BD" w14:textId="77777777" w:rsidR="00371B62" w:rsidRDefault="00371B62" w:rsidP="004F5356">
      <w:pPr>
        <w:pStyle w:val="NPBtext"/>
        <w:ind w:left="720"/>
        <w:rPr>
          <w:b/>
        </w:rPr>
      </w:pPr>
    </w:p>
    <w:p w14:paraId="554D220A" w14:textId="390E8710" w:rsidR="00371B62" w:rsidRDefault="00371B62" w:rsidP="004F5356">
      <w:pPr>
        <w:pStyle w:val="NPBtext"/>
        <w:ind w:left="720"/>
      </w:pPr>
      <w:r>
        <w:rPr>
          <w:b/>
        </w:rPr>
        <w:t>OTHER</w:t>
      </w:r>
      <w:r>
        <w:t>—A microsphere immuno-assay has been described and validated for detecting Hendra virus in equine sera; a lower level of reactivity to Nipah virus in pig sera may indicate that this test is suitable for adaptat</w:t>
      </w:r>
      <w:r w:rsidR="00097B23">
        <w:t xml:space="preserve">ion to Nipah virus </w:t>
      </w:r>
      <w:r w:rsidR="00966063">
        <w:t xml:space="preserve">detection in swine. </w:t>
      </w:r>
      <w:r>
        <w:t>Reagents used are recombinant, reducing the level of biosafety required when handling specimen</w:t>
      </w:r>
      <w:r w:rsidR="00966063">
        <w:t>s compared to traditional ELISA.</w:t>
      </w:r>
      <w:r>
        <w:fldChar w:fldCharType="begin"/>
      </w:r>
      <w:r w:rsidR="00F4116E">
        <w:instrText xml:space="preserve"> ADDIN EN.CITE &lt;EndNote&gt;&lt;Cite&gt;&lt;Author&gt;McNabb&lt;/Author&gt;&lt;Year&gt;2014&lt;/Year&gt;&lt;IDText&gt;Henipavirus microsphere immuno-assays for detection of antibodies against Hendra virus&lt;/IDText&gt;&lt;DisplayText&gt;&lt;style face="superscript"&gt;54&lt;/style&gt;&lt;/DisplayText&gt;&lt;record&gt;&lt;dates&gt;&lt;pub-dates&gt;&lt;date&gt;May&lt;/date&gt;&lt;/pub-dates&gt;&lt;year&gt;2014&lt;/year&gt;&lt;/dates&gt;&lt;keywords&gt;&lt;keyword&gt;Animals&lt;/keyword&gt;&lt;keyword&gt;Antibodies, Viral&lt;/keyword&gt;&lt;keyword&gt;Antigens, Viral&lt;/keyword&gt;&lt;keyword&gt;Australia&lt;/keyword&gt;&lt;keyword&gt;Dog Diseases&lt;/keyword&gt;&lt;keyword&gt;Dogs&lt;/keyword&gt;&lt;keyword&gt;Hendra Virus&lt;/keyword&gt;&lt;keyword&gt;Henipavirus Infections&lt;/keyword&gt;&lt;keyword&gt;Horse Diseases&lt;/keyword&gt;&lt;keyword&gt;Horses&lt;/keyword&gt;&lt;keyword&gt;Immunoassay&lt;/keyword&gt;&lt;keyword&gt;Microspheres&lt;/keyword&gt;&lt;keyword&gt;Recombinant Proteins&lt;/keyword&gt;&lt;keyword&gt;Sensitivity and Specificity&lt;/keyword&gt;&lt;keyword&gt;Serologic Tests&lt;/keyword&gt;&lt;keyword&gt;Time Factors&lt;/keyword&gt;&lt;keyword&gt;Viral Envelope Proteins&lt;/keyword&gt;&lt;keyword&gt;Virology&lt;/keyword&gt;&lt;/keywords&gt;&lt;urls&gt;&lt;related-urls&gt;&lt;url&gt;http://www.ncbi.nlm.nih.gov/pubmed/24508193&lt;/url&gt;&lt;/related-urls&gt;&lt;/urls&gt;&lt;isbn&gt;1879-0984&lt;/isbn&gt;&lt;titles&gt;&lt;title&gt;Henipavirus microsphere immuno-assays for detection of antibodies against Hendra virus&lt;/title&gt;&lt;secondary-title&gt;J Virol Methods&lt;/secondary-title&gt;&lt;/titles&gt;&lt;pages&gt;22-8&lt;/pages&gt;&lt;contributors&gt;&lt;authors&gt;&lt;author&gt;McNabb, L.&lt;/author&gt;&lt;author&gt;Barr, J.&lt;/author&gt;&lt;author&gt;Crameri, G.&lt;/author&gt;&lt;author&gt;Juzva, S.&lt;/author&gt;&lt;author&gt;Riddell, S.&lt;/author&gt;&lt;author&gt;Colling, A.&lt;/author&gt;&lt;author&gt;Boyd, V.&lt;/author&gt;&lt;author&gt;Broder, C.&lt;/author&gt;&lt;author&gt;Wang, L. F.&lt;/author&gt;&lt;author&gt;Lunt, R.&lt;/author&gt;&lt;/authors&gt;&lt;/contributors&gt;&lt;language&gt;eng&lt;/language&gt;&lt;added-date format="utc"&gt;1443028052&lt;/added-date&gt;&lt;ref-type name="Journal Article"&gt;17&lt;/ref-type&gt;&lt;rec-number&gt;17&lt;/rec-number&gt;&lt;last-updated-date format="utc"&gt;1443028052&lt;/last-updated-date&gt;&lt;accession-num&gt;24508193&lt;/accession-num&gt;&lt;electronic-resource-num&gt;10.1016/j.jviromet.2014.01.010&lt;/electronic-resource-num&gt;&lt;volume&gt;200&lt;/volume&gt;&lt;/record&gt;&lt;/Cite&gt;&lt;/EndNote&gt;</w:instrText>
      </w:r>
      <w:r>
        <w:fldChar w:fldCharType="separate"/>
      </w:r>
      <w:r w:rsidR="00F4116E" w:rsidRPr="00F4116E">
        <w:rPr>
          <w:noProof/>
          <w:vertAlign w:val="superscript"/>
        </w:rPr>
        <w:t>54</w:t>
      </w:r>
      <w:r>
        <w:fldChar w:fldCharType="end"/>
      </w:r>
    </w:p>
    <w:p w14:paraId="5E0C0E66" w14:textId="77777777" w:rsidR="00371B62" w:rsidRDefault="00371B62" w:rsidP="006570A5">
      <w:pPr>
        <w:pStyle w:val="NPBtext"/>
      </w:pPr>
    </w:p>
    <w:p w14:paraId="52B06A4F" w14:textId="7DFCDE9B" w:rsidR="00371B62" w:rsidRDefault="004F5356" w:rsidP="004F5356">
      <w:pPr>
        <w:pStyle w:val="NPBheading1"/>
      </w:pPr>
      <w:bookmarkStart w:id="30" w:name="_Toc442082087"/>
      <w:r>
        <w:t xml:space="preserve">10. </w:t>
      </w:r>
      <w:r w:rsidR="00371B62">
        <w:t>Porcine</w:t>
      </w:r>
      <w:r w:rsidR="00371B62" w:rsidRPr="004A35A5">
        <w:t xml:space="preserve"> adenovirus</w:t>
      </w:r>
      <w:bookmarkEnd w:id="30"/>
    </w:p>
    <w:p w14:paraId="5F5D5A06" w14:textId="2516EE2B" w:rsidR="00371B62" w:rsidRPr="006570A5" w:rsidRDefault="004F5356" w:rsidP="006570A5">
      <w:pPr>
        <w:pStyle w:val="Heading1"/>
      </w:pPr>
      <w:bookmarkStart w:id="31" w:name="_Toc442082088"/>
      <w:r>
        <w:t>10.1 Antigen Testing</w:t>
      </w:r>
      <w:bookmarkEnd w:id="31"/>
      <w:r w:rsidR="00371B62">
        <w:t xml:space="preserve"> </w:t>
      </w:r>
    </w:p>
    <w:p w14:paraId="1B5393E4" w14:textId="6E15EEDA" w:rsidR="00371B62" w:rsidRDefault="00371B62" w:rsidP="004F5356">
      <w:pPr>
        <w:pStyle w:val="NPBtext"/>
        <w:ind w:left="720"/>
      </w:pPr>
      <w:r>
        <w:rPr>
          <w:b/>
        </w:rPr>
        <w:t>VI</w:t>
      </w:r>
      <w:r>
        <w:t>—</w:t>
      </w:r>
      <w:r w:rsidRPr="00975B7C">
        <w:t xml:space="preserve"> </w:t>
      </w:r>
      <w:r>
        <w:t xml:space="preserve">Virus can be readily grown in cell culture (porcine kidney, thyroid, and </w:t>
      </w:r>
      <w:r w:rsidR="00966063">
        <w:t>testicular cells commonly used).</w:t>
      </w:r>
      <w:r>
        <w:fldChar w:fldCharType="begin">
          <w:fldData xml:space="preserve">PEVuZE5vdGU+PENpdGU+PEF1dGhvcj5IQUlHPC9BdXRob3I+PFllYXI+MTk2NDwvWWVhcj48SURU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</w:fldData>
        </w:fldChar>
      </w:r>
      <w:r w:rsidR="00F4116E">
        <w:instrText xml:space="preserve"> ADDIN EN.CITE </w:instrText>
      </w:r>
      <w:r w:rsidR="00F4116E">
        <w:fldChar w:fldCharType="begin">
          <w:fldData xml:space="preserve">PEVuZE5vdGU+PENpdGU+PEF1dGhvcj5IQUlHPC9BdXRob3I+PFllYXI+MTk2NDwvWWVhcj48SURU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</w:fldData>
        </w:fldChar>
      </w:r>
      <w:r w:rsidR="00F4116E">
        <w:instrText xml:space="preserve"> ADDIN EN.CITE.DATA </w:instrText>
      </w:r>
      <w:r w:rsidR="00F4116E">
        <w:fldChar w:fldCharType="end"/>
      </w:r>
      <w:r>
        <w:fldChar w:fldCharType="separate"/>
      </w:r>
      <w:r w:rsidR="00F4116E" w:rsidRPr="00F4116E">
        <w:rPr>
          <w:noProof/>
          <w:vertAlign w:val="superscript"/>
        </w:rPr>
        <w:t>55-57</w:t>
      </w:r>
      <w:r>
        <w:fldChar w:fldCharType="end"/>
      </w:r>
    </w:p>
    <w:p w14:paraId="705D4108" w14:textId="77777777" w:rsidR="00371B62" w:rsidRDefault="00371B62" w:rsidP="004F5356">
      <w:pPr>
        <w:pStyle w:val="NPBtext"/>
        <w:ind w:left="720"/>
        <w:rPr>
          <w:b/>
        </w:rPr>
      </w:pPr>
    </w:p>
    <w:p w14:paraId="4494BA61" w14:textId="77777777" w:rsidR="00371B62" w:rsidRDefault="00371B62" w:rsidP="004F5356">
      <w:pPr>
        <w:pStyle w:val="NPBtext"/>
        <w:ind w:left="720"/>
      </w:pPr>
      <w:r>
        <w:rPr>
          <w:b/>
        </w:rPr>
        <w:t>PCR</w:t>
      </w:r>
      <w:r>
        <w:t>—No validated method available.</w:t>
      </w:r>
    </w:p>
    <w:p w14:paraId="18BEF96D" w14:textId="77777777" w:rsidR="00371B62" w:rsidRDefault="00371B62" w:rsidP="004F5356">
      <w:pPr>
        <w:pStyle w:val="NPBtext"/>
        <w:ind w:left="720"/>
      </w:pPr>
    </w:p>
    <w:p w14:paraId="71738A6F" w14:textId="5A847A44" w:rsidR="00371B62" w:rsidRDefault="00371B62" w:rsidP="004F5356">
      <w:pPr>
        <w:pStyle w:val="NPBtext"/>
        <w:ind w:left="720"/>
      </w:pPr>
      <w:r>
        <w:rPr>
          <w:b/>
        </w:rPr>
        <w:t>qPCR</w:t>
      </w:r>
      <w:r>
        <w:t>—Not commonly used for adenovirus</w:t>
      </w:r>
      <w:r w:rsidR="00966063">
        <w:t xml:space="preserve"> detection. </w:t>
      </w:r>
      <w:r>
        <w:t>Primers have been described in the literature; no validatio</w:t>
      </w:r>
      <w:r w:rsidR="00966063">
        <w:t>n available for swine specimens.</w:t>
      </w:r>
      <w:r>
        <w:fldChar w:fldCharType="begin">
          <w:fldData xml:space="preserve">PEVuZE5vdGU+PENpdGU+PEF1dGhvcj5Cb2ZpbGwtTWFzPC9BdXRob3I+PFllYXI+MjAxMzwvWWVh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</w:fldData>
        </w:fldChar>
      </w:r>
      <w:r w:rsidR="00F4116E">
        <w:instrText xml:space="preserve"> ADDIN EN.CITE </w:instrText>
      </w:r>
      <w:r w:rsidR="00F4116E">
        <w:fldChar w:fldCharType="begin">
          <w:fldData xml:space="preserve">PEVuZE5vdGU+PENpdGU+PEF1dGhvcj5Cb2ZpbGwtTWFzPC9BdXRob3I+PFllYXI+MjAxMzwvWWVh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</w:fldData>
        </w:fldChar>
      </w:r>
      <w:r w:rsidR="00F4116E">
        <w:instrText xml:space="preserve"> ADDIN EN.CITE.DATA </w:instrText>
      </w:r>
      <w:r w:rsidR="00F4116E">
        <w:fldChar w:fldCharType="end"/>
      </w:r>
      <w:r>
        <w:fldChar w:fldCharType="separate"/>
      </w:r>
      <w:r w:rsidR="00F4116E" w:rsidRPr="00F4116E">
        <w:rPr>
          <w:noProof/>
          <w:vertAlign w:val="superscript"/>
        </w:rPr>
        <w:t>58-60</w:t>
      </w:r>
      <w:r>
        <w:fldChar w:fldCharType="end"/>
      </w:r>
    </w:p>
    <w:p w14:paraId="7892BB3B" w14:textId="77777777" w:rsidR="00371B62" w:rsidRDefault="00371B62" w:rsidP="004F5356">
      <w:pPr>
        <w:pStyle w:val="NPBtext"/>
        <w:ind w:left="720"/>
      </w:pPr>
    </w:p>
    <w:p w14:paraId="3025D0D4" w14:textId="77777777" w:rsidR="00371B62" w:rsidRDefault="00371B62" w:rsidP="004F5356">
      <w:pPr>
        <w:pStyle w:val="NPBtext"/>
        <w:ind w:left="720"/>
      </w:pPr>
      <w:r>
        <w:rPr>
          <w:b/>
        </w:rPr>
        <w:t>FA/IHC</w:t>
      </w:r>
      <w:r>
        <w:t>—No reliable testing method for swine adenovirus is available or has been validated.</w:t>
      </w:r>
    </w:p>
    <w:p w14:paraId="7F2BFADA" w14:textId="77777777" w:rsidR="00371B62" w:rsidRDefault="00371B62" w:rsidP="00371B62">
      <w:pPr>
        <w:spacing w:after="0" w:line="240" w:lineRule="auto"/>
      </w:pPr>
    </w:p>
    <w:p w14:paraId="03A63254" w14:textId="77777777" w:rsidR="001E40AC" w:rsidRDefault="001E40AC" w:rsidP="001E40AC">
      <w:pPr>
        <w:pStyle w:val="Heading1"/>
      </w:pPr>
      <w:bookmarkStart w:id="32" w:name="_Toc442082089"/>
      <w:r>
        <w:t xml:space="preserve">10.2 </w:t>
      </w:r>
      <w:r w:rsidR="00371B62" w:rsidRPr="005F496C">
        <w:t>Anti</w:t>
      </w:r>
      <w:r w:rsidR="00371B62">
        <w:t>body</w:t>
      </w:r>
      <w:r>
        <w:t xml:space="preserve"> Testing</w:t>
      </w:r>
      <w:bookmarkEnd w:id="32"/>
    </w:p>
    <w:p w14:paraId="55437A40" w14:textId="19E56A07" w:rsidR="00371B62" w:rsidRDefault="00371B62" w:rsidP="001E40AC">
      <w:pPr>
        <w:pStyle w:val="NPBtext"/>
        <w:ind w:left="720"/>
      </w:pPr>
      <w:r>
        <w:t>No serological method has been validated for the detection of porcine adenovirus antibodies.</w:t>
      </w:r>
    </w:p>
    <w:p w14:paraId="18B5C93C" w14:textId="77777777" w:rsidR="00371B62" w:rsidRDefault="00371B62" w:rsidP="001E40AC">
      <w:pPr>
        <w:pStyle w:val="NPBtext"/>
        <w:ind w:left="720"/>
        <w:rPr>
          <w:b/>
        </w:rPr>
      </w:pPr>
    </w:p>
    <w:p w14:paraId="49740A2C" w14:textId="68803DD2" w:rsidR="00F34B57" w:rsidRDefault="00F34B57" w:rsidP="00F34B57">
      <w:pPr>
        <w:pStyle w:val="NPBtext"/>
        <w:ind w:left="720"/>
      </w:pPr>
      <w:r>
        <w:rPr>
          <w:b/>
        </w:rPr>
        <w:t>ELISA</w:t>
      </w:r>
      <w:r>
        <w:t>—Methods have been described in other species</w:t>
      </w:r>
      <w:r>
        <w:fldChar w:fldCharType="begin">
          <w:fldData xml:space="preserve">PEVuZE5vdGU+PENpdGU+PEF1dGhvcj5BbmRlcnNvbjwvQXV0aG9yPjxZZWFyPjE5ODM8L1llYXI+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</w:fldData>
        </w:fldChar>
      </w:r>
      <w:r w:rsidR="00F4116E">
        <w:instrText xml:space="preserve"> ADDIN EN.CITE </w:instrText>
      </w:r>
      <w:r w:rsidR="00F4116E">
        <w:fldChar w:fldCharType="begin">
          <w:fldData xml:space="preserve">PEVuZE5vdGU+PENpdGU+PEF1dGhvcj5BbmRlcnNvbjwvQXV0aG9yPjxZZWFyPjE5ODM8L1llYXI+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</w:fldData>
        </w:fldChar>
      </w:r>
      <w:r w:rsidR="00F4116E">
        <w:instrText xml:space="preserve"> ADDIN EN.CITE.DATA </w:instrText>
      </w:r>
      <w:r w:rsidR="00F4116E">
        <w:fldChar w:fldCharType="end"/>
      </w:r>
      <w:r>
        <w:fldChar w:fldCharType="separate"/>
      </w:r>
      <w:r w:rsidR="00F4116E" w:rsidRPr="00F4116E">
        <w:rPr>
          <w:noProof/>
          <w:vertAlign w:val="superscript"/>
        </w:rPr>
        <w:t>61,62</w:t>
      </w:r>
      <w:r>
        <w:fldChar w:fldCharType="end"/>
      </w:r>
      <w:r>
        <w:t>, but no methods are available for swine sera.</w:t>
      </w:r>
    </w:p>
    <w:p w14:paraId="03B70C56" w14:textId="77777777" w:rsidR="00F34B57" w:rsidRDefault="00F34B57" w:rsidP="00F34B57">
      <w:pPr>
        <w:pStyle w:val="NPBtext"/>
        <w:ind w:left="720"/>
      </w:pPr>
    </w:p>
    <w:p w14:paraId="10F5D06D" w14:textId="768D4A44" w:rsidR="00371B62" w:rsidRDefault="00371B62" w:rsidP="001E40AC">
      <w:pPr>
        <w:pStyle w:val="NPBtext"/>
        <w:ind w:left="720"/>
      </w:pPr>
      <w:r>
        <w:rPr>
          <w:b/>
        </w:rPr>
        <w:t>VN</w:t>
      </w:r>
      <w:r>
        <w:t>—The most commonly used method of serological testi</w:t>
      </w:r>
      <w:r w:rsidR="00966063">
        <w:t>ng; methods have been described</w:t>
      </w:r>
      <w:r>
        <w:fldChar w:fldCharType="begin">
          <w:fldData xml:space="preserve">PEVuZE5vdGU+PENpdGU+PEF1dGhvcj5IQUlHPC9BdXRob3I+PFllYXI+MTk2NDwvWWVhcj48SURU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</w:fldData>
        </w:fldChar>
      </w:r>
      <w:r w:rsidR="00F4116E">
        <w:instrText xml:space="preserve"> ADDIN EN.CITE </w:instrText>
      </w:r>
      <w:r w:rsidR="00F4116E">
        <w:fldChar w:fldCharType="begin">
          <w:fldData xml:space="preserve">PEVuZE5vdGU+PENpdGU+PEF1dGhvcj5IQUlHPC9BdXRob3I+PFllYXI+MTk2NDwvWWVhcj48SURU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</w:fldData>
        </w:fldChar>
      </w:r>
      <w:r w:rsidR="00F4116E">
        <w:instrText xml:space="preserve"> ADDIN EN.CITE.DATA </w:instrText>
      </w:r>
      <w:r w:rsidR="00F4116E">
        <w:fldChar w:fldCharType="end"/>
      </w:r>
      <w:r>
        <w:fldChar w:fldCharType="separate"/>
      </w:r>
      <w:r w:rsidR="00F4116E" w:rsidRPr="00F4116E">
        <w:rPr>
          <w:noProof/>
          <w:vertAlign w:val="superscript"/>
        </w:rPr>
        <w:t>55,56,63</w:t>
      </w:r>
      <w:r>
        <w:fldChar w:fldCharType="end"/>
      </w:r>
      <w:r w:rsidR="00966063">
        <w:t xml:space="preserve">, but </w:t>
      </w:r>
      <w:r>
        <w:t>effica</w:t>
      </w:r>
      <w:r w:rsidR="00966063">
        <w:t xml:space="preserve">cy data is not available. </w:t>
      </w:r>
      <w:r>
        <w:t>Antibodies do not appear to be c</w:t>
      </w:r>
      <w:r w:rsidR="00966063">
        <w:t>ross-reactive between serotypes</w:t>
      </w:r>
      <w:r>
        <w:fldChar w:fldCharType="begin">
          <w:fldData xml:space="preserve">PEVuZE5vdGU+PENpdGU+PEF1dGhvcj5IYW1tb25kPC9BdXRob3I+PFllYXI+MjAwNTwvWWVhcj48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=
</w:fldData>
        </w:fldChar>
      </w:r>
      <w:r w:rsidR="00F4116E">
        <w:instrText xml:space="preserve"> ADDIN EN.CITE </w:instrText>
      </w:r>
      <w:r w:rsidR="00F4116E">
        <w:fldChar w:fldCharType="begin">
          <w:fldData xml:space="preserve">PEVuZE5vdGU+PENpdGU+PEF1dGhvcj5IYW1tb25kPC9BdXRob3I+PFllYXI+MjAwNTwvWWVhcj48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=
</w:fldData>
        </w:fldChar>
      </w:r>
      <w:r w:rsidR="00F4116E">
        <w:instrText xml:space="preserve"> ADDIN EN.CITE.DATA </w:instrText>
      </w:r>
      <w:r w:rsidR="00F4116E">
        <w:fldChar w:fldCharType="end"/>
      </w:r>
      <w:r>
        <w:fldChar w:fldCharType="separate"/>
      </w:r>
      <w:r w:rsidR="00F4116E" w:rsidRPr="00F4116E">
        <w:rPr>
          <w:noProof/>
          <w:vertAlign w:val="superscript"/>
        </w:rPr>
        <w:t>57,63</w:t>
      </w:r>
      <w:r>
        <w:fldChar w:fldCharType="end"/>
      </w:r>
      <w:r>
        <w:t>, indicating that sensitivity may be low.</w:t>
      </w:r>
    </w:p>
    <w:p w14:paraId="41499FF8" w14:textId="77777777" w:rsidR="00371B62" w:rsidRDefault="00371B62" w:rsidP="001E40AC">
      <w:pPr>
        <w:pStyle w:val="NPBtext"/>
        <w:ind w:left="720"/>
      </w:pPr>
    </w:p>
    <w:p w14:paraId="408AB3AD" w14:textId="43D9747B" w:rsidR="00371B62" w:rsidRDefault="00371B62" w:rsidP="001E40AC">
      <w:pPr>
        <w:pStyle w:val="NPBtext"/>
        <w:ind w:left="720"/>
      </w:pPr>
      <w:r>
        <w:rPr>
          <w:b/>
        </w:rPr>
        <w:t>CF</w:t>
      </w:r>
      <w:r w:rsidR="00966063">
        <w:t>—Methods have been described</w:t>
      </w:r>
      <w:r>
        <w:fldChar w:fldCharType="begin">
          <w:fldData xml:space="preserve">PEVuZE5vdGU+PENpdGU+PEF1dGhvcj5IaXJhaGFyYTwvQXV0aG9yPjxZZWFyPjE5OTA8L1llYXI+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</w:fldData>
        </w:fldChar>
      </w:r>
      <w:r w:rsidR="00F4116E">
        <w:instrText xml:space="preserve"> ADDIN EN.CITE </w:instrText>
      </w:r>
      <w:r w:rsidR="00F4116E">
        <w:fldChar w:fldCharType="begin">
          <w:fldData xml:space="preserve">PEVuZE5vdGU+PENpdGU+PEF1dGhvcj5IaXJhaGFyYTwvQXV0aG9yPjxZZWFyPjE5OTA8L1llYXI+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</w:fldData>
        </w:fldChar>
      </w:r>
      <w:r w:rsidR="00F4116E">
        <w:instrText xml:space="preserve"> ADDIN EN.CITE.DATA </w:instrText>
      </w:r>
      <w:r w:rsidR="00F4116E">
        <w:fldChar w:fldCharType="end"/>
      </w:r>
      <w:r>
        <w:fldChar w:fldCharType="separate"/>
      </w:r>
      <w:r w:rsidR="00F4116E" w:rsidRPr="00F4116E">
        <w:rPr>
          <w:noProof/>
          <w:vertAlign w:val="superscript"/>
        </w:rPr>
        <w:t>55,57</w:t>
      </w:r>
      <w:r>
        <w:fldChar w:fldCharType="end"/>
      </w:r>
      <w:r>
        <w:t>, but no sensitivity/specificity data is available.</w:t>
      </w:r>
    </w:p>
    <w:p w14:paraId="241BD1BC" w14:textId="77777777" w:rsidR="00371B62" w:rsidRDefault="00371B62" w:rsidP="001E40AC">
      <w:pPr>
        <w:pStyle w:val="NPBtext"/>
        <w:ind w:left="720"/>
        <w:rPr>
          <w:b/>
        </w:rPr>
      </w:pPr>
    </w:p>
    <w:p w14:paraId="3D92AAFD" w14:textId="77777777" w:rsidR="00371B62" w:rsidRDefault="00371B62" w:rsidP="001E40AC">
      <w:pPr>
        <w:pStyle w:val="NPBtext"/>
      </w:pPr>
    </w:p>
    <w:p w14:paraId="44096C24" w14:textId="77777777" w:rsidR="005857E8" w:rsidRDefault="005857E8" w:rsidP="001E40AC">
      <w:pPr>
        <w:pStyle w:val="NPBtext"/>
      </w:pPr>
    </w:p>
    <w:p w14:paraId="48E9CE8F" w14:textId="7A8BDCBE" w:rsidR="00371B62" w:rsidRDefault="001E40AC" w:rsidP="001E40AC">
      <w:pPr>
        <w:pStyle w:val="NPBheading1"/>
      </w:pPr>
      <w:bookmarkStart w:id="33" w:name="_Toc442082090"/>
      <w:r>
        <w:lastRenderedPageBreak/>
        <w:t xml:space="preserve">11. </w:t>
      </w:r>
      <w:r w:rsidR="00371B62">
        <w:t xml:space="preserve">Porcine </w:t>
      </w:r>
      <w:r w:rsidR="00371B62" w:rsidRPr="004A35A5">
        <w:t>astrovirus</w:t>
      </w:r>
      <w:bookmarkEnd w:id="33"/>
    </w:p>
    <w:p w14:paraId="766C1C56" w14:textId="77777777" w:rsidR="001E40AC" w:rsidRDefault="001E40AC" w:rsidP="001E40AC">
      <w:pPr>
        <w:pStyle w:val="Heading1"/>
      </w:pPr>
      <w:bookmarkStart w:id="34" w:name="_Toc442082091"/>
      <w:r>
        <w:t>11.1 Antigen Testing</w:t>
      </w:r>
      <w:bookmarkEnd w:id="34"/>
    </w:p>
    <w:p w14:paraId="4CA61C4A" w14:textId="2C880DF3" w:rsidR="00371B62" w:rsidRDefault="00371B62" w:rsidP="001E40AC">
      <w:pPr>
        <w:pStyle w:val="NPBtext"/>
        <w:ind w:left="720"/>
      </w:pPr>
      <w:r>
        <w:t>No commercial antigen testing is available.</w:t>
      </w:r>
    </w:p>
    <w:p w14:paraId="1B9822A5" w14:textId="77777777" w:rsidR="00371B62" w:rsidRDefault="00371B62" w:rsidP="001E40AC">
      <w:pPr>
        <w:pStyle w:val="NPBtext"/>
        <w:ind w:left="720"/>
        <w:rPr>
          <w:b/>
        </w:rPr>
      </w:pPr>
    </w:p>
    <w:p w14:paraId="3675CCAA" w14:textId="761CB4A7" w:rsidR="00371B62" w:rsidRDefault="00371B62" w:rsidP="001E40AC">
      <w:pPr>
        <w:pStyle w:val="NPBtext"/>
        <w:ind w:left="720"/>
      </w:pPr>
      <w:r>
        <w:rPr>
          <w:b/>
        </w:rPr>
        <w:t>VI</w:t>
      </w:r>
      <w:r>
        <w:t>—Method has been described using cell lines ESK and PK-15</w:t>
      </w:r>
      <w:r w:rsidR="00966063">
        <w:t>.</w:t>
      </w:r>
      <w:r>
        <w:fldChar w:fldCharType="begin">
          <w:fldData xml:space="preserve">PEVuZE5vdGU+PENpdGU+PEF1dGhvcj5JbmRpazwvQXV0aG9yPjxZZWFyPjIwMDY8L1llYXI+PElE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</w:fldData>
        </w:fldChar>
      </w:r>
      <w:r w:rsidR="00F4116E">
        <w:instrText xml:space="preserve"> ADDIN EN.CITE </w:instrText>
      </w:r>
      <w:r w:rsidR="00F4116E">
        <w:fldChar w:fldCharType="begin">
          <w:fldData xml:space="preserve">PEVuZE5vdGU+PENpdGU+PEF1dGhvcj5JbmRpazwvQXV0aG9yPjxZZWFyPjIwMDY8L1llYXI+PElE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</w:fldData>
        </w:fldChar>
      </w:r>
      <w:r w:rsidR="00F4116E">
        <w:instrText xml:space="preserve"> ADDIN EN.CITE.DATA </w:instrText>
      </w:r>
      <w:r w:rsidR="00F4116E">
        <w:fldChar w:fldCharType="end"/>
      </w:r>
      <w:r>
        <w:fldChar w:fldCharType="separate"/>
      </w:r>
      <w:r w:rsidR="00F4116E" w:rsidRPr="00F4116E">
        <w:rPr>
          <w:noProof/>
          <w:vertAlign w:val="superscript"/>
        </w:rPr>
        <w:t>64,65</w:t>
      </w:r>
      <w:r>
        <w:fldChar w:fldCharType="end"/>
      </w:r>
    </w:p>
    <w:p w14:paraId="60395C7D" w14:textId="77777777" w:rsidR="00371B62" w:rsidRDefault="00371B62" w:rsidP="001E40AC">
      <w:pPr>
        <w:pStyle w:val="NPBtext"/>
        <w:ind w:left="720"/>
        <w:rPr>
          <w:b/>
        </w:rPr>
      </w:pPr>
    </w:p>
    <w:p w14:paraId="139E133C" w14:textId="42DF84CC" w:rsidR="00371B62" w:rsidRDefault="00371B62" w:rsidP="001E40AC">
      <w:pPr>
        <w:pStyle w:val="NPBtext"/>
        <w:ind w:left="720"/>
      </w:pPr>
      <w:r>
        <w:rPr>
          <w:b/>
        </w:rPr>
        <w:t>RT-PCR</w:t>
      </w:r>
      <w:r>
        <w:t>—Primers and method</w:t>
      </w:r>
      <w:r w:rsidR="00966063">
        <w:t>s</w:t>
      </w:r>
      <w:r>
        <w:t xml:space="preserve"> ha</w:t>
      </w:r>
      <w:r w:rsidR="00966063">
        <w:t>ve been described in literature.</w:t>
      </w:r>
      <w:r>
        <w:fldChar w:fldCharType="begin">
          <w:fldData xml:space="preserve">PEVuZE5vdGU+PENpdGU+PEF1dGhvcj5Nb25pbmk8L0F1dGhvcj48WWVhcj4yMDE1PC9ZZWFyPjxJ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</w:fldData>
        </w:fldChar>
      </w:r>
      <w:r w:rsidR="00F4116E">
        <w:instrText xml:space="preserve"> ADDIN EN.CITE </w:instrText>
      </w:r>
      <w:r w:rsidR="00F4116E">
        <w:fldChar w:fldCharType="begin">
          <w:fldData xml:space="preserve">PEVuZE5vdGU+PENpdGU+PEF1dGhvcj5Nb25pbmk8L0F1dGhvcj48WWVhcj4yMDE1PC9ZZWFyPjxJ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</w:fldData>
        </w:fldChar>
      </w:r>
      <w:r w:rsidR="00F4116E">
        <w:instrText xml:space="preserve"> ADDIN EN.CITE.DATA </w:instrText>
      </w:r>
      <w:r w:rsidR="00F4116E">
        <w:fldChar w:fldCharType="end"/>
      </w:r>
      <w:r>
        <w:fldChar w:fldCharType="separate"/>
      </w:r>
      <w:r w:rsidR="00F4116E" w:rsidRPr="00F4116E">
        <w:rPr>
          <w:noProof/>
          <w:vertAlign w:val="superscript"/>
        </w:rPr>
        <w:t>66-70</w:t>
      </w:r>
      <w:r>
        <w:fldChar w:fldCharType="end"/>
      </w:r>
      <w:r w:rsidR="00966063">
        <w:t xml:space="preserve"> </w:t>
      </w:r>
      <w:r>
        <w:t>Specificity and sensitivity are reported as high, although actual data show</w:t>
      </w:r>
      <w:r w:rsidR="00966063">
        <w:t xml:space="preserve">ing efficacy is not available. </w:t>
      </w:r>
      <w:r>
        <w:t>Although not publicly offered at veterinary diagnostic laboratorie</w:t>
      </w:r>
      <w:r w:rsidR="00966063">
        <w:t xml:space="preserve">s, the UMN VDL </w:t>
      </w:r>
      <w:r>
        <w:t>has previously performe</w:t>
      </w:r>
      <w:r w:rsidR="00966063">
        <w:t>d RT-PCR for porcine astrovirus.</w:t>
      </w:r>
      <w:r>
        <w:fldChar w:fldCharType="begin"/>
      </w:r>
      <w:r w:rsidR="00F4116E">
        <w:instrText xml:space="preserve"> ADDIN EN.CITE &lt;EndNote&gt;&lt;Cite&gt;&lt;Author&gt;Mor&lt;/Author&gt;&lt;Year&gt;2012&lt;/Year&gt;&lt;IDText&gt;Detection and molecular characterization of Porcine astrovirus strains associated with swine diarrhea&lt;/IDText&gt;&lt;DisplayText&gt;&lt;style face="superscript"&gt;71&lt;/style&gt;&lt;/DisplayText&gt;&lt;record&gt;&lt;dates&gt;&lt;pub-dates&gt;&lt;date&gt;Nov&lt;/date&gt;&lt;/pub-dates&gt;&lt;year&gt;2012&lt;/year&gt;&lt;/dates&gt;&lt;keywords&gt;&lt;keyword&gt;Animals&lt;/keyword&gt;&lt;keyword&gt;Astroviridae&lt;/keyword&gt;&lt;keyword&gt;Astroviridae Infections&lt;/keyword&gt;&lt;keyword&gt;Diarrhea&lt;/keyword&gt;&lt;keyword&gt;Gastrointestinal Contents&lt;/keyword&gt;&lt;keyword&gt;Intestines&lt;/keyword&gt;&lt;keyword&gt;Phylogeny&lt;/keyword&gt;&lt;keyword&gt;Swine&lt;/keyword&gt;&lt;keyword&gt;Swine Diseases&lt;/keyword&gt;&lt;/keywords&gt;&lt;urls&gt;&lt;related-urls&gt;&lt;url&gt;http://www.ncbi.nlm.nih.gov/pubmed/22956487&lt;/url&gt;&lt;/related-urls&gt;&lt;/urls&gt;&lt;isbn&gt;1943-4936&lt;/isbn&gt;&lt;titles&gt;&lt;title&gt;Detection and molecular characterization of Porcine astrovirus strains associated with swine diarrhea&lt;/title&gt;&lt;secondary-title&gt;J Vet Diagn Invest&lt;/secondary-title&gt;&lt;/titles&gt;&lt;pages&gt;1064-7&lt;/pages&gt;&lt;number&gt;6&lt;/number&gt;&lt;contributors&gt;&lt;authors&gt;&lt;author&gt;Mor, S. K.&lt;/author&gt;&lt;author&gt;Chander, Y.&lt;/author&gt;&lt;author&gt;Marthaler, D.&lt;/author&gt;&lt;author&gt;Patnayak, D. P.&lt;/author&gt;&lt;author&gt;Goyal, S. M.&lt;/author&gt;&lt;/authors&gt;&lt;/contributors&gt;&lt;language&gt;eng&lt;/language&gt;&lt;added-date format="utc"&gt;1444747775&lt;/added-date&gt;&lt;ref-type name="Journal Article"&gt;17&lt;/ref-type&gt;&lt;rec-number&gt;189&lt;/rec-number&gt;&lt;last-updated-date format="utc"&gt;1444747775&lt;/last-updated-date&gt;&lt;accession-num&gt;22956487&lt;/accession-num&gt;&lt;electronic-resource-num&gt;10.1177/1040638712458781&lt;/electronic-resource-num&gt;&lt;volume&gt;24&lt;/volume&gt;&lt;/record&gt;&lt;/Cite&gt;&lt;/EndNote&gt;</w:instrText>
      </w:r>
      <w:r>
        <w:fldChar w:fldCharType="separate"/>
      </w:r>
      <w:r w:rsidR="00F4116E" w:rsidRPr="00F4116E">
        <w:rPr>
          <w:noProof/>
          <w:vertAlign w:val="superscript"/>
        </w:rPr>
        <w:t>71</w:t>
      </w:r>
      <w:r>
        <w:fldChar w:fldCharType="end"/>
      </w:r>
    </w:p>
    <w:p w14:paraId="3254A6E3" w14:textId="77777777" w:rsidR="00371B62" w:rsidRDefault="00371B62" w:rsidP="001E40AC">
      <w:pPr>
        <w:pStyle w:val="NPBtext"/>
        <w:ind w:left="720"/>
      </w:pPr>
    </w:p>
    <w:p w14:paraId="74930DE1" w14:textId="77777777" w:rsidR="00371B62" w:rsidRDefault="00371B62" w:rsidP="001E40AC">
      <w:pPr>
        <w:pStyle w:val="NPBtext"/>
        <w:ind w:left="720"/>
      </w:pPr>
      <w:r>
        <w:rPr>
          <w:b/>
        </w:rPr>
        <w:t>qRT-PCR</w:t>
      </w:r>
      <w:r>
        <w:t>—No reliable testing method is available.</w:t>
      </w:r>
    </w:p>
    <w:p w14:paraId="48887284" w14:textId="77777777" w:rsidR="00371B62" w:rsidRDefault="00371B62" w:rsidP="001E40AC">
      <w:pPr>
        <w:pStyle w:val="NPBtext"/>
        <w:ind w:left="720"/>
      </w:pPr>
    </w:p>
    <w:p w14:paraId="359DFC82" w14:textId="52A7DBC1" w:rsidR="00371B62" w:rsidRDefault="00371B62" w:rsidP="001E40AC">
      <w:pPr>
        <w:pStyle w:val="NPBtext"/>
        <w:ind w:left="720"/>
      </w:pPr>
      <w:r>
        <w:rPr>
          <w:b/>
        </w:rPr>
        <w:t>FA</w:t>
      </w:r>
      <w:r>
        <w:t>—The method for immunofluorescen</w:t>
      </w:r>
      <w:r w:rsidR="00966063">
        <w:t>ce detection has been described</w:t>
      </w:r>
      <w:r>
        <w:fldChar w:fldCharType="begin"/>
      </w:r>
      <w:r w:rsidR="00F4116E">
        <w:instrText xml:space="preserve"> ADDIN EN.CITE &lt;EndNote&gt;&lt;Cite&gt;&lt;Author&gt;Shimizu&lt;/Author&gt;&lt;Year&gt;1990&lt;/Year&gt;&lt;IDText&gt;Cytopathic astrovirus isolated from porcine acute gastroenteritis in an established cell line derived from porcine embryonic kidney&lt;/IDText&gt;&lt;DisplayText&gt;&lt;style face="superscript"&gt;65&lt;/style&gt;&lt;/DisplayText&gt;&lt;record&gt;&lt;dates&gt;&lt;pub-dates&gt;&lt;date&gt;Feb&lt;/date&gt;&lt;/pub-dates&gt;&lt;year&gt;1990&lt;/year&gt;&lt;/dates&gt;&lt;keywords&gt;&lt;keyword&gt;Animals&lt;/keyword&gt;&lt;keyword&gt;Cell Line&lt;/keyword&gt;&lt;keyword&gt;Cytopathogenic Effect, Viral&lt;/keyword&gt;&lt;keyword&gt;Gastroenteritis&lt;/keyword&gt;&lt;keyword&gt;Mamastrovirus&lt;/keyword&gt;&lt;keyword&gt;Microscopy, Electron&lt;/keyword&gt;&lt;keyword&gt;Swine&lt;/keyword&gt;&lt;keyword&gt;Swine Diseases&lt;/keyword&gt;&lt;keyword&gt;Virus Diseases&lt;/keyword&gt;&lt;keyword&gt;Viruses, Unclassified&lt;/keyword&gt;&lt;/keywords&gt;&lt;urls&gt;&lt;related-urls&gt;&lt;url&gt;http://www.ncbi.nlm.nih.gov/pubmed/2107200&lt;/url&gt;&lt;/related-urls&gt;&lt;/urls&gt;&lt;isbn&gt;0095-1137&lt;/isbn&gt;&lt;custom2&gt;PMC269575&lt;/custom2&gt;&lt;titles&gt;&lt;title&gt;Cytopathic astrovirus isolated from porcine acute gastroenteritis in an established cell line derived from porcine embryonic kidney&lt;/title&gt;&lt;secondary-title&gt;J Clin Microbiol&lt;/secondary-title&gt;&lt;/titles&gt;&lt;pages&gt;201-6&lt;/pages&gt;&lt;number&gt;2&lt;/number&gt;&lt;contributors&gt;&lt;authors&gt;&lt;author&gt;Shimizu, M.&lt;/author&gt;&lt;author&gt;Shirai, J.&lt;/author&gt;&lt;author&gt;Narita, M.&lt;/author&gt;&lt;author&gt;Yamane, T.&lt;/author&gt;&lt;/authors&gt;&lt;/contributors&gt;&lt;language&gt;eng&lt;/language&gt;&lt;added-date format="utc"&gt;1444767310&lt;/added-date&gt;&lt;ref-type name="Journal Article"&gt;17&lt;/ref-type&gt;&lt;rec-number&gt;197&lt;/rec-number&gt;&lt;last-updated-date format="utc"&gt;1444767310&lt;/last-updated-date&gt;&lt;accession-num&gt;2107200&lt;/accession-num&gt;&lt;volume&gt;28&lt;/volume&gt;&lt;/record&gt;&lt;/Cite&gt;&lt;/EndNote&gt;</w:instrText>
      </w:r>
      <w:r>
        <w:fldChar w:fldCharType="separate"/>
      </w:r>
      <w:r w:rsidR="00F4116E" w:rsidRPr="00F4116E">
        <w:rPr>
          <w:noProof/>
          <w:vertAlign w:val="superscript"/>
        </w:rPr>
        <w:t>65</w:t>
      </w:r>
      <w:r>
        <w:fldChar w:fldCharType="end"/>
      </w:r>
      <w:r>
        <w:t>; no validation data is available.</w:t>
      </w:r>
    </w:p>
    <w:p w14:paraId="08ECD6CE" w14:textId="77777777" w:rsidR="00371B62" w:rsidRDefault="00371B62" w:rsidP="001E40AC">
      <w:pPr>
        <w:pStyle w:val="NPBtext"/>
        <w:ind w:left="720"/>
      </w:pPr>
    </w:p>
    <w:p w14:paraId="00F94C92" w14:textId="77777777" w:rsidR="00371B62" w:rsidRDefault="00371B62" w:rsidP="001E40AC">
      <w:pPr>
        <w:pStyle w:val="NPBtext"/>
        <w:ind w:left="720"/>
      </w:pPr>
      <w:r>
        <w:rPr>
          <w:b/>
        </w:rPr>
        <w:t>IHC</w:t>
      </w:r>
      <w:r>
        <w:t>—No reliable testing method is available.</w:t>
      </w:r>
    </w:p>
    <w:p w14:paraId="76FB2533" w14:textId="77777777" w:rsidR="00371B62" w:rsidRDefault="00371B62" w:rsidP="001E40AC">
      <w:pPr>
        <w:pStyle w:val="NPBtext"/>
        <w:ind w:left="720"/>
      </w:pPr>
    </w:p>
    <w:p w14:paraId="1BCEFD28" w14:textId="17EEB319" w:rsidR="00371B62" w:rsidRDefault="00371B62" w:rsidP="001E40AC">
      <w:pPr>
        <w:pStyle w:val="NPBtext"/>
        <w:ind w:left="720"/>
      </w:pPr>
      <w:r>
        <w:rPr>
          <w:b/>
        </w:rPr>
        <w:t>OTHER</w:t>
      </w:r>
      <w:r>
        <w:t>—Electron microscopy has been used to detect astroviruses; under EM, these viruses exhibit a distinctive five-</w:t>
      </w:r>
      <w:r w:rsidR="00966063">
        <w:t xml:space="preserve"> to six-pointed-star appearance</w:t>
      </w:r>
      <w:r>
        <w:fldChar w:fldCharType="begin">
          <w:fldData xml:space="preserve">PEVuZE5vdGU+PENpdGU+PEF1dGhvcj5TaGlyYWk8L0F1dGhvcj48WWVhcj4xOTg1PC9ZZWFyPjxJ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</w:fldData>
        </w:fldChar>
      </w:r>
      <w:r w:rsidR="00F4116E">
        <w:instrText xml:space="preserve"> ADDIN EN.CITE </w:instrText>
      </w:r>
      <w:r w:rsidR="00F4116E">
        <w:fldChar w:fldCharType="begin">
          <w:fldData xml:space="preserve">PEVuZE5vdGU+PENpdGU+PEF1dGhvcj5TaGlyYWk8L0F1dGhvcj48WWVhcj4xOTg1PC9ZZWFyPjxJ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</w:fldData>
        </w:fldChar>
      </w:r>
      <w:r w:rsidR="00F4116E">
        <w:instrText xml:space="preserve"> ADDIN EN.CITE.DATA </w:instrText>
      </w:r>
      <w:r w:rsidR="00F4116E">
        <w:fldChar w:fldCharType="end"/>
      </w:r>
      <w:r>
        <w:fldChar w:fldCharType="separate"/>
      </w:r>
      <w:r w:rsidR="00F4116E" w:rsidRPr="00F4116E">
        <w:rPr>
          <w:noProof/>
          <w:vertAlign w:val="superscript"/>
        </w:rPr>
        <w:t>65,72</w:t>
      </w:r>
      <w:r>
        <w:fldChar w:fldCharType="end"/>
      </w:r>
      <w:r w:rsidR="00966063">
        <w:t xml:space="preserve"> </w:t>
      </w:r>
      <w:r>
        <w:t>EM is time-c</w:t>
      </w:r>
      <w:r w:rsidR="00966063">
        <w:t>onsuming and labor-intensive</w:t>
      </w:r>
      <w:r>
        <w:t>, making it impractical for large-scale diagnostics.</w:t>
      </w:r>
    </w:p>
    <w:p w14:paraId="622F1ACC" w14:textId="77777777" w:rsidR="00371B62" w:rsidRDefault="00371B62" w:rsidP="00371B62">
      <w:pPr>
        <w:spacing w:after="0" w:line="240" w:lineRule="auto"/>
      </w:pPr>
    </w:p>
    <w:p w14:paraId="2F566A91" w14:textId="77777777" w:rsidR="001E40AC" w:rsidRDefault="001E40AC" w:rsidP="001E40AC">
      <w:pPr>
        <w:pStyle w:val="Heading1"/>
      </w:pPr>
      <w:bookmarkStart w:id="35" w:name="_Toc442082092"/>
      <w:r>
        <w:t xml:space="preserve">11.2 </w:t>
      </w:r>
      <w:r w:rsidR="00371B62" w:rsidRPr="005F496C">
        <w:t>Anti</w:t>
      </w:r>
      <w:r w:rsidR="00371B62">
        <w:t>body</w:t>
      </w:r>
      <w:r>
        <w:t xml:space="preserve"> Testing</w:t>
      </w:r>
      <w:bookmarkEnd w:id="35"/>
    </w:p>
    <w:p w14:paraId="4423E7C4" w14:textId="5E1D8050" w:rsidR="00371B62" w:rsidRDefault="00371B62" w:rsidP="001E40AC">
      <w:pPr>
        <w:pStyle w:val="NPBtext"/>
        <w:ind w:left="720"/>
      </w:pPr>
      <w:r>
        <w:t>No reliable a</w:t>
      </w:r>
      <w:r w:rsidR="00966063">
        <w:t xml:space="preserve">ntibody testing methods exist. </w:t>
      </w:r>
      <w:r>
        <w:t xml:space="preserve">Very few descriptions </w:t>
      </w:r>
      <w:r w:rsidR="00966063">
        <w:t>of serological analysis of porcine</w:t>
      </w:r>
      <w:r>
        <w:t xml:space="preserve"> astrovirus exist in the literature, with none of the described methods offe</w:t>
      </w:r>
      <w:r w:rsidR="00966063">
        <w:t xml:space="preserve">ring any validation data. </w:t>
      </w:r>
      <w:r>
        <w:t>The neutralization test was utilized and described during early accounts of astrovirus diagnosis in pigs, but</w:t>
      </w:r>
      <w:r w:rsidR="00966063">
        <w:t xml:space="preserve"> the method was not validated. </w:t>
      </w:r>
      <w:r>
        <w:t>A method utilizing a Luciferase Immunoprecipitation System assay has been described to characterize human antibo</w:t>
      </w:r>
      <w:r w:rsidR="00966063">
        <w:t>dy response to human-astrovirus</w:t>
      </w:r>
      <w:r>
        <w:fldChar w:fldCharType="begin"/>
      </w:r>
      <w:r w:rsidR="00F4116E">
        <w:instrText xml:space="preserve"> ADDIN EN.CITE &lt;EndNote&gt;&lt;Cite&gt;&lt;Author&gt;Burbelo&lt;/Author&gt;&lt;Year&gt;2011&lt;/Year&gt;&lt;IDText&gt;Serological studies confirm the novel astrovirus HMOAstV-C as a highly prevalent human infectious agent&lt;/IDText&gt;&lt;DisplayText&gt;&lt;style face="superscript"&gt;73&lt;/style&gt;&lt;/DisplayText&gt;&lt;record&gt;&lt;keywords&gt;&lt;keyword&gt;Adult&lt;/keyword&gt;&lt;keyword&gt;Antibodies, Viral&lt;/keyword&gt;&lt;keyword&gt;Astroviridae Infections&lt;/keyword&gt;&lt;keyword&gt;Base Sequence&lt;/keyword&gt;&lt;keyword&gt;Child&lt;/keyword&gt;&lt;keyword&gt;Child, Preschool&lt;/keyword&gt;&lt;keyword&gt;DNA Primers&lt;/keyword&gt;&lt;keyword&gt;Humans&lt;/keyword&gt;&lt;keyword&gt;Infant&lt;/keyword&gt;&lt;keyword&gt;Mamastrovirus&lt;/keyword&gt;&lt;keyword&gt;Polymerase Chain Reaction&lt;/keyword&gt;&lt;keyword&gt;Seroepidemiologic Studies&lt;/keyword&gt;&lt;/keywords&gt;&lt;urls&gt;&lt;related-urls&gt;&lt;url&gt;http://www.ncbi.nlm.nih.gov/pubmed/21829634&lt;/url&gt;&lt;/related-urls&gt;&lt;/urls&gt;&lt;isbn&gt;1932-6203&lt;/isbn&gt;&lt;custom2&gt;PMC3150362&lt;/custom2&gt;&lt;titles&gt;&lt;title&gt;Serological studies confirm the novel astrovirus HMOAstV-C as a highly prevalent human infectious agent&lt;/title&gt;&lt;secondary-title&gt;PLoS One&lt;/secondary-title&gt;&lt;/titles&gt;&lt;pages&gt;e22576&lt;/pages&gt;&lt;number&gt;8&lt;/number&gt;&lt;contributors&gt;&lt;authors&gt;&lt;author&gt;Burbelo, P. D.&lt;/author&gt;&lt;author&gt;Ching, K. H.&lt;/author&gt;&lt;author&gt;Esper, F.&lt;/author&gt;&lt;author&gt;Iadarola, M. J.&lt;/author&gt;&lt;author&gt;Delwart, E.&lt;/author&gt;&lt;author&gt;Lipkin, W. I.&lt;/author&gt;&lt;author&gt;Kapoor, A.&lt;/author&gt;&lt;/authors&gt;&lt;/contributors&gt;&lt;language&gt;eng&lt;/language&gt;&lt;added-date format="utc"&gt;1444767233&lt;/added-date&gt;&lt;ref-type name="Journal Article"&gt;17&lt;/ref-type&gt;&lt;dates&gt;&lt;year&gt;2011&lt;/year&gt;&lt;/dates&gt;&lt;rec-number&gt;196&lt;/rec-number&gt;&lt;last-updated-date format="utc"&gt;1444767233&lt;/last-updated-date&gt;&lt;accession-num&gt;21829634&lt;/accession-num&gt;&lt;electronic-resource-num&gt;10.1371/journal.pone.0022576&lt;/electronic-resource-num&gt;&lt;volume&gt;6&lt;/volume&gt;&lt;/record&gt;&lt;/Cite&gt;&lt;/EndNote&gt;</w:instrText>
      </w:r>
      <w:r>
        <w:fldChar w:fldCharType="separate"/>
      </w:r>
      <w:r w:rsidR="00F4116E" w:rsidRPr="00F4116E">
        <w:rPr>
          <w:noProof/>
          <w:vertAlign w:val="superscript"/>
        </w:rPr>
        <w:t>73</w:t>
      </w:r>
      <w:r>
        <w:fldChar w:fldCharType="end"/>
      </w:r>
      <w:r>
        <w:t>, and may be modifiable to porcine samples and porcine astrovirus; however, antigen prevalence studies indicate 80% or more of healthy finishing pigs have porcine as</w:t>
      </w:r>
      <w:r w:rsidR="00966063">
        <w:t>trovirus in their stool samples</w:t>
      </w:r>
      <w:r>
        <w:fldChar w:fldCharType="begin">
          <w:fldData xml:space="preserve">PEVuZE5vdGU+PENpdGU+PEF1dGhvcj5Nb3I8L0F1dGhvcj48WWVhcj4yMDEyPC9ZZWFyPjxJRFRl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=
</w:fldData>
        </w:fldChar>
      </w:r>
      <w:r w:rsidR="00F4116E">
        <w:instrText xml:space="preserve"> ADDIN EN.CITE </w:instrText>
      </w:r>
      <w:r w:rsidR="00F4116E">
        <w:fldChar w:fldCharType="begin">
          <w:fldData xml:space="preserve">PEVuZE5vdGU+PENpdGU+PEF1dGhvcj5Nb3I8L0F1dGhvcj48WWVhcj4yMDEyPC9ZZWFyPjxJRFRl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=
</w:fldData>
        </w:fldChar>
      </w:r>
      <w:r w:rsidR="00F4116E">
        <w:instrText xml:space="preserve"> ADDIN EN.CITE.DATA </w:instrText>
      </w:r>
      <w:r w:rsidR="00F4116E">
        <w:fldChar w:fldCharType="end"/>
      </w:r>
      <w:r>
        <w:fldChar w:fldCharType="separate"/>
      </w:r>
      <w:r w:rsidR="00F4116E" w:rsidRPr="00F4116E">
        <w:rPr>
          <w:noProof/>
          <w:vertAlign w:val="superscript"/>
        </w:rPr>
        <w:t>67,71,74</w:t>
      </w:r>
      <w:r>
        <w:fldChar w:fldCharType="end"/>
      </w:r>
      <w:r w:rsidR="00966063">
        <w:t xml:space="preserve"> and </w:t>
      </w:r>
      <w:r>
        <w:t>seroprevalence may be high enough in the general population to make serological diagnosis impractical.</w:t>
      </w:r>
    </w:p>
    <w:p w14:paraId="188CCDF8" w14:textId="77777777" w:rsidR="006570A5" w:rsidRDefault="006570A5" w:rsidP="001E40AC">
      <w:pPr>
        <w:pStyle w:val="NPBtext"/>
      </w:pPr>
    </w:p>
    <w:p w14:paraId="0FA72FDB" w14:textId="4F62F7B7" w:rsidR="00371B62" w:rsidRDefault="001E40AC" w:rsidP="001E40AC">
      <w:pPr>
        <w:pStyle w:val="NPBheading1"/>
      </w:pPr>
      <w:bookmarkStart w:id="36" w:name="_Toc442082093"/>
      <w:r>
        <w:t xml:space="preserve">12. </w:t>
      </w:r>
      <w:r w:rsidR="00371B62" w:rsidRPr="004A35A5">
        <w:t>Porcine cytomegalovirus</w:t>
      </w:r>
      <w:bookmarkEnd w:id="36"/>
      <w:r w:rsidR="00097B23">
        <w:t xml:space="preserve"> </w:t>
      </w:r>
    </w:p>
    <w:p w14:paraId="072C6D59" w14:textId="5FEE2B9D" w:rsidR="00371B62" w:rsidRPr="006570A5" w:rsidRDefault="001E40AC" w:rsidP="006570A5">
      <w:pPr>
        <w:pStyle w:val="Heading1"/>
      </w:pPr>
      <w:bookmarkStart w:id="37" w:name="_Toc442082094"/>
      <w:r>
        <w:t>12.1 Antigen Testing</w:t>
      </w:r>
      <w:bookmarkEnd w:id="37"/>
    </w:p>
    <w:p w14:paraId="4E6BA4AE" w14:textId="709D3D0E" w:rsidR="00371B62" w:rsidRDefault="00371B62" w:rsidP="001E40AC">
      <w:pPr>
        <w:pStyle w:val="NPBtext"/>
        <w:ind w:left="720"/>
      </w:pPr>
      <w:r>
        <w:rPr>
          <w:b/>
        </w:rPr>
        <w:t>VI</w:t>
      </w:r>
      <w:r>
        <w:t>—Not available commercially; has been used i</w:t>
      </w:r>
      <w:r w:rsidR="00097B23">
        <w:t xml:space="preserve">n research for virus </w:t>
      </w:r>
      <w:r w:rsidR="00966063">
        <w:t xml:space="preserve">detection. </w:t>
      </w:r>
      <w:r>
        <w:t>Methods described in literature require long turnaround time, usuall</w:t>
      </w:r>
      <w:r w:rsidR="00966063">
        <w:t>y greate</w:t>
      </w:r>
      <w:r w:rsidR="00097B23">
        <w:t xml:space="preserve">r than one week. Porcine cytomegalovirus </w:t>
      </w:r>
      <w:r w:rsidR="00966063">
        <w:t>grows in</w:t>
      </w:r>
      <w:r>
        <w:t xml:space="preserve"> porcine lung macrophage and porcine fallopian tube cell lines</w:t>
      </w:r>
      <w:r w:rsidR="00966063">
        <w:t>.</w:t>
      </w:r>
      <w:r>
        <w:fldChar w:fldCharType="begin">
          <w:fldData xml:space="preserve">PEVuZE5vdGU+PENpdGU+PEF1dGhvcj5TaGlyYWk8L0F1dGhvcj48WWVhcj4yMDE1PC9ZZWFyPjxJ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</w:fldData>
        </w:fldChar>
      </w:r>
      <w:r w:rsidR="00F4116E">
        <w:instrText xml:space="preserve"> ADDIN EN.CITE </w:instrText>
      </w:r>
      <w:r w:rsidR="00F4116E">
        <w:fldChar w:fldCharType="begin">
          <w:fldData xml:space="preserve">PEVuZE5vdGU+PENpdGU+PEF1dGhvcj5TaGlyYWk8L0F1dGhvcj48WWVhcj4yMDE1PC9ZZWFyPjxJ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</w:fldData>
        </w:fldChar>
      </w:r>
      <w:r w:rsidR="00F4116E">
        <w:instrText xml:space="preserve"> ADDIN EN.CITE.DATA </w:instrText>
      </w:r>
      <w:r w:rsidR="00F4116E">
        <w:fldChar w:fldCharType="end"/>
      </w:r>
      <w:r>
        <w:fldChar w:fldCharType="separate"/>
      </w:r>
      <w:r w:rsidR="00F4116E" w:rsidRPr="00F4116E">
        <w:rPr>
          <w:noProof/>
          <w:vertAlign w:val="superscript"/>
        </w:rPr>
        <w:t>75,76</w:t>
      </w:r>
      <w:r>
        <w:fldChar w:fldCharType="end"/>
      </w:r>
    </w:p>
    <w:p w14:paraId="12998DA4" w14:textId="77777777" w:rsidR="00371B62" w:rsidRDefault="00371B62" w:rsidP="001E40AC">
      <w:pPr>
        <w:pStyle w:val="NPBtext"/>
        <w:ind w:left="720"/>
        <w:rPr>
          <w:b/>
        </w:rPr>
      </w:pPr>
    </w:p>
    <w:p w14:paraId="27DB8BAB" w14:textId="60B3329B" w:rsidR="00371B62" w:rsidRDefault="00371B62" w:rsidP="001E40AC">
      <w:pPr>
        <w:pStyle w:val="NPBtext"/>
        <w:ind w:left="720"/>
      </w:pPr>
      <w:r>
        <w:rPr>
          <w:b/>
        </w:rPr>
        <w:t>RT-PCR</w:t>
      </w:r>
      <w:r>
        <w:t>—Primers described in the literature; highly sensitive and spe</w:t>
      </w:r>
      <w:r w:rsidR="00966063">
        <w:t>cific with fast-turnaround time.</w:t>
      </w:r>
      <w:r>
        <w:fldChar w:fldCharType="begin"/>
      </w:r>
      <w:r w:rsidR="00F4116E">
        <w:instrText xml:space="preserve"> ADDIN EN.CITE &lt;EndNote&gt;&lt;Cite&gt;&lt;Author&gt;Hamel&lt;/Author&gt;&lt;Year&gt;1999&lt;/Year&gt;&lt;IDText&gt;PCR Assay for Detecting Porcine Cytomegalovirus&lt;/IDText&gt;&lt;DisplayText&gt;&lt;style face="superscript"&gt;77&lt;/style&gt;&lt;/DisplayText&gt;&lt;record&gt;&lt;dates&gt;&lt;pub-dates&gt;&lt;date&gt;1999-11-01&lt;/date&gt;&lt;/pub-dates&gt;&lt;year&gt;1999&lt;/year&gt;&lt;/dates&gt;&lt;urls&gt;&lt;related-urls&gt;&lt;url&gt;http://jcm.asm.org/content/37/11/3767.short&lt;/url&gt;&lt;/related-urls&gt;&lt;/urls&gt;&lt;titles&gt;&lt;title&gt;PCR Assay for Detecting Porcine Cytomegalovirus&lt;/title&gt;&lt;secondary-title&gt;Journal of Clinical Microbiology&lt;/secondary-title&gt;&lt;/titles&gt;&lt;pages&gt;3767-3768&lt;/pages&gt;&lt;number&gt;11&lt;/number&gt;&lt;contributors&gt;&lt;authors&gt;&lt;author&gt;Hamel, Andre L.&lt;/author&gt;&lt;author&gt;Lin, Lihua&lt;/author&gt;&lt;author&gt;Sachvie, Cheryl&lt;/author&gt;&lt;author&gt;Grudeski, Elsie&lt;/author&gt;&lt;author&gt;Nayar, Gopi P. S.&lt;/author&gt;&lt;/authors&gt;&lt;/contributors&gt;&lt;language&gt;en&lt;/language&gt;&lt;added-date format="utc"&gt;1443614941&lt;/added-date&gt;&lt;ref-type name="Journal Article"&gt;17&lt;/ref-type&gt;&lt;rec-number&gt;51&lt;/rec-number&gt;&lt;publisher&gt;American Society for Microbiology&lt;/publisher&gt;&lt;last-updated-date format="utc"&gt;1443615117&lt;/last-updated-date&gt;&lt;volume&gt;37&lt;/volume&gt;&lt;/record&gt;&lt;/Cite&gt;&lt;/EndNote&gt;</w:instrText>
      </w:r>
      <w:r>
        <w:fldChar w:fldCharType="separate"/>
      </w:r>
      <w:r w:rsidR="00F4116E" w:rsidRPr="00F4116E">
        <w:rPr>
          <w:noProof/>
          <w:vertAlign w:val="superscript"/>
        </w:rPr>
        <w:t>77</w:t>
      </w:r>
      <w:r>
        <w:fldChar w:fldCharType="end"/>
      </w:r>
    </w:p>
    <w:p w14:paraId="2C89F6B7" w14:textId="77777777" w:rsidR="00371B62" w:rsidRDefault="00371B62" w:rsidP="001E40AC">
      <w:pPr>
        <w:pStyle w:val="NPBtext"/>
        <w:ind w:left="720"/>
      </w:pPr>
    </w:p>
    <w:p w14:paraId="43CA8AEB" w14:textId="10F987AE" w:rsidR="00371B62" w:rsidRDefault="00371B62" w:rsidP="001E40AC">
      <w:pPr>
        <w:pStyle w:val="NPBtext"/>
        <w:ind w:left="720"/>
      </w:pPr>
      <w:r>
        <w:rPr>
          <w:b/>
        </w:rPr>
        <w:t>qRT-PCR</w:t>
      </w:r>
      <w:r>
        <w:t>—</w:t>
      </w:r>
      <w:r w:rsidR="00097B23">
        <w:t xml:space="preserve">Zoologix offers commercial </w:t>
      </w:r>
      <w:r>
        <w:t>qRT-PCR testing; reported as highly sensitive and specific, but supportive data i</w:t>
      </w:r>
      <w:r w:rsidR="00966063">
        <w:t>s not reported on their we</w:t>
      </w:r>
      <w:r w:rsidR="00F4116E">
        <w:t>bsite.</w:t>
      </w:r>
      <w:r w:rsidR="00F4116E">
        <w:fldChar w:fldCharType="begin"/>
      </w:r>
      <w:r w:rsidR="00F4116E">
        <w:instrText xml:space="preserve"> ADDIN EN.CITE &lt;EndNote&gt;&lt;Cite&gt;&lt;Author&gt;Zoologix&lt;/Author&gt;&lt;IDText&gt;Porcine cytomegalovirus&lt;/IDText&gt;&lt;DisplayText&gt;&lt;style face="superscript"&gt;78&lt;/style&gt;&lt;/DisplayText&gt;&lt;record&gt;&lt;urls&gt;&lt;related-urls&gt;&lt;url&gt;http://www.zoologix.com/avian/Datasheets/PorcineCytomegalovirus.html&lt;/url&gt;&lt;/related-urls&gt;&lt;/urls&gt;&lt;titles&gt;&lt;title&gt;Porcine cytomegalovirus&lt;/title&gt;&lt;/titles&gt;&lt;number&gt;February 2&lt;/number&gt;&lt;contributors&gt;&lt;authors&gt;&lt;author&gt;Zoologix,&lt;/author&gt;&lt;/authors&gt;&lt;/contributors&gt;&lt;added-date format="utc"&gt;1454442042&lt;/added-date&gt;&lt;ref-type name="Web Page"&gt;12&lt;/ref-type&gt;&lt;rec-number&gt;1726&lt;/rec-number&gt;&lt;last-updated-date format="utc"&gt;1454442067&lt;/last-updated-date&gt;&lt;volume&gt;2016&lt;/volume&gt;&lt;/record&gt;&lt;/Cite&gt;&lt;/EndNote&gt;</w:instrText>
      </w:r>
      <w:r w:rsidR="00F4116E">
        <w:fldChar w:fldCharType="separate"/>
      </w:r>
      <w:r w:rsidR="00F4116E" w:rsidRPr="00F4116E">
        <w:rPr>
          <w:noProof/>
          <w:vertAlign w:val="superscript"/>
        </w:rPr>
        <w:t>78</w:t>
      </w:r>
      <w:r w:rsidR="00F4116E">
        <w:fldChar w:fldCharType="end"/>
      </w:r>
      <w:r w:rsidR="00F4116E">
        <w:t xml:space="preserve"> </w:t>
      </w:r>
    </w:p>
    <w:p w14:paraId="4C403B4D" w14:textId="77777777" w:rsidR="00371B62" w:rsidRDefault="00371B62" w:rsidP="001E40AC">
      <w:pPr>
        <w:pStyle w:val="NPBtext"/>
        <w:ind w:left="720"/>
      </w:pPr>
    </w:p>
    <w:p w14:paraId="572FE252" w14:textId="77777777" w:rsidR="00371B62" w:rsidRDefault="00371B62" w:rsidP="001E40AC">
      <w:pPr>
        <w:pStyle w:val="NPBtext"/>
        <w:ind w:left="720"/>
      </w:pPr>
      <w:r>
        <w:rPr>
          <w:b/>
        </w:rPr>
        <w:t>FA</w:t>
      </w:r>
      <w:r>
        <w:t>—Not commonly used in research; not commercially available.</w:t>
      </w:r>
    </w:p>
    <w:p w14:paraId="630A4C76" w14:textId="77777777" w:rsidR="00371B62" w:rsidRDefault="00371B62" w:rsidP="001E40AC">
      <w:pPr>
        <w:pStyle w:val="NPBtext"/>
        <w:ind w:left="720"/>
      </w:pPr>
    </w:p>
    <w:p w14:paraId="1D24418E" w14:textId="03DE4BB3" w:rsidR="00371B62" w:rsidRDefault="00371B62" w:rsidP="001E40AC">
      <w:pPr>
        <w:pStyle w:val="NPBtext"/>
        <w:ind w:left="720"/>
      </w:pPr>
      <w:r>
        <w:rPr>
          <w:b/>
        </w:rPr>
        <w:lastRenderedPageBreak/>
        <w:t>IHC</w:t>
      </w:r>
      <w:r>
        <w:t>—Methods have been described in the literature; low sensitivity (70%) and extensive preparation time and materials needed preclude this as a viable option for large-scale diagnostics</w:t>
      </w:r>
      <w:r w:rsidR="00966063">
        <w:t>.</w:t>
      </w:r>
      <w:r>
        <w:fldChar w:fldCharType="begin"/>
      </w:r>
      <w:r w:rsidR="00F4116E">
        <w:instrText xml:space="preserve"> ADDIN EN.CITE &lt;EndNote&gt;&lt;Cite&gt;&lt;Author&gt;Sekiguchi&lt;/Author&gt;&lt;Year&gt;2012&lt;/Year&gt;&lt;IDText&gt;In situ hybridization and immunohistochemistry for the detection of porcine cytomegalovirus&lt;/IDText&gt;&lt;DisplayText&gt;&lt;style face="superscript"&gt;79&lt;/style&gt;&lt;/DisplayText&gt;&lt;record&gt;&lt;dates&gt;&lt;pub-dates&gt;&lt;date&gt;Jan&lt;/date&gt;&lt;/pub-dates&gt;&lt;year&gt;2012&lt;/year&gt;&lt;/dates&gt;&lt;keywords&gt;&lt;keyword&gt;Animals&lt;/keyword&gt;&lt;keyword&gt;Antigens, Viral&lt;/keyword&gt;&lt;keyword&gt;Cytomegalovirus&lt;/keyword&gt;&lt;keyword&gt;Cytomegalovirus Infections&lt;/keyword&gt;&lt;keyword&gt;Histocytochemistry&lt;/keyword&gt;&lt;keyword&gt;Immunohistochemistry&lt;/keyword&gt;&lt;keyword&gt;In Situ Hybridization&lt;/keyword&gt;&lt;keyword&gt;Kidney&lt;/keyword&gt;&lt;keyword&gt;RNA, Messenger&lt;/keyword&gt;&lt;keyword&gt;RNA, Viral&lt;/keyword&gt;&lt;keyword&gt;Sensitivity and Specificity&lt;/keyword&gt;&lt;keyword&gt;Swine&lt;/keyword&gt;&lt;keyword&gt;Swine Diseases&lt;/keyword&gt;&lt;/keywords&gt;&lt;urls&gt;&lt;related-urls&gt;&lt;url&gt;http://www.ncbi.nlm.nih.gov/pubmed/22008295&lt;/url&gt;&lt;/related-urls&gt;&lt;/urls&gt;&lt;isbn&gt;1879-0984&lt;/isbn&gt;&lt;titles&gt;&lt;title&gt;In situ hybridization and immunohistochemistry for the detection of porcine cytomegalovirus&lt;/title&gt;&lt;secondary-title&gt;J Virol Methods&lt;/secondary-title&gt;&lt;/titles&gt;&lt;pages&gt;272-5&lt;/pages&gt;&lt;number&gt;1&lt;/number&gt;&lt;contributors&gt;&lt;authors&gt;&lt;author&gt;Sekiguchi, M.&lt;/author&gt;&lt;author&gt;Shibahara, T.&lt;/author&gt;&lt;author&gt;Miyazaki, A.&lt;/author&gt;&lt;author&gt;Tajima, T.&lt;/author&gt;&lt;author&gt;Shimizu, S.&lt;/author&gt;&lt;author&gt;Kabali, E.&lt;/author&gt;&lt;author&gt;Takano, Y.&lt;/author&gt;&lt;author&gt;Sasaki, Y.&lt;/author&gt;&lt;author&gt;Kubo, M.&lt;/author&gt;&lt;/authors&gt;&lt;/contributors&gt;&lt;language&gt;eng&lt;/language&gt;&lt;added-date format="utc"&gt;1443615529&lt;/added-date&gt;&lt;ref-type name="Journal Article"&gt;17&lt;/ref-type&gt;&lt;rec-number&gt;59&lt;/rec-number&gt;&lt;last-updated-date format="utc"&gt;1443615529&lt;/last-updated-date&gt;&lt;accession-num&gt;22008295&lt;/accession-num&gt;&lt;electronic-resource-num&gt;10.1016/j.jviromet.2011.10.002&lt;/electronic-resource-num&gt;&lt;volume&gt;179&lt;/volume&gt;&lt;/record&gt;&lt;/Cite&gt;&lt;/EndNote&gt;</w:instrText>
      </w:r>
      <w:r>
        <w:fldChar w:fldCharType="separate"/>
      </w:r>
      <w:r w:rsidR="00F4116E" w:rsidRPr="00F4116E">
        <w:rPr>
          <w:noProof/>
          <w:vertAlign w:val="superscript"/>
        </w:rPr>
        <w:t>79</w:t>
      </w:r>
      <w:r>
        <w:fldChar w:fldCharType="end"/>
      </w:r>
    </w:p>
    <w:p w14:paraId="12F3B3A3" w14:textId="77777777" w:rsidR="00371B62" w:rsidRDefault="00371B62" w:rsidP="001E40AC">
      <w:pPr>
        <w:pStyle w:val="NPBtext"/>
        <w:ind w:left="720"/>
      </w:pPr>
    </w:p>
    <w:p w14:paraId="5782F933" w14:textId="0ECC800A" w:rsidR="00371B62" w:rsidRDefault="00371B62" w:rsidP="006570A5">
      <w:pPr>
        <w:pStyle w:val="NPBtext"/>
        <w:ind w:left="720"/>
      </w:pPr>
      <w:r>
        <w:rPr>
          <w:b/>
        </w:rPr>
        <w:t>OTHER</w:t>
      </w:r>
      <w:r>
        <w:t>—Electron microscopy has been</w:t>
      </w:r>
      <w:r w:rsidR="00966063">
        <w:t xml:space="preserve"> utilized to identify the virus</w:t>
      </w:r>
      <w:r>
        <w:fldChar w:fldCharType="begin"/>
      </w:r>
      <w:r w:rsidR="00F4116E">
        <w:instrText xml:space="preserve"> ADDIN EN.CITE &lt;EndNote&gt;&lt;Cite&gt;&lt;Author&gt;Shirai&lt;/Author&gt;&lt;Year&gt;2015&lt;/Year&gt;&lt;IDText&gt;A cytomegalovirus isolated from swine testicle cell culture&lt;/IDText&gt;&lt;DisplayText&gt;&lt;style face="superscript"&gt;75&lt;/style&gt;&lt;/DisplayText&gt;&lt;record&gt;&lt;urls&gt;&lt;related-urls&gt;&lt;url&gt;https://www.jstage.jst.go.jp/article/jvms1939/47/5/47_5_697/_pdf&lt;/url&gt;&lt;/related-urls&gt;&lt;/urls&gt;&lt;titles&gt;&lt;title&gt;A cytomegalovirus isolated from swine testicle cell culture&lt;/title&gt;&lt;secondary-title&gt;Japan Journal of Veterinary Science&lt;/secondary-title&gt;&lt;/titles&gt;&lt;pages&gt;697-703&lt;/pages&gt;&lt;number&gt;5&lt;/number&gt;&lt;contributors&gt;&lt;authors&gt;&lt;author&gt;Shirai, Junsuke&lt;/author&gt;&lt;author&gt;Narita, Minoru&lt;/author&gt;&lt;author&gt;Iijima, Yuji&lt;/author&gt;&lt;author&gt;Kawamura, Hitoshi&lt;/author&gt;&lt;/authors&gt;&lt;/contributors&gt;&lt;added-date format="utc"&gt;1443618510&lt;/added-date&gt;&lt;ref-type name="Journal Article"&gt;17&lt;/ref-type&gt;&lt;dates&gt;&lt;year&gt;2015&lt;/year&gt;&lt;/dates&gt;&lt;rec-number&gt;64&lt;/rec-number&gt;&lt;last-updated-date format="utc"&gt;1443619195&lt;/last-updated-date&gt;&lt;volume&gt;47&lt;/volume&gt;&lt;/record&gt;&lt;/Cite&gt;&lt;/EndNote&gt;</w:instrText>
      </w:r>
      <w:r>
        <w:fldChar w:fldCharType="separate"/>
      </w:r>
      <w:r w:rsidR="00F4116E" w:rsidRPr="00F4116E">
        <w:rPr>
          <w:noProof/>
          <w:vertAlign w:val="superscript"/>
        </w:rPr>
        <w:t>75</w:t>
      </w:r>
      <w:r>
        <w:fldChar w:fldCharType="end"/>
      </w:r>
      <w:r>
        <w:t xml:space="preserve">; however, this method is time-consuming and not applicable on </w:t>
      </w:r>
      <w:r w:rsidR="00966063">
        <w:t>a l</w:t>
      </w:r>
      <w:r>
        <w:t>arge-scale.</w:t>
      </w:r>
    </w:p>
    <w:p w14:paraId="569EFE88" w14:textId="77777777" w:rsidR="00371B62" w:rsidRDefault="00371B62" w:rsidP="00371B62">
      <w:pPr>
        <w:spacing w:after="0" w:line="240" w:lineRule="auto"/>
      </w:pPr>
    </w:p>
    <w:p w14:paraId="7F5AF3B7" w14:textId="2036D425" w:rsidR="001E40AC" w:rsidRDefault="001E40AC" w:rsidP="001E40AC">
      <w:pPr>
        <w:pStyle w:val="Heading1"/>
      </w:pPr>
      <w:bookmarkStart w:id="38" w:name="_Toc442082095"/>
      <w:r>
        <w:t xml:space="preserve">12.2 </w:t>
      </w:r>
      <w:r w:rsidR="00371B62" w:rsidRPr="005F496C">
        <w:t>Anti</w:t>
      </w:r>
      <w:r w:rsidR="00371B62">
        <w:t>body</w:t>
      </w:r>
      <w:r>
        <w:t xml:space="preserve"> Testing</w:t>
      </w:r>
      <w:bookmarkEnd w:id="38"/>
    </w:p>
    <w:p w14:paraId="4A6BA963" w14:textId="379C34D5" w:rsidR="00371B62" w:rsidRDefault="00966063" w:rsidP="001E40AC">
      <w:pPr>
        <w:pStyle w:val="NPBtext"/>
        <w:ind w:left="720"/>
      </w:pPr>
      <w:r>
        <w:t>Due to high seroprevalence worldwide</w:t>
      </w:r>
      <w:r w:rsidR="00371B62">
        <w:fldChar w:fldCharType="begin">
          <w:fldData xml:space="preserve">PEVuZE5vdGU+PENpdGU+PEF1dGhvcj5UYWppbWE8L0F1dGhvcj48WWVhcj4xOTkzPC9ZZWFyPjxJ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</w:fldData>
        </w:fldChar>
      </w:r>
      <w:r w:rsidR="00F4116E">
        <w:instrText xml:space="preserve"> ADDIN EN.CITE </w:instrText>
      </w:r>
      <w:r w:rsidR="00F4116E">
        <w:fldChar w:fldCharType="begin">
          <w:fldData xml:space="preserve">PEVuZE5vdGU+PENpdGU+PEF1dGhvcj5UYWppbWE8L0F1dGhvcj48WWVhcj4xOTkzPC9ZZWFyPjxJ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</w:fldData>
        </w:fldChar>
      </w:r>
      <w:r w:rsidR="00F4116E">
        <w:instrText xml:space="preserve"> ADDIN EN.CITE.DATA </w:instrText>
      </w:r>
      <w:r w:rsidR="00F4116E">
        <w:fldChar w:fldCharType="end"/>
      </w:r>
      <w:r w:rsidR="00371B62">
        <w:fldChar w:fldCharType="separate"/>
      </w:r>
      <w:r w:rsidR="00F4116E" w:rsidRPr="00F4116E">
        <w:rPr>
          <w:noProof/>
          <w:vertAlign w:val="superscript"/>
        </w:rPr>
        <w:t>80-82</w:t>
      </w:r>
      <w:r w:rsidR="00371B62">
        <w:fldChar w:fldCharType="end"/>
      </w:r>
      <w:r w:rsidR="00371B62">
        <w:t>, antibody testing may not be applicable in the event of suspected disease, except if herd was known-negative previously or paired sera show significant chang</w:t>
      </w:r>
      <w:r>
        <w:t xml:space="preserve">e in antibody levels over time </w:t>
      </w:r>
      <w:r w:rsidR="00371B62">
        <w:t xml:space="preserve">indicating active infection.  </w:t>
      </w:r>
    </w:p>
    <w:p w14:paraId="1F4E1AA7" w14:textId="77777777" w:rsidR="00371B62" w:rsidRDefault="00371B62" w:rsidP="001E40AC">
      <w:pPr>
        <w:pStyle w:val="NPBtext"/>
        <w:ind w:left="720"/>
        <w:rPr>
          <w:b/>
        </w:rPr>
      </w:pPr>
    </w:p>
    <w:p w14:paraId="12612A6C" w14:textId="1DB758A8" w:rsidR="00371B62" w:rsidRDefault="00371B62" w:rsidP="001E40AC">
      <w:pPr>
        <w:pStyle w:val="NPBtext"/>
        <w:ind w:left="720"/>
      </w:pPr>
      <w:r>
        <w:rPr>
          <w:b/>
        </w:rPr>
        <w:t>ELISA</w:t>
      </w:r>
      <w:r>
        <w:t>—Method has been described</w:t>
      </w:r>
      <w:r w:rsidR="00966063">
        <w:t>.</w:t>
      </w:r>
      <w:r>
        <w:fldChar w:fldCharType="begin">
          <w:fldData xml:space="preserve">PEVuZE5vdGU+PENpdGU+PEF1dGhvcj5Bc3NhZjwvQXV0aG9yPjxZZWFyPjE5ODI8L1llYXI+PElE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</w:fldData>
        </w:fldChar>
      </w:r>
      <w:r w:rsidR="00F4116E">
        <w:instrText xml:space="preserve"> ADDIN EN.CITE </w:instrText>
      </w:r>
      <w:r w:rsidR="00F4116E">
        <w:fldChar w:fldCharType="begin">
          <w:fldData xml:space="preserve">PEVuZE5vdGU+PENpdGU+PEF1dGhvcj5Bc3NhZjwvQXV0aG9yPjxZZWFyPjE5ODI8L1llYXI+PElE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</w:fldData>
        </w:fldChar>
      </w:r>
      <w:r w:rsidR="00F4116E">
        <w:instrText xml:space="preserve"> ADDIN EN.CITE.DATA </w:instrText>
      </w:r>
      <w:r w:rsidR="00F4116E">
        <w:fldChar w:fldCharType="end"/>
      </w:r>
      <w:r>
        <w:fldChar w:fldCharType="separate"/>
      </w:r>
      <w:r w:rsidR="00F4116E" w:rsidRPr="00F4116E">
        <w:rPr>
          <w:noProof/>
          <w:vertAlign w:val="superscript"/>
        </w:rPr>
        <w:t>80,81,83</w:t>
      </w:r>
      <w:r>
        <w:fldChar w:fldCharType="end"/>
      </w:r>
      <w:r w:rsidR="00966063">
        <w:t xml:space="preserve"> </w:t>
      </w:r>
      <w:r>
        <w:t>Most sensitive of the</w:t>
      </w:r>
      <w:r w:rsidR="00097B23">
        <w:t xml:space="preserve"> antibody-detecting</w:t>
      </w:r>
      <w:r>
        <w:t xml:space="preserve"> testing methods.</w:t>
      </w:r>
    </w:p>
    <w:p w14:paraId="34A53C17" w14:textId="77777777" w:rsidR="00371B62" w:rsidRDefault="00371B62" w:rsidP="001E40AC">
      <w:pPr>
        <w:pStyle w:val="NPBtext"/>
        <w:ind w:left="720"/>
      </w:pPr>
    </w:p>
    <w:p w14:paraId="41FF0371" w14:textId="7A29B403" w:rsidR="00371B62" w:rsidRDefault="00371B62" w:rsidP="001E40AC">
      <w:pPr>
        <w:pStyle w:val="NPBtext"/>
        <w:ind w:left="720"/>
      </w:pPr>
      <w:r>
        <w:rPr>
          <w:b/>
        </w:rPr>
        <w:t>VN</w:t>
      </w:r>
      <w:r>
        <w:t>—N</w:t>
      </w:r>
      <w:r w:rsidR="00966063">
        <w:t>ot as sensitive as ELISA or IFA.</w:t>
      </w:r>
      <w:r>
        <w:fldChar w:fldCharType="begin"/>
      </w:r>
      <w:r w:rsidR="00F4116E">
        <w:instrText xml:space="preserve"> ADDIN EN.CITE &lt;EndNote&gt;&lt;Cite&gt;&lt;Author&gt;Tajima&lt;/Author&gt;&lt;Year&gt;1993&lt;/Year&gt;&lt;IDText&gt;Application of enzyme-linked immunosorbent assay for the seroepizootiological survey of antibodies against porcine cytomegalovirus&lt;/IDText&gt;&lt;DisplayText&gt;&lt;style face="superscript"&gt;80&lt;/style&gt;&lt;/DisplayText&gt;&lt;record&gt;&lt;dates&gt;&lt;pub-dates&gt;&lt;date&gt;Jun&lt;/date&gt;&lt;/pub-dates&gt;&lt;year&gt;1993&lt;/year&gt;&lt;/dates&gt;&lt;keywords&gt;&lt;keyword&gt;Animals&lt;/keyword&gt;&lt;keyword&gt;Antibodies, Viral&lt;/keyword&gt;&lt;keyword&gt;Antigens, Viral&lt;/keyword&gt;&lt;keyword&gt;Cytomegalovirus&lt;/keyword&gt;&lt;keyword&gt;Enzyme-Linked Immunosorbent Assay&lt;/keyword&gt;&lt;keyword&gt;Fluorescent Antibody Technique&lt;/keyword&gt;&lt;keyword&gt;Geography&lt;/keyword&gt;&lt;keyword&gt;Germ-Free Life&lt;/keyword&gt;&lt;keyword&gt;Japan&lt;/keyword&gt;&lt;keyword&gt;Neutralization Tests&lt;/keyword&gt;&lt;keyword&gt;Retrospective Studies&lt;/keyword&gt;&lt;keyword&gt;Swine&lt;/keyword&gt;&lt;/keywords&gt;&lt;urls&gt;&lt;related-urls&gt;&lt;url&gt;http://www.ncbi.nlm.nih.gov/pubmed/8395226&lt;/url&gt;&lt;/related-urls&gt;&lt;/urls&gt;&lt;isbn&gt;0916-7250&lt;/isbn&gt;&lt;titles&gt;&lt;title&gt;Application of enzyme-linked immunosorbent assay for the seroepizootiological survey of antibodies against porcine cytomegalovirus&lt;/title&gt;&lt;secondary-title&gt;J Vet Med Sci&lt;/secondary-title&gt;&lt;/titles&gt;&lt;pages&gt;421-4&lt;/pages&gt;&lt;number&gt;3&lt;/number&gt;&lt;contributors&gt;&lt;authors&gt;&lt;author&gt;Tajima, T.&lt;/author&gt;&lt;author&gt;Hironao, T.&lt;/author&gt;&lt;author&gt;Kajikawa, T.&lt;/author&gt;&lt;author&gt;Kawamura, H.&lt;/author&gt;&lt;/authors&gt;&lt;/contributors&gt;&lt;language&gt;eng&lt;/language&gt;&lt;added-date format="utc"&gt;1443619173&lt;/added-date&gt;&lt;ref-type name="Journal Article"&gt;17&lt;/ref-type&gt;&lt;rec-number&gt;72&lt;/rec-number&gt;&lt;last-updated-date format="utc"&gt;1443619173&lt;/last-updated-date&gt;&lt;accession-num&gt;8395226&lt;/accession-num&gt;&lt;volume&gt;55&lt;/volume&gt;&lt;/record&gt;&lt;/Cite&gt;&lt;/EndNote&gt;</w:instrText>
      </w:r>
      <w:r>
        <w:fldChar w:fldCharType="separate"/>
      </w:r>
      <w:r w:rsidR="00F4116E" w:rsidRPr="00F4116E">
        <w:rPr>
          <w:noProof/>
          <w:vertAlign w:val="superscript"/>
        </w:rPr>
        <w:t>80</w:t>
      </w:r>
      <w:r>
        <w:fldChar w:fldCharType="end"/>
      </w:r>
    </w:p>
    <w:p w14:paraId="6F33CBA8" w14:textId="77777777" w:rsidR="00371B62" w:rsidRDefault="00371B62" w:rsidP="001E40AC">
      <w:pPr>
        <w:pStyle w:val="NPBtext"/>
        <w:ind w:left="720"/>
      </w:pPr>
    </w:p>
    <w:p w14:paraId="3118E26B" w14:textId="596219F7" w:rsidR="00371B62" w:rsidRDefault="00371B62" w:rsidP="001E40AC">
      <w:pPr>
        <w:pStyle w:val="NPBtext"/>
        <w:ind w:left="720"/>
      </w:pPr>
      <w:r>
        <w:rPr>
          <w:b/>
        </w:rPr>
        <w:t>IFA</w:t>
      </w:r>
      <w:r>
        <w:t>—Method has been descr</w:t>
      </w:r>
      <w:r w:rsidR="00966063">
        <w:t>ibed; not as sensitive as ELISA.</w:t>
      </w:r>
      <w:r>
        <w:fldChar w:fldCharType="begin">
          <w:fldData xml:space="preserve">PEVuZE5vdGU+PENpdGU+PEF1dGhvcj5UYWppbWE8L0F1dGhvcj48WWVhcj4xOTkzPC9ZZWFyPjxJ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</w:fldData>
        </w:fldChar>
      </w:r>
      <w:r w:rsidR="00F4116E">
        <w:instrText xml:space="preserve"> ADDIN EN.CITE </w:instrText>
      </w:r>
      <w:r w:rsidR="00F4116E">
        <w:fldChar w:fldCharType="begin">
          <w:fldData xml:space="preserve">PEVuZE5vdGU+PENpdGU+PEF1dGhvcj5UYWppbWE8L0F1dGhvcj48WWVhcj4xOTkzPC9ZZWFyPjxJ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</w:fldData>
        </w:fldChar>
      </w:r>
      <w:r w:rsidR="00F4116E">
        <w:instrText xml:space="preserve"> ADDIN EN.CITE.DATA </w:instrText>
      </w:r>
      <w:r w:rsidR="00F4116E">
        <w:fldChar w:fldCharType="end"/>
      </w:r>
      <w:r>
        <w:fldChar w:fldCharType="separate"/>
      </w:r>
      <w:r w:rsidR="00F4116E" w:rsidRPr="00F4116E">
        <w:rPr>
          <w:noProof/>
          <w:vertAlign w:val="superscript"/>
        </w:rPr>
        <w:t>80,81</w:t>
      </w:r>
      <w:r>
        <w:fldChar w:fldCharType="end"/>
      </w:r>
      <w:r>
        <w:t xml:space="preserve"> </w:t>
      </w:r>
    </w:p>
    <w:p w14:paraId="22B2FC6A" w14:textId="77777777" w:rsidR="00371B62" w:rsidRDefault="00371B62" w:rsidP="001E40AC">
      <w:pPr>
        <w:pStyle w:val="NPBtext"/>
        <w:ind w:left="720"/>
      </w:pPr>
    </w:p>
    <w:p w14:paraId="478A244E" w14:textId="7F78D84E" w:rsidR="00371B62" w:rsidRDefault="00371B62" w:rsidP="001E40AC">
      <w:pPr>
        <w:pStyle w:val="NPBtext"/>
        <w:ind w:left="720"/>
      </w:pPr>
      <w:r>
        <w:rPr>
          <w:b/>
        </w:rPr>
        <w:t>CF/HI</w:t>
      </w:r>
      <w:r w:rsidR="005851B1">
        <w:t>—Not applicable</w:t>
      </w:r>
      <w:r>
        <w:t>.</w:t>
      </w:r>
    </w:p>
    <w:p w14:paraId="1DEB1A59" w14:textId="77777777" w:rsidR="00371B62" w:rsidRDefault="00371B62" w:rsidP="006570A5">
      <w:pPr>
        <w:pStyle w:val="NPBtext"/>
      </w:pPr>
    </w:p>
    <w:p w14:paraId="62DC9566" w14:textId="7DBD5251" w:rsidR="00371B62" w:rsidRPr="004A35A5" w:rsidRDefault="001E40AC" w:rsidP="001E40AC">
      <w:pPr>
        <w:pStyle w:val="NPBheading1"/>
      </w:pPr>
      <w:bookmarkStart w:id="39" w:name="_Toc442082096"/>
      <w:r>
        <w:t xml:space="preserve">13. </w:t>
      </w:r>
      <w:r w:rsidR="00371B62" w:rsidRPr="004A35A5">
        <w:t>Porcine kobuvirus</w:t>
      </w:r>
      <w:bookmarkEnd w:id="39"/>
    </w:p>
    <w:p w14:paraId="407297A4" w14:textId="1A194969" w:rsidR="00371B62" w:rsidRPr="006570A5" w:rsidRDefault="001E40AC" w:rsidP="006570A5">
      <w:pPr>
        <w:pStyle w:val="Heading1"/>
      </w:pPr>
      <w:bookmarkStart w:id="40" w:name="_Toc442082097"/>
      <w:r>
        <w:t>13.1 Antigen Testing</w:t>
      </w:r>
      <w:bookmarkEnd w:id="40"/>
    </w:p>
    <w:p w14:paraId="07304F77" w14:textId="305F10E5" w:rsidR="00371B62" w:rsidRDefault="00371B62" w:rsidP="001E40AC">
      <w:pPr>
        <w:pStyle w:val="NPBtext"/>
        <w:ind w:left="720"/>
      </w:pPr>
      <w:r>
        <w:rPr>
          <w:b/>
        </w:rPr>
        <w:t>VI</w:t>
      </w:r>
      <w:r>
        <w:t>—Has been reported for human Aichi virus but required</w:t>
      </w:r>
      <w:r w:rsidR="00966063">
        <w:t xml:space="preserve"> at least 3 weeks for diagnosis.</w:t>
      </w:r>
      <w:r>
        <w:fldChar w:fldCharType="begin"/>
      </w:r>
      <w:r w:rsidR="00F4116E">
        <w:instrText xml:space="preserve"> ADDIN EN.CITE &lt;EndNote&gt;&lt;Cite&gt;&lt;Author&gt;Yamashita&lt;/Author&gt;&lt;Year&gt;1991&lt;/Year&gt;&lt;IDText&gt;Isolation of Cytopathic Small Round Viruses with BS-C-1 Cells from Patients with Gastroenteritis on JSTOR&lt;/IDText&gt;&lt;DisplayText&gt;&lt;style face="superscript"&gt;84&lt;/style&gt;&lt;/DisplayText&gt;&lt;record&gt;&lt;keywords&gt;&lt;keyword&gt;s: Health Sciences, Medicine &amp;amp; Allied Health&lt;/keyword&gt;&lt;/keywords&gt;&lt;urls&gt;&lt;related-urls&gt;&lt;url&gt;http://www.jstor.org.ezp3.lib.umn.edu/stable/30112009?seq=2#page_scan_tab_contents&lt;/url&gt;&lt;/related-urls&gt;&lt;/urls&gt;&lt;isbn&gt;00221899&lt;/isbn&gt;&lt;titles&gt;&lt;title&gt;Isolation of Cytopathic Small Round Viruses with BS-C-1 Cells from Patients with Gastroenteritis on JSTOR&lt;/title&gt;&lt;secondary-title&gt;The Journal of Infectious Diseases&lt;/secondary-title&gt;&lt;/titles&gt;&lt;pages&gt;954-957&lt;/pages&gt;&lt;number&gt;5&lt;/number&gt;&lt;contributors&gt;&lt;authors&gt;&lt;author&gt;Yamashita, Teruo&lt;/author&gt;&lt;author&gt;Kobayashi, Shinichi&lt;/author&gt;&lt;author&gt;Sakae, Kenji&lt;/author&gt;&lt;author&gt;Nakata, Shuji&lt;/author&gt;&lt;author&gt;Chiba, Shunzo&lt;/author&gt;&lt;author&gt;Ishihara, Yuichi&lt;/author&gt;&lt;author&gt;Isomura, Shin&lt;/author&gt;&lt;/authors&gt;&lt;/contributors&gt;&lt;added-date format="utc"&gt;1443628667&lt;/added-date&gt;&lt;ref-type name="Journal Article"&gt;17&lt;/ref-type&gt;&lt;dates&gt;&lt;year&gt;1991&lt;/year&gt;&lt;/dates&gt;&lt;rec-number&gt;77&lt;/rec-number&gt;&lt;last-updated-date format="utc"&gt;1443628667&lt;/last-updated-date&gt;&lt;volume&gt;164&lt;/volume&gt;&lt;/record&gt;&lt;/Cite&gt;&lt;/EndNote&gt;</w:instrText>
      </w:r>
      <w:r>
        <w:fldChar w:fldCharType="separate"/>
      </w:r>
      <w:r w:rsidR="00F4116E" w:rsidRPr="00F4116E">
        <w:rPr>
          <w:noProof/>
          <w:vertAlign w:val="superscript"/>
        </w:rPr>
        <w:t>84</w:t>
      </w:r>
      <w:r>
        <w:fldChar w:fldCharType="end"/>
      </w:r>
      <w:r>
        <w:t xml:space="preserve"> </w:t>
      </w:r>
    </w:p>
    <w:p w14:paraId="63653662" w14:textId="77777777" w:rsidR="00371B62" w:rsidRDefault="00371B62" w:rsidP="001E40AC">
      <w:pPr>
        <w:pStyle w:val="NPBtext"/>
        <w:ind w:left="720"/>
        <w:rPr>
          <w:b/>
        </w:rPr>
      </w:pPr>
    </w:p>
    <w:p w14:paraId="3CE4499C" w14:textId="77777777" w:rsidR="00371B62" w:rsidRDefault="00371B62" w:rsidP="001E40AC">
      <w:pPr>
        <w:pStyle w:val="NPBtext"/>
        <w:ind w:left="720"/>
      </w:pPr>
      <w:r>
        <w:rPr>
          <w:b/>
        </w:rPr>
        <w:t>RT-PCR</w:t>
      </w:r>
      <w:r>
        <w:t>—Most commonly utilized method of antigen detection; highly sensitive and specific; primers have been published numerous times.</w:t>
      </w:r>
    </w:p>
    <w:p w14:paraId="1CE8B0C1" w14:textId="77777777" w:rsidR="00371B62" w:rsidRDefault="00371B62" w:rsidP="001E40AC">
      <w:pPr>
        <w:pStyle w:val="NPBtext"/>
        <w:ind w:left="720"/>
      </w:pPr>
    </w:p>
    <w:p w14:paraId="25D18FBE" w14:textId="5BFC3A87" w:rsidR="00371B62" w:rsidRDefault="00371B62" w:rsidP="001E40AC">
      <w:pPr>
        <w:pStyle w:val="NPBtext"/>
        <w:ind w:left="720"/>
      </w:pPr>
      <w:r>
        <w:rPr>
          <w:b/>
        </w:rPr>
        <w:t>qRT-PCR</w:t>
      </w:r>
      <w:r>
        <w:t>—Not commonly us</w:t>
      </w:r>
      <w:r w:rsidR="00966063">
        <w:t>ed; a method has been described</w:t>
      </w:r>
      <w:r>
        <w:fldChar w:fldCharType="begin"/>
      </w:r>
      <w:r w:rsidR="00F4116E">
        <w:instrText xml:space="preserve"> ADDIN EN.CITE &lt;EndNote&gt;&lt;Cite&gt;&lt;Author&gt;Xiu&lt;/Author&gt;&lt;Year&gt;2012&lt;/Year&gt;&lt;IDText&gt;Establishment of a real-time RT-PCR method based on SYBR Green</w:instrText>
      </w:r>
      <w:r w:rsidR="00F4116E">
        <w:rPr>
          <w:rFonts w:ascii="Tahoma" w:hAnsi="Tahoma" w:cs="Tahoma"/>
        </w:rPr>
        <w:instrText>��</w:instrText>
      </w:r>
      <w:r w:rsidR="00F4116E">
        <w:instrText xml:space="preserve"> for diagnosis of porcine kobuvirus--</w:instrText>
      </w:r>
      <w:r w:rsidR="00F4116E">
        <w:rPr>
          <w:rFonts w:ascii="SimSun" w:eastAsia="SimSun" w:hAnsi="SimSun" w:cs="SimSun" w:hint="eastAsia"/>
        </w:rPr>
        <w:instrText>《</w:instrText>
      </w:r>
      <w:r w:rsidR="00F4116E">
        <w:instrText>Chinese Journal of Zoonoses</w:instrText>
      </w:r>
      <w:r w:rsidR="00F4116E">
        <w:rPr>
          <w:rFonts w:ascii="SimSun" w:eastAsia="SimSun" w:hAnsi="SimSun" w:cs="SimSun" w:hint="eastAsia"/>
        </w:rPr>
        <w:instrText>》</w:instrText>
      </w:r>
      <w:r w:rsidR="00F4116E">
        <w:instrText>2012</w:instrText>
      </w:r>
      <w:r w:rsidR="00F4116E">
        <w:rPr>
          <w:rFonts w:ascii="SimSun" w:eastAsia="SimSun" w:hAnsi="SimSun" w:cs="SimSun" w:hint="eastAsia"/>
        </w:rPr>
        <w:instrText>年</w:instrText>
      </w:r>
      <w:r w:rsidR="00F4116E">
        <w:instrText>09</w:instrText>
      </w:r>
      <w:r w:rsidR="00F4116E">
        <w:rPr>
          <w:rFonts w:ascii="SimSun" w:eastAsia="SimSun" w:hAnsi="SimSun" w:cs="SimSun" w:hint="eastAsia"/>
        </w:rPr>
        <w:instrText>期</w:instrText>
      </w:r>
      <w:r w:rsidR="00F4116E">
        <w:instrText>&lt;/IDText&gt;&lt;DisplayText&gt;&lt;style face="superscript"&gt;85&lt;/style&gt;&lt;/DisplayText&gt;&lt;record&gt;&lt;urls&gt;&lt;related-urls&gt;&lt;url&gt;http://en.cnki.com.cn/Article_en/CJFDTOTAL-ZRSZ201209015.htm&lt;/url&gt;&lt;/related-urls&gt;&lt;/urls&gt;&lt;titles&gt;&lt;title&gt;Establishment of a real-time RT-PCR method based on SYBR Green</w:instrText>
      </w:r>
      <w:r w:rsidR="00F4116E">
        <w:rPr>
          <w:rFonts w:ascii="Tahoma" w:hAnsi="Tahoma" w:cs="Tahoma"/>
        </w:rPr>
        <w:instrText>��</w:instrText>
      </w:r>
      <w:r w:rsidR="00F4116E">
        <w:instrText xml:space="preserve"> for diagnosis of porcine kobuvirus--</w:instrText>
      </w:r>
      <w:r w:rsidR="00F4116E">
        <w:rPr>
          <w:rFonts w:ascii="SimSun" w:eastAsia="SimSun" w:hAnsi="SimSun" w:cs="SimSun" w:hint="eastAsia"/>
        </w:rPr>
        <w:instrText>《</w:instrText>
      </w:r>
      <w:r w:rsidR="00F4116E">
        <w:instrText>Chinese Journal of Zoonoses</w:instrText>
      </w:r>
      <w:r w:rsidR="00F4116E">
        <w:rPr>
          <w:rFonts w:ascii="SimSun" w:eastAsia="SimSun" w:hAnsi="SimSun" w:cs="SimSun" w:hint="eastAsia"/>
        </w:rPr>
        <w:instrText>》</w:instrText>
      </w:r>
      <w:r w:rsidR="00F4116E">
        <w:instrText>2012</w:instrText>
      </w:r>
      <w:r w:rsidR="00F4116E">
        <w:rPr>
          <w:rFonts w:ascii="SimSun" w:eastAsia="SimSun" w:hAnsi="SimSun" w:cs="SimSun" w:hint="eastAsia"/>
        </w:rPr>
        <w:instrText>年</w:instrText>
      </w:r>
      <w:r w:rsidR="00F4116E">
        <w:instrText>09</w:instrText>
      </w:r>
      <w:r w:rsidR="00F4116E">
        <w:rPr>
          <w:rFonts w:ascii="SimSun" w:eastAsia="SimSun" w:hAnsi="SimSun" w:cs="SimSun" w:hint="eastAsia"/>
        </w:rPr>
        <w:instrText>期</w:instrText>
      </w:r>
      <w:r w:rsidR="00F4116E">
        <w:instrText>&lt;/title&gt;&lt;secondary-title&gt;Chinese Journal of Zoonoses&lt;/secondary-title&gt;&lt;/titles&gt;&lt;pages&gt;015&lt;/pages&gt;&lt;contributors&gt;&lt;authors&gt;&lt;author&gt;Xiu, Jin-sheng&lt;/author&gt;&lt;author&gt;Chen, Xiao-quan&lt;/author&gt;&lt;author&gt;Wang, Bin&lt;/author&gt;&lt;author&gt;Li, Tao&lt;/author&gt;&lt;/authors&gt;&lt;/contributors&gt;&lt;added-date format="utc"&gt;1443626189&lt;/added-date&gt;&lt;ref-type name="Journal Article"&gt;17&lt;/ref-type&gt;&lt;dates&gt;&lt;year&gt;2012&lt;/year&gt;&lt;/dates&gt;&lt;rec-number&gt;76&lt;/rec-number&gt;&lt;last-updated-date format="utc"&gt;1443626189&lt;/last-updated-date&gt;&lt;volume&gt;9&lt;/volume&gt;&lt;/record&gt;&lt;/Cite&gt;&lt;/EndNote&gt;</w:instrText>
      </w:r>
      <w:r>
        <w:fldChar w:fldCharType="separate"/>
      </w:r>
      <w:r w:rsidR="00F4116E" w:rsidRPr="00F4116E">
        <w:rPr>
          <w:noProof/>
          <w:vertAlign w:val="superscript"/>
        </w:rPr>
        <w:t>85</w:t>
      </w:r>
      <w:r>
        <w:fldChar w:fldCharType="end"/>
      </w:r>
      <w:r>
        <w:t xml:space="preserve"> but no validation has</w:t>
      </w:r>
      <w:r w:rsidR="00966063">
        <w:t xml:space="preserve"> been conducted on the method. </w:t>
      </w:r>
      <w:r>
        <w:t xml:space="preserve">Has been used for human kobuvirus detection with increased sensitivity </w:t>
      </w:r>
      <w:r w:rsidR="00966063">
        <w:t>over traditional RT-PCR methods.</w:t>
      </w:r>
      <w:r>
        <w:fldChar w:fldCharType="begin"/>
      </w:r>
      <w:r w:rsidR="00F4116E">
        <w:instrText xml:space="preserve"> ADDIN EN.CITE &lt;EndNote&gt;&lt;Cite&gt;&lt;Author&gt;Houde&lt;/Author&gt;&lt;Year&gt;2010&lt;/Year&gt;&lt;IDText&gt;Aichi virus in Alberta, Canada: a one year examination of human diarrheic stool samples by RT-PCR&lt;/IDText&gt;&lt;DisplayText&gt;&lt;style face="superscript"&gt;86&lt;/style&gt;&lt;/DisplayText&gt;&lt;record&gt;&lt;urls&gt;&lt;related-urls&gt;&lt;url&gt;http://www.formatex.info/microbiology2/767-772.pdf&lt;/url&gt;&lt;/related-urls&gt;&lt;/urls&gt;&lt;titles&gt;&lt;title&gt;Aichi virus in Alberta, Canada: a one year examination of human diarrheic stool samples by RT-PCR&lt;/title&gt;&lt;secondary-title&gt;Current Research, Technology and Education Topics in Applied Microbiology and Microbial Biotechnology&lt;/secondary-title&gt;&lt;/titles&gt;&lt;pages&gt;767-772&lt;/pages&gt;&lt;contributors&gt;&lt;authors&gt;&lt;author&gt;Houde, A.&lt;/author&gt;&lt;author&gt;Poitras, E.&lt;/author&gt;&lt;author&gt;Leblanc, D.&lt;/author&gt;&lt;author&gt;Ward, P.&lt;/author&gt;&lt;author&gt;Inglis, G.D.&lt;/author&gt;&lt;author&gt;Boras, V.F.&lt;/author&gt;&lt;author&gt;Loisy-Hamon, F.&lt;/author&gt;&lt;author&gt;Lebeau, B.&lt;/author&gt;&lt;/authors&gt;&lt;/contributors&gt;&lt;added-date format="utc"&gt;1443625249&lt;/added-date&gt;&lt;ref-type name="Journal Article"&gt;17&lt;/ref-type&gt;&lt;dates&gt;&lt;year&gt;2010&lt;/year&gt;&lt;/dates&gt;&lt;rec-number&gt;75&lt;/rec-number&gt;&lt;last-updated-date format="utc"&gt;1443625249&lt;/last-updated-date&gt;&lt;/record&gt;&lt;/Cite&gt;&lt;/EndNote&gt;</w:instrText>
      </w:r>
      <w:r>
        <w:fldChar w:fldCharType="separate"/>
      </w:r>
      <w:r w:rsidR="00F4116E" w:rsidRPr="00F4116E">
        <w:rPr>
          <w:noProof/>
          <w:vertAlign w:val="superscript"/>
        </w:rPr>
        <w:t>86</w:t>
      </w:r>
      <w:r>
        <w:fldChar w:fldCharType="end"/>
      </w:r>
    </w:p>
    <w:p w14:paraId="73842544" w14:textId="77777777" w:rsidR="00371B62" w:rsidRDefault="00371B62" w:rsidP="001E40AC">
      <w:pPr>
        <w:pStyle w:val="NPBtext"/>
        <w:ind w:left="720"/>
      </w:pPr>
    </w:p>
    <w:p w14:paraId="2F969937" w14:textId="77777777" w:rsidR="00371B62" w:rsidRDefault="00371B62" w:rsidP="001E40AC">
      <w:pPr>
        <w:pStyle w:val="NPBtext"/>
        <w:ind w:left="720"/>
      </w:pPr>
      <w:r>
        <w:rPr>
          <w:b/>
        </w:rPr>
        <w:t>FA/IHC</w:t>
      </w:r>
      <w:r>
        <w:t>—Not developed and/or not used for porcine kobuvirus detection.</w:t>
      </w:r>
    </w:p>
    <w:p w14:paraId="44D4D895" w14:textId="77777777" w:rsidR="00371B62" w:rsidRDefault="00371B62" w:rsidP="00371B62">
      <w:pPr>
        <w:spacing w:after="0" w:line="240" w:lineRule="auto"/>
      </w:pPr>
    </w:p>
    <w:p w14:paraId="4DA8B7BE" w14:textId="77777777" w:rsidR="001E40AC" w:rsidRDefault="001E40AC" w:rsidP="001E40AC">
      <w:pPr>
        <w:pStyle w:val="Heading1"/>
      </w:pPr>
      <w:bookmarkStart w:id="41" w:name="_Toc442082098"/>
      <w:r>
        <w:t xml:space="preserve">13.2 </w:t>
      </w:r>
      <w:r w:rsidR="00371B62" w:rsidRPr="005F496C">
        <w:t>Anti</w:t>
      </w:r>
      <w:r w:rsidR="00371B62">
        <w:t>body</w:t>
      </w:r>
      <w:r>
        <w:t xml:space="preserve"> Testing</w:t>
      </w:r>
      <w:bookmarkEnd w:id="41"/>
    </w:p>
    <w:p w14:paraId="3485B781" w14:textId="5C9DD44E" w:rsidR="00371B62" w:rsidRDefault="00371B62" w:rsidP="006570A5">
      <w:pPr>
        <w:pStyle w:val="NPBtext"/>
        <w:ind w:firstLine="720"/>
        <w:rPr>
          <w:b/>
        </w:rPr>
      </w:pPr>
      <w:r>
        <w:t xml:space="preserve">No reports of antibody testing for porcine kobuvirus exist.  </w:t>
      </w:r>
    </w:p>
    <w:p w14:paraId="5A32678F" w14:textId="77777777" w:rsidR="001E40AC" w:rsidRDefault="001E40AC" w:rsidP="001E40AC">
      <w:pPr>
        <w:pStyle w:val="NPBtext"/>
      </w:pPr>
    </w:p>
    <w:p w14:paraId="36B0BF02" w14:textId="5725A4DC" w:rsidR="00371B62" w:rsidRPr="004A35A5" w:rsidRDefault="001E40AC" w:rsidP="001E40AC">
      <w:pPr>
        <w:pStyle w:val="NPBheading1"/>
      </w:pPr>
      <w:bookmarkStart w:id="42" w:name="_Toc442082099"/>
      <w:r>
        <w:t xml:space="preserve">14. </w:t>
      </w:r>
      <w:r w:rsidR="00371B62" w:rsidRPr="005F2DC0">
        <w:t>Porcine ru</w:t>
      </w:r>
      <w:r w:rsidR="00371B62" w:rsidRPr="004A35A5">
        <w:t>bulavirus (“blue eye”)</w:t>
      </w:r>
      <w:bookmarkEnd w:id="42"/>
    </w:p>
    <w:p w14:paraId="1701E3B5" w14:textId="57DFA449" w:rsidR="00371B62" w:rsidRPr="001E40AC" w:rsidRDefault="001E40AC" w:rsidP="001E40AC">
      <w:pPr>
        <w:pStyle w:val="Heading1"/>
      </w:pPr>
      <w:bookmarkStart w:id="43" w:name="_Toc442082100"/>
      <w:r>
        <w:t>14.1 Antigen Testing</w:t>
      </w:r>
      <w:bookmarkEnd w:id="43"/>
    </w:p>
    <w:p w14:paraId="3E89619C" w14:textId="178F7623" w:rsidR="00371B62" w:rsidRDefault="00371B62" w:rsidP="001E40AC">
      <w:pPr>
        <w:pStyle w:val="NPBtext"/>
        <w:ind w:left="720"/>
      </w:pPr>
      <w:r>
        <w:rPr>
          <w:b/>
        </w:rPr>
        <w:t>VI</w:t>
      </w:r>
      <w:r>
        <w:t xml:space="preserve">—Historically </w:t>
      </w:r>
      <w:r w:rsidR="005F2DC0">
        <w:t xml:space="preserve">used for virus identification. </w:t>
      </w:r>
      <w:r>
        <w:t>Methods have been described in various publications; cytopathic effe</w:t>
      </w:r>
      <w:r w:rsidR="005F2DC0">
        <w:t>cts can be seen within 72 hours.</w:t>
      </w:r>
      <w:r>
        <w:fldChar w:fldCharType="begin">
          <w:fldData xml:space="preserve">PEVuZE5vdGU+PENpdGU+PEF1dGhvcj5TdGVwaGFuPC9BdXRob3I+PFllYXI+MTk4ODwvWWVhcj48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</w:fldData>
        </w:fldChar>
      </w:r>
      <w:r w:rsidR="00F4116E">
        <w:instrText xml:space="preserve"> ADDIN EN.CITE </w:instrText>
      </w:r>
      <w:r w:rsidR="00F4116E">
        <w:fldChar w:fldCharType="begin">
          <w:fldData xml:space="preserve">PEVuZE5vdGU+PENpdGU+PEF1dGhvcj5TdGVwaGFuPC9BdXRob3I+PFllYXI+MTk4ODwvWWVhcj48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</w:fldData>
        </w:fldChar>
      </w:r>
      <w:r w:rsidR="00F4116E">
        <w:instrText xml:space="preserve"> ADDIN EN.CITE.DATA </w:instrText>
      </w:r>
      <w:r w:rsidR="00F4116E">
        <w:fldChar w:fldCharType="end"/>
      </w:r>
      <w:r>
        <w:fldChar w:fldCharType="separate"/>
      </w:r>
      <w:r w:rsidR="00F4116E" w:rsidRPr="00F4116E">
        <w:rPr>
          <w:noProof/>
          <w:vertAlign w:val="superscript"/>
        </w:rPr>
        <w:t>87,88</w:t>
      </w:r>
      <w:r>
        <w:fldChar w:fldCharType="end"/>
      </w:r>
      <w:r w:rsidR="005F2DC0">
        <w:t xml:space="preserve"> </w:t>
      </w:r>
      <w:r>
        <w:t>Modern qRT-PCR techniques appe</w:t>
      </w:r>
      <w:r w:rsidR="005F2DC0">
        <w:t xml:space="preserve">ar to have higher sensitivity. </w:t>
      </w:r>
      <w:r>
        <w:t>Not available at commercial laboratories within the United States; available through NVSL-Ames.</w:t>
      </w:r>
    </w:p>
    <w:p w14:paraId="377262C2" w14:textId="77777777" w:rsidR="00371B62" w:rsidRDefault="00371B62" w:rsidP="001E40AC">
      <w:pPr>
        <w:pStyle w:val="NPBtext"/>
        <w:ind w:left="720"/>
        <w:rPr>
          <w:b/>
        </w:rPr>
      </w:pPr>
    </w:p>
    <w:p w14:paraId="3A437216" w14:textId="44ED4684" w:rsidR="00371B62" w:rsidRDefault="00371B62" w:rsidP="001E40AC">
      <w:pPr>
        <w:pStyle w:val="NPBtext"/>
        <w:ind w:left="720"/>
      </w:pPr>
      <w:r>
        <w:rPr>
          <w:b/>
        </w:rPr>
        <w:t>RT-PCR</w:t>
      </w:r>
      <w:r>
        <w:t>—A nested RT-PCR has been described for research purposes, bu</w:t>
      </w:r>
      <w:r w:rsidR="005F2DC0">
        <w:t>t no efficacy data is available.</w:t>
      </w:r>
      <w:r>
        <w:fldChar w:fldCharType="begin"/>
      </w:r>
      <w:r w:rsidR="00F4116E">
        <w:instrText xml:space="preserve"> ADDIN EN.CITE &lt;EndNote&gt;&lt;Cite&gt;&lt;Author&gt;Cuevas&lt;/Author&gt;&lt;Year&gt;2009&lt;/Year&gt;&lt;IDText&gt;Investigation of T-cell responses and viral mRNA persistence in lymph nodes of pigs infected with porcine rubulavirus&lt;/IDText&gt;&lt;DisplayText&gt;&lt;style face="superscript"&gt;89&lt;/style&gt;&lt;/DisplayText&gt;&lt;record&gt;&lt;urls&gt;&lt;related-urls&gt;&lt;url&gt;http://ac.els-cdn.com/S0165242708003474/1-s2.0-S0165242708003474-main.pdf?_tid=946b3d74-6b92-11e5-b35d-00000aab0f6b&amp;amp;acdnat=1444071480_1f0eb38a1f8884acfabf7b66709281b6&lt;/url&gt;&lt;/related-urls&gt;&lt;/urls&gt;&lt;titles&gt;&lt;title&gt;Investigation of T-cell responses and viral mRNA persistence in lymph nodes of pigs infected with porcine rubulavirus&lt;/title&gt;&lt;secondary-title&gt;Veterinary Immunology and Immunopathology&lt;/secondary-title&gt;&lt;/titles&gt;&lt;pages&gt;148-152&lt;/pages&gt;&lt;contributors&gt;&lt;authors&gt;&lt;author&gt;Cuevas, J. Sandra&lt;/author&gt;&lt;author&gt;Rodriguez-Ropon, A.&lt;/author&gt;&lt;author&gt;Kennedy, Seamus&lt;/author&gt;&lt;author&gt;Moreno-Lopez, Jorge&lt;/author&gt;&lt;author&gt;Berg, Mikael&lt;/author&gt;&lt;author&gt;Hernandez-Jauregui, Pablo&lt;/author&gt;&lt;/authors&gt;&lt;/contributors&gt;&lt;added-date format="utc"&gt;1444071433&lt;/added-date&gt;&lt;ref-type name="Journal Article"&gt;17&lt;/ref-type&gt;&lt;dates&gt;&lt;year&gt;2009&lt;/year&gt;&lt;/dates&gt;&lt;rec-number&gt;98&lt;/rec-number&gt;&lt;last-updated-date format="utc"&gt;1444071433&lt;/last-updated-date&gt;&lt;volume&gt;127&lt;/volume&gt;&lt;/record&gt;&lt;/Cite&gt;&lt;/EndNote&gt;</w:instrText>
      </w:r>
      <w:r>
        <w:fldChar w:fldCharType="separate"/>
      </w:r>
      <w:r w:rsidR="00F4116E" w:rsidRPr="00F4116E">
        <w:rPr>
          <w:noProof/>
          <w:vertAlign w:val="superscript"/>
        </w:rPr>
        <w:t>89</w:t>
      </w:r>
      <w:r>
        <w:fldChar w:fldCharType="end"/>
      </w:r>
    </w:p>
    <w:p w14:paraId="487C8604" w14:textId="77777777" w:rsidR="00371B62" w:rsidRDefault="00371B62" w:rsidP="001E40AC">
      <w:pPr>
        <w:pStyle w:val="NPBtext"/>
        <w:ind w:left="720"/>
      </w:pPr>
    </w:p>
    <w:p w14:paraId="6C2E20FD" w14:textId="23EF7FA9" w:rsidR="00371B62" w:rsidRDefault="00371B62" w:rsidP="001E40AC">
      <w:pPr>
        <w:pStyle w:val="NPBtext"/>
        <w:ind w:left="720"/>
      </w:pPr>
      <w:r>
        <w:rPr>
          <w:b/>
        </w:rPr>
        <w:lastRenderedPageBreak/>
        <w:t>qRT-PCR</w:t>
      </w:r>
      <w:r>
        <w:t>—A recently described method has been shown to have higher sensitivity and s</w:t>
      </w:r>
      <w:r w:rsidR="005F2DC0">
        <w:t>pecificity than virus isolation,</w:t>
      </w:r>
      <w:r>
        <w:fldChar w:fldCharType="begin"/>
      </w:r>
      <w:r w:rsidR="00F4116E">
        <w:instrText xml:space="preserve"> ADDIN EN.CITE &lt;EndNote&gt;&lt;Cite&gt;&lt;Author&gt;Rivera-Benitez&lt;/Author&gt;&lt;Year&gt;2014&lt;/Year&gt;&lt;IDText&gt;Efficacy of real-time RT-PCR for quantification of the N gene from different PorPV isolates.&lt;/IDText&gt;&lt;DisplayText&gt;&lt;style face="superscript"&gt;90&lt;/style&gt;&lt;/DisplayText&gt;&lt;record&gt;&lt;urls&gt;&lt;related-urls&gt;&lt;url&gt;https://www.aasv.org/library/swineinfo/Content/IPVS/2014/Oral/160.pdf&lt;/url&gt;&lt;/related-urls&gt;&lt;/urls&gt;&lt;titles&gt;&lt;title&gt;Efficacy of real-time RT-PCR for quantification of the N gene from different PorPV isolates.&lt;/title&gt;&lt;secondary-title&gt;23rd IPVS Congress&lt;/secondary-title&gt;&lt;/titles&gt;&lt;pages&gt;160&lt;/pages&gt;&lt;contributors&gt;&lt;authors&gt;&lt;author&gt;Rivera-Benitez, J.F.&lt;/author&gt;&lt;author&gt;Garcia-Contreras, A.C.&lt;/author&gt;&lt;author&gt;Reyes-Leyva, J.&lt;/author&gt;&lt;author&gt;Hernandez, J.&lt;/author&gt;&lt;author&gt;Sanchez-Betancourt, J.I.&lt;/author&gt;&lt;author&gt;Ramirez-Mendoza, H.&lt;/author&gt;&lt;/authors&gt;&lt;/contributors&gt;&lt;added-date format="utc"&gt;1444071721&lt;/added-date&gt;&lt;pub-location&gt;Mexico&lt;/pub-location&gt;&lt;ref-type name="Conference Proceedings"&gt;10&lt;/ref-type&gt;&lt;dates&gt;&lt;year&gt;2014&lt;/year&gt;&lt;/dates&gt;&lt;rec-number&gt;99&lt;/rec-number&gt;&lt;last-updated-date format="utc"&gt;1444071721&lt;/last-updated-date&gt;&lt;/record&gt;&lt;/Cite&gt;&lt;/EndNote&gt;</w:instrText>
      </w:r>
      <w:r>
        <w:fldChar w:fldCharType="separate"/>
      </w:r>
      <w:r w:rsidR="00F4116E" w:rsidRPr="00F4116E">
        <w:rPr>
          <w:noProof/>
          <w:vertAlign w:val="superscript"/>
        </w:rPr>
        <w:t>90</w:t>
      </w:r>
      <w:r>
        <w:fldChar w:fldCharType="end"/>
      </w:r>
      <w:r>
        <w:t xml:space="preserve"> and may be suitable for large-scale detection in the face of an outbreak.  </w:t>
      </w:r>
    </w:p>
    <w:p w14:paraId="40B48C6F" w14:textId="77777777" w:rsidR="00371B62" w:rsidRDefault="00371B62" w:rsidP="001E40AC">
      <w:pPr>
        <w:pStyle w:val="NPBtext"/>
        <w:ind w:left="720"/>
      </w:pPr>
    </w:p>
    <w:p w14:paraId="697C6858" w14:textId="03957A4A" w:rsidR="00371B62" w:rsidRDefault="00371B62" w:rsidP="001E40AC">
      <w:pPr>
        <w:pStyle w:val="NPBtext"/>
        <w:ind w:left="720"/>
      </w:pPr>
      <w:r>
        <w:rPr>
          <w:b/>
        </w:rPr>
        <w:t>FA</w:t>
      </w:r>
      <w:r>
        <w:t>/</w:t>
      </w:r>
      <w:r>
        <w:rPr>
          <w:b/>
        </w:rPr>
        <w:t>IHC</w:t>
      </w:r>
      <w:r>
        <w:t>—Techniques for avidin/biotin peroxidase immunohistochemistry and direct immunofluorescence assay have been described with reportedly high correlation to clinical and histological signs noted; however, n</w:t>
      </w:r>
      <w:r w:rsidR="005F2DC0">
        <w:t>o efficacy data was established.</w:t>
      </w:r>
      <w:r>
        <w:fldChar w:fldCharType="begin"/>
      </w:r>
      <w:r w:rsidR="00F4116E">
        <w:instrText xml:space="preserve"> ADDIN EN.CITE &lt;EndNote&gt;&lt;Cite&gt;&lt;Author&gt;Mendoza&lt;/Author&gt;&lt;Year&gt;2000&lt;/Year&gt;&lt;IDText&gt;The role of immunohistochemical techniques on Blue Eye Disease diagnosis in pigs.&lt;/IDText&gt;&lt;DisplayText&gt;&lt;style face="superscript"&gt;91,92&lt;/style&gt;&lt;/DisplayText&gt;&lt;record&gt;&lt;urls&gt;&lt;related-urls&gt;&lt;url&gt;https://www.aasv.org/library/swineinfo/Content/IPVS/2000/AUTHOR/PV000366.PDF&lt;/url&gt;&lt;/related-urls&gt;&lt;/urls&gt;&lt;titles&gt;&lt;title&gt;The role of immunohistochemical techniques on Blue Eye Disease diagnosis in pigs.&lt;/title&gt;&lt;secondary-title&gt;16th IPVS Congress&lt;/secondary-title&gt;&lt;/titles&gt;&lt;pages&gt;666&lt;/pages&gt;&lt;contributors&gt;&lt;authors&gt;&lt;author&gt;Mendoza, G.R.&lt;/author&gt;&lt;author&gt;Pradal-Roa, P.&lt;/author&gt;&lt;author&gt;Doporto, D.J.M.&lt;/author&gt;&lt;author&gt;Constatino, C.F.&lt;/author&gt;&lt;author&gt;Mercado, G.C.&lt;/author&gt;&lt;/authors&gt;&lt;/contributors&gt;&lt;added-date format="utc"&gt;1444072316&lt;/added-date&gt;&lt;pub-location&gt;Melbourne, Australia&lt;/pub-location&gt;&lt;ref-type name="Conference Proceedings"&gt;10&lt;/ref-type&gt;&lt;dates&gt;&lt;year&gt;2000&lt;/year&gt;&lt;/dates&gt;&lt;rec-number&gt;100&lt;/rec-number&gt;&lt;last-updated-date format="utc"&gt;1444072316&lt;/last-updated-date&gt;&lt;/record&gt;&lt;/Cite&gt;&lt;Cite&gt;&lt;Author&gt;Ramirez-Mendoza&lt;/Author&gt;&lt;Year&gt;1997&lt;/Year&gt;&lt;IDText&gt;Lesions in the reproductive tract of boars experimentally infected with porcine rubulavirus.&lt;/IDText&gt;&lt;record&gt;&lt;titles&gt;&lt;title&gt;Lesions in the reproductive tract of boars experimentally infected with porcine rubulavirus.&lt;/title&gt;&lt;secondary-title&gt;Journal of Comparative Pathology&lt;/secondary-title&gt;&lt;/titles&gt;&lt;pages&gt;237-252&lt;/pages&gt;&lt;contributors&gt;&lt;authors&gt;&lt;author&gt;Ramirez-Mendoza, H.&lt;/author&gt;&lt;author&gt;hernandez-Jauregui, P.&lt;/author&gt;&lt;author&gt;Reyes-Leyva, J.&lt;/author&gt;&lt;author&gt;Zenteno, E.&lt;/author&gt;&lt;author&gt;Moreno-Lopez, J.&lt;/author&gt;&lt;author&gt;Kennedy, S.&lt;/author&gt;&lt;/authors&gt;&lt;/contributors&gt;&lt;added-date format="utc"&gt;1444137180&lt;/added-date&gt;&lt;ref-type name="Journal Article"&gt;17&lt;/ref-type&gt;&lt;dates&gt;&lt;year&gt;1997&lt;/year&gt;&lt;/dates&gt;&lt;rec-number&gt;103&lt;/rec-number&gt;&lt;last-updated-date format="utc"&gt;1444137287&lt;/last-updated-date&gt;&lt;volume&gt;117&lt;/volume&gt;&lt;/record&gt;&lt;/Cite&gt;&lt;/EndNote&gt;</w:instrText>
      </w:r>
      <w:r>
        <w:fldChar w:fldCharType="separate"/>
      </w:r>
      <w:r w:rsidR="00F4116E" w:rsidRPr="00F4116E">
        <w:rPr>
          <w:noProof/>
          <w:vertAlign w:val="superscript"/>
        </w:rPr>
        <w:t>91,92</w:t>
      </w:r>
      <w:r>
        <w:fldChar w:fldCharType="end"/>
      </w:r>
      <w:r w:rsidR="005F2DC0">
        <w:t xml:space="preserve"> </w:t>
      </w:r>
      <w:r>
        <w:t>Furthermore, these tests are post-mortem only, and were tested on piglets—diagnostic application to adult animals is unknown.</w:t>
      </w:r>
    </w:p>
    <w:p w14:paraId="6846E6B0" w14:textId="77777777" w:rsidR="00371B62" w:rsidRDefault="00371B62" w:rsidP="00371B62">
      <w:pPr>
        <w:spacing w:after="0" w:line="240" w:lineRule="auto"/>
      </w:pPr>
    </w:p>
    <w:p w14:paraId="1FF0C595" w14:textId="75895E6A" w:rsidR="00371B62" w:rsidRPr="001E40AC" w:rsidRDefault="001E40AC" w:rsidP="001E40AC">
      <w:pPr>
        <w:pStyle w:val="Heading1"/>
      </w:pPr>
      <w:bookmarkStart w:id="44" w:name="_Toc442082101"/>
      <w:r>
        <w:t xml:space="preserve">14.2 </w:t>
      </w:r>
      <w:r w:rsidR="00371B62" w:rsidRPr="005F496C">
        <w:t>Anti</w:t>
      </w:r>
      <w:r w:rsidR="00371B62">
        <w:t>body</w:t>
      </w:r>
      <w:r>
        <w:t xml:space="preserve"> Testing</w:t>
      </w:r>
      <w:bookmarkEnd w:id="44"/>
      <w:r>
        <w:tab/>
      </w:r>
    </w:p>
    <w:p w14:paraId="106E0082" w14:textId="204E31D0" w:rsidR="005851B1" w:rsidRDefault="005851B1" w:rsidP="005851B1">
      <w:pPr>
        <w:pStyle w:val="NPBtext"/>
        <w:ind w:left="720"/>
      </w:pPr>
      <w:r>
        <w:rPr>
          <w:b/>
        </w:rPr>
        <w:t>ELISA</w:t>
      </w:r>
      <w:r>
        <w:t>—Indirect-ELISA has low sensitivity and specificity and is not useful in identifying the disease if prevalence is low; may be useful for screening in the face of an outbreak if it can be modified into a field-test kit. There is one description of a blocking-ELISA with sensitivity of 99% and specificity of 97%, making it a viable option for quick, inexpensive testing of large numbers of field samples; however, no further work or comparisons were identified, and testing was only performed on one strain of rubulavirus (LPMV), so actual field application and efficacy with various strains is unknown.</w:t>
      </w:r>
      <w:r>
        <w:fldChar w:fldCharType="begin"/>
      </w:r>
      <w:r w:rsidR="00F4116E">
        <w:instrText xml:space="preserve"> ADDIN EN.CITE &lt;EndNote&gt;&lt;Cite&gt;&lt;Author&gt;Nordengrahn&lt;/Author&gt;&lt;Year&gt;1999&lt;/Year&gt;&lt;IDText&gt;Development of a blocking ELISA for screening antibodies to porcine rubulavirus, La Piedad Michoacan Virus.&lt;/IDText&gt;&lt;DisplayText&gt;&lt;style face="superscript"&gt;93&lt;/style&gt;&lt;/DisplayText&gt;&lt;record&gt;&lt;titles&gt;&lt;title&gt;Development of a blocking ELISA for screening antibodies to porcine rubulavirus, La Piedad Michoacan Virus.&lt;/title&gt;&lt;secondary-title&gt;Journal of Veterinary Diagnostic Investigation&lt;/secondary-title&gt;&lt;/titles&gt;&lt;pages&gt;319-323&lt;/pages&gt;&lt;contributors&gt;&lt;authors&gt;&lt;author&gt;Nordengrahn, A.&lt;/author&gt;&lt;author&gt;Svenda, M.&lt;/author&gt;&lt;author&gt;Moreno-Lopez, J.&lt;/author&gt;&lt;author&gt;Bergvall, A.&lt;/author&gt;&lt;author&gt;Hernandez, P.&lt;/author&gt;&lt;author&gt;McNeilly, F.&lt;/author&gt;&lt;author&gt;Allan, G.&lt;/author&gt;&lt;author&gt;Merza, M.&lt;/author&gt;&lt;/authors&gt;&lt;/contributors&gt;&lt;added-date format="utc"&gt;1444138548&lt;/added-date&gt;&lt;ref-type name="Journal Article"&gt;17&lt;/ref-type&gt;&lt;dates&gt;&lt;year&gt;1999&lt;/year&gt;&lt;/dates&gt;&lt;rec-number&gt;104&lt;/rec-number&gt;&lt;last-updated-date format="utc"&gt;1444138690&lt;/last-updated-date&gt;&lt;volume&gt;11&lt;/volume&gt;&lt;/record&gt;&lt;/Cite&gt;&lt;/EndNote&gt;</w:instrText>
      </w:r>
      <w:r>
        <w:fldChar w:fldCharType="separate"/>
      </w:r>
      <w:r w:rsidR="00F4116E" w:rsidRPr="00F4116E">
        <w:rPr>
          <w:noProof/>
          <w:vertAlign w:val="superscript"/>
        </w:rPr>
        <w:t>93</w:t>
      </w:r>
      <w:r>
        <w:fldChar w:fldCharType="end"/>
      </w:r>
    </w:p>
    <w:p w14:paraId="6716421B" w14:textId="77777777" w:rsidR="005851B1" w:rsidRDefault="005851B1" w:rsidP="001E40AC">
      <w:pPr>
        <w:pStyle w:val="NPBtext"/>
        <w:ind w:left="720"/>
        <w:rPr>
          <w:b/>
        </w:rPr>
      </w:pPr>
    </w:p>
    <w:p w14:paraId="72D8B022" w14:textId="6968AEBF" w:rsidR="00371B62" w:rsidRDefault="00371B62" w:rsidP="001E40AC">
      <w:pPr>
        <w:pStyle w:val="NPBtext"/>
        <w:ind w:left="720"/>
      </w:pPr>
      <w:r>
        <w:rPr>
          <w:b/>
        </w:rPr>
        <w:t>VN</w:t>
      </w:r>
      <w:r>
        <w:t>—Has been described numerous times in the literature; more time-consuming and labor-intensive than HI, but has higher sensitivity (95.65%) and specificity (100%) than HI (70.83%, 100%) or ELISA (73.91%, 82.35%)</w:t>
      </w:r>
      <w:r w:rsidR="005F2DC0">
        <w:t>.</w:t>
      </w:r>
      <w:r>
        <w:fldChar w:fldCharType="begin"/>
      </w:r>
      <w:r w:rsidR="00F4116E">
        <w:instrText xml:space="preserve"> ADDIN EN.CITE &lt;EndNote&gt;&lt;Cite&gt;&lt;Author&gt;Quezada-Monroy&lt;/Author&gt;&lt;Year&gt;2010&lt;/Year&gt;&lt;IDText&gt;Comparison between virus neutralization (VN) test, ELISA test and hemmaglutination inhibition (HI) test for Blue Eye Disease (BED) diagnosis.&lt;/IDText&gt;&lt;DisplayText&gt;&lt;style face="superscript"&gt;94&lt;/style&gt;&lt;/DisplayText&gt;&lt;record&gt;&lt;titles&gt;&lt;title&gt;Comparison between virus neutralization (VN) test, ELISA test and hemmaglutination inhibition (HI) test for Blue Eye Disease (BED) diagnosis.&lt;/title&gt;&lt;secondary-title&gt;21st IPVS Congress&lt;/secondary-title&gt;&lt;/titles&gt;&lt;pages&gt;229&lt;/pages&gt;&lt;contributors&gt;&lt;authors&gt;&lt;author&gt;Quezada-Monroy, Francisco&lt;/author&gt;&lt;author&gt;Echeveste-Garcia de Alba, Ruben&lt;/author&gt;&lt;author&gt;Verde-Rojo, Efrain&lt;/author&gt;&lt;author&gt;Lozano-Budernard, Bernardo&lt;/author&gt;&lt;author&gt;Soto-Priante, Ernesto&lt;/author&gt;&lt;author&gt;Carreon-Napoles, Rosalba&lt;/author&gt;&lt;author&gt;Lara-Puente, Horacio&lt;/author&gt;&lt;/authors&gt;&lt;/contributors&gt;&lt;added-date format="utc"&gt;1444069384&lt;/added-date&gt;&lt;pub-location&gt;Vancouver, Canada&lt;/pub-location&gt;&lt;ref-type name="Conference Proceedings"&gt;10&lt;/ref-type&gt;&lt;dates&gt;&lt;year&gt;2010&lt;/year&gt;&lt;/dates&gt;&lt;rec-number&gt;96&lt;/rec-number&gt;&lt;last-updated-date format="utc"&gt;1444069559&lt;/last-updated-date&gt;&lt;/record&gt;&lt;/Cite&gt;&lt;/EndNote&gt;</w:instrText>
      </w:r>
      <w:r>
        <w:fldChar w:fldCharType="separate"/>
      </w:r>
      <w:r w:rsidR="00F4116E" w:rsidRPr="00F4116E">
        <w:rPr>
          <w:noProof/>
          <w:vertAlign w:val="superscript"/>
        </w:rPr>
        <w:t>94</w:t>
      </w:r>
      <w:r>
        <w:fldChar w:fldCharType="end"/>
      </w:r>
      <w:r>
        <w:t xml:space="preserve">  </w:t>
      </w:r>
    </w:p>
    <w:p w14:paraId="7DE9F25F" w14:textId="77777777" w:rsidR="00371B62" w:rsidRDefault="00371B62" w:rsidP="001E40AC">
      <w:pPr>
        <w:pStyle w:val="NPBtext"/>
        <w:ind w:left="720"/>
      </w:pPr>
    </w:p>
    <w:p w14:paraId="72A9E9A1" w14:textId="77777777" w:rsidR="005851B1" w:rsidRDefault="00371B62" w:rsidP="005851B1">
      <w:pPr>
        <w:pStyle w:val="NPBtext"/>
        <w:ind w:firstLine="720"/>
      </w:pPr>
      <w:r>
        <w:rPr>
          <w:b/>
        </w:rPr>
        <w:t>IFA/CF—</w:t>
      </w:r>
      <w:r>
        <w:t>Not commonly used or available for porcine rubulavirus antibody testing.</w:t>
      </w:r>
    </w:p>
    <w:p w14:paraId="7F81F3CD" w14:textId="7B74C038" w:rsidR="00371B62" w:rsidRDefault="00371B62" w:rsidP="005851B1">
      <w:pPr>
        <w:pStyle w:val="NPBtext"/>
        <w:ind w:firstLine="720"/>
      </w:pPr>
      <w:r>
        <w:t xml:space="preserve"> </w:t>
      </w:r>
    </w:p>
    <w:p w14:paraId="14433DE3" w14:textId="5BECCFBA" w:rsidR="005851B1" w:rsidRDefault="005851B1" w:rsidP="005851B1">
      <w:pPr>
        <w:pStyle w:val="NPBtext"/>
        <w:ind w:left="720"/>
      </w:pPr>
      <w:r>
        <w:rPr>
          <w:b/>
        </w:rPr>
        <w:t>HI—</w:t>
      </w:r>
      <w:r>
        <w:t>Lower sensitivity than VN, but more easily used in mass-quantity field testing and epidemiological surveys; requires antigen for testing—in a rubulavirus-free zone, an inactivated antigen with full hemagglutinating and antigenic characteristics such as described in Giron et al. 2006</w:t>
      </w:r>
      <w:r>
        <w:fldChar w:fldCharType="begin"/>
      </w:r>
      <w:r w:rsidR="00F4116E">
        <w:instrText xml:space="preserve"> ADDIN EN.CITE &lt;EndNote&gt;&lt;Cite&gt;&lt;Author&gt;Giron&lt;/Author&gt;&lt;Year&gt;2006&lt;/Year&gt;&lt;IDText&gt;Evaluation of an inactivated antigen useful for the HI serodiagnosis in free areas of Blue Eye disease.&lt;/IDText&gt;&lt;DisplayText&gt;&lt;style face="superscript"&gt;95&lt;/style&gt;&lt;/DisplayText&gt;&lt;record&gt;&lt;urls&gt;&lt;related-urls&gt;&lt;url&gt;https://www.aasv.org/library/swineinfo/Content/IPVS/2006/VIRAL/P_10-10.pdf&lt;/url&gt;&lt;/related-urls&gt;&lt;/urls&gt;&lt;titles&gt;&lt;title&gt;Evaluation of an inactivated antigen useful for the HI serodiagnosis in free areas of Blue Eye disease.&lt;/title&gt;&lt;secondary-title&gt;19th IPVS Congress&lt;/secondary-title&gt;&lt;/titles&gt;&lt;contributors&gt;&lt;authors&gt;&lt;author&gt;Giron, P. Correa&lt;/author&gt;&lt;author&gt;Martinez-Lara, A.&lt;/author&gt;&lt;author&gt;Santacruz, Jesus Perez&lt;/author&gt;&lt;author&gt;Lopez, Dionicio Cordova&lt;/author&gt;&lt;author&gt;Ayala, M.A.C.&lt;/author&gt;&lt;/authors&gt;&lt;/contributors&gt;&lt;added-date format="utc"&gt;1444072946&lt;/added-date&gt;&lt;pub-location&gt;Copenhagen, Denmark&lt;/pub-location&gt;&lt;ref-type name="Conference Proceedings"&gt;10&lt;/ref-type&gt;&lt;dates&gt;&lt;year&gt;2006&lt;/year&gt;&lt;/dates&gt;&lt;rec-number&gt;102&lt;/rec-number&gt;&lt;last-updated-date format="utc"&gt;1444072946&lt;/last-updated-date&gt;&lt;volume&gt;2&lt;/volume&gt;&lt;/record&gt;&lt;/Cite&gt;&lt;/EndNote&gt;</w:instrText>
      </w:r>
      <w:r>
        <w:fldChar w:fldCharType="separate"/>
      </w:r>
      <w:r w:rsidR="00F4116E" w:rsidRPr="00F4116E">
        <w:rPr>
          <w:noProof/>
          <w:vertAlign w:val="superscript"/>
        </w:rPr>
        <w:t>95</w:t>
      </w:r>
      <w:r>
        <w:fldChar w:fldCharType="end"/>
      </w:r>
      <w:r>
        <w:t xml:space="preserve"> can be used. Not available at commercial laboratories within the United States; available through NVSL-Ames.</w:t>
      </w:r>
    </w:p>
    <w:p w14:paraId="5ED6FEDA" w14:textId="77777777" w:rsidR="00371B62" w:rsidRDefault="00371B62" w:rsidP="006570A5">
      <w:pPr>
        <w:pStyle w:val="NPBtext"/>
      </w:pPr>
    </w:p>
    <w:p w14:paraId="6F4FA270" w14:textId="356E6688" w:rsidR="00371B62" w:rsidRPr="004A35A5" w:rsidRDefault="001E40AC" w:rsidP="001E40AC">
      <w:pPr>
        <w:pStyle w:val="NPBheading1"/>
      </w:pPr>
      <w:bookmarkStart w:id="45" w:name="_Toc442082102"/>
      <w:r>
        <w:t xml:space="preserve">15. </w:t>
      </w:r>
      <w:r w:rsidR="00371B62" w:rsidRPr="004A35A5">
        <w:t>Porcine sapelovirus</w:t>
      </w:r>
      <w:bookmarkEnd w:id="45"/>
    </w:p>
    <w:p w14:paraId="72A95B51" w14:textId="37709824" w:rsidR="00371B62" w:rsidRPr="001E40AC" w:rsidRDefault="001E40AC" w:rsidP="001E40AC">
      <w:pPr>
        <w:pStyle w:val="Heading1"/>
      </w:pPr>
      <w:bookmarkStart w:id="46" w:name="_Toc442082103"/>
      <w:r>
        <w:t>15.1 Antigen Testing</w:t>
      </w:r>
      <w:bookmarkEnd w:id="46"/>
    </w:p>
    <w:p w14:paraId="66211AF3" w14:textId="3A1773A7" w:rsidR="00371B62" w:rsidRDefault="00371B62" w:rsidP="001E40AC">
      <w:pPr>
        <w:pStyle w:val="NPBtext"/>
        <w:ind w:left="720"/>
      </w:pPr>
      <w:r>
        <w:rPr>
          <w:b/>
        </w:rPr>
        <w:t>VI</w:t>
      </w:r>
      <w:r>
        <w:t>—Virus is readily grown in porcine kidney-15 (PK-15) cells, and has a unique cytopathic effect relative to</w:t>
      </w:r>
      <w:r w:rsidR="005F2DC0">
        <w:t xml:space="preserve"> other related picornaviruses. </w:t>
      </w:r>
      <w:r>
        <w:t xml:space="preserve">Methods have been described often in literature </w:t>
      </w:r>
      <w:r>
        <w:fldChar w:fldCharType="begin">
          <w:fldData xml:space="preserve">PEVuZE5vdGU+PENpdGU+PEF1dGhvcj5aZWxsPC9BdXRob3I+PFllYXI+MjAwMDwvWWVhcj48SURU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</w:fldData>
        </w:fldChar>
      </w:r>
      <w:r w:rsidR="00F4116E">
        <w:instrText xml:space="preserve"> ADDIN EN.CITE </w:instrText>
      </w:r>
      <w:r w:rsidR="00F4116E">
        <w:fldChar w:fldCharType="begin">
          <w:fldData xml:space="preserve">PEVuZE5vdGU+PENpdGU+PEF1dGhvcj5aZWxsPC9BdXRob3I+PFllYXI+MjAwMDwvWWVhcj48SURU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</w:fldData>
        </w:fldChar>
      </w:r>
      <w:r w:rsidR="00F4116E">
        <w:instrText xml:space="preserve"> ADDIN EN.CITE.DATA </w:instrText>
      </w:r>
      <w:r w:rsidR="00F4116E">
        <w:fldChar w:fldCharType="end"/>
      </w:r>
      <w:r>
        <w:fldChar w:fldCharType="separate"/>
      </w:r>
      <w:r w:rsidR="00F4116E" w:rsidRPr="00F4116E">
        <w:rPr>
          <w:noProof/>
          <w:vertAlign w:val="superscript"/>
        </w:rPr>
        <w:t>96-98</w:t>
      </w:r>
      <w:r>
        <w:fldChar w:fldCharType="end"/>
      </w:r>
      <w:r>
        <w:t>, but are time-consuming and expensive; molecular detection methods appear to be more useful when testing large numbers of specimens or when time is of essence.</w:t>
      </w:r>
    </w:p>
    <w:p w14:paraId="1F13C51B" w14:textId="77777777" w:rsidR="00371B62" w:rsidRDefault="00371B62" w:rsidP="001E40AC">
      <w:pPr>
        <w:pStyle w:val="NPBtext"/>
        <w:ind w:left="720"/>
        <w:rPr>
          <w:b/>
        </w:rPr>
      </w:pPr>
    </w:p>
    <w:p w14:paraId="547D54B4" w14:textId="324817C6" w:rsidR="00371B62" w:rsidRDefault="00371B62" w:rsidP="001E40AC">
      <w:pPr>
        <w:pStyle w:val="NPBtext"/>
        <w:ind w:left="720"/>
      </w:pPr>
      <w:r>
        <w:rPr>
          <w:b/>
        </w:rPr>
        <w:t>RT-PCR</w:t>
      </w:r>
      <w:r>
        <w:t>—Methods ha</w:t>
      </w:r>
      <w:r w:rsidR="005F2DC0">
        <w:t>ve been described in literature</w:t>
      </w:r>
      <w:r>
        <w:fldChar w:fldCharType="begin">
          <w:fldData xml:space="preserve">PEVuZE5vdGU+PENpdGU+PEF1dGhvcj5QYWxtcXVpc3Q8L0F1dGhvcj48WWVhcj4yMDAyPC9ZZWFy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</w:fldData>
        </w:fldChar>
      </w:r>
      <w:r w:rsidR="00F4116E">
        <w:instrText xml:space="preserve"> ADDIN EN.CITE </w:instrText>
      </w:r>
      <w:r w:rsidR="00F4116E">
        <w:fldChar w:fldCharType="begin">
          <w:fldData xml:space="preserve">PEVuZE5vdGU+PENpdGU+PEF1dGhvcj5QYWxtcXVpc3Q8L0F1dGhvcj48WWVhcj4yMDAyPC9ZZWFy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</w:fldData>
        </w:fldChar>
      </w:r>
      <w:r w:rsidR="00F4116E">
        <w:instrText xml:space="preserve"> ADDIN EN.CITE.DATA </w:instrText>
      </w:r>
      <w:r w:rsidR="00F4116E">
        <w:fldChar w:fldCharType="end"/>
      </w:r>
      <w:r>
        <w:fldChar w:fldCharType="separate"/>
      </w:r>
      <w:r w:rsidR="00F4116E" w:rsidRPr="00F4116E">
        <w:rPr>
          <w:noProof/>
          <w:vertAlign w:val="superscript"/>
        </w:rPr>
        <w:t>99,100</w:t>
      </w:r>
      <w:r>
        <w:fldChar w:fldCharType="end"/>
      </w:r>
      <w:r>
        <w:t>; sensitivity is very high (down to 0.36 TCID/100</w:t>
      </w:r>
      <w:r w:rsidRPr="00416C10">
        <w:rPr>
          <w:rFonts w:cs="Arial"/>
        </w:rPr>
        <w:t>μ</w:t>
      </w:r>
      <w:r>
        <w:rPr>
          <w:rFonts w:cs="Arial"/>
        </w:rPr>
        <w:t>L), but specificity was only measured against primary swine pathogens that are not closely related to porcine sapelovirus, and so are less likely to cross-react than porcine teschoviruses or other porcine enteroviruses</w:t>
      </w:r>
      <w:r w:rsidR="005F2DC0">
        <w:rPr>
          <w:rFonts w:cs="Arial"/>
        </w:rPr>
        <w:t>. M</w:t>
      </w:r>
      <w:r>
        <w:rPr>
          <w:rFonts w:cs="Arial"/>
        </w:rPr>
        <w:t xml:space="preserve">ore testing to determine accurate specificity is recommended before utilizing </w:t>
      </w:r>
      <w:r w:rsidR="005F2DC0">
        <w:rPr>
          <w:rFonts w:cs="Arial"/>
        </w:rPr>
        <w:t xml:space="preserve">this test in field conditions. </w:t>
      </w:r>
      <w:r>
        <w:rPr>
          <w:rFonts w:cs="Arial"/>
        </w:rPr>
        <w:t>Primers used in the nested-RT-PCR method described in Zell et al. 2000 appear to be specific when tested on related virus species, and may be a viable alternative, but no sensitivity and specifici</w:t>
      </w:r>
      <w:r w:rsidR="005F2DC0">
        <w:rPr>
          <w:rFonts w:cs="Arial"/>
        </w:rPr>
        <w:t>ty comparison data was provided.</w:t>
      </w:r>
      <w:r>
        <w:rPr>
          <w:rFonts w:cs="Arial"/>
        </w:rPr>
        <w:fldChar w:fldCharType="begin"/>
      </w:r>
      <w:r w:rsidR="00F4116E">
        <w:rPr>
          <w:rFonts w:cs="Arial"/>
        </w:rPr>
        <w:instrText xml:space="preserve"> ADDIN EN.CITE &lt;EndNote&gt;&lt;Cite&gt;&lt;Author&gt;Zell&lt;/Author&gt;&lt;Year&gt;2000&lt;/Year&gt;&lt;IDText&gt;Detection of porcine enteroviruses by nRT-PCR: differentiation of CPE groups I-III with specific primer sets&lt;/IDText&gt;&lt;DisplayText&gt;&lt;style face="superscript"&gt;96&lt;/style&gt;&lt;/DisplayText&gt;&lt;record&gt;&lt;dates&gt;&lt;pub-dates&gt;&lt;date&gt;Aug&lt;/date&gt;&lt;/pub-dates&gt;&lt;year&gt;2000&lt;/year&gt;&lt;/dates&gt;&lt;keywords&gt;&lt;keyword&gt;5&amp;apos; Untranslated Regions&lt;/keyword&gt;&lt;keyword&gt;Animals&lt;/keyword&gt;&lt;keyword&gt;Base Sequence&lt;/keyword&gt;&lt;keyword&gt;Cytopathogenic Effect, Viral&lt;/keyword&gt;&lt;keyword&gt;DNA Primers&lt;/keyword&gt;&lt;keyword&gt;DNA-Directed RNA Polymerases&lt;/keyword&gt;&lt;keyword&gt;Enterovirus Infections&lt;/keyword&gt;&lt;keyword&gt;Enteroviruses, Porcine&lt;/keyword&gt;&lt;keyword&gt;Molecular Sequence Data&lt;/keyword&gt;&lt;keyword&gt;Polymerase Chain Reaction&lt;/keyword&gt;&lt;keyword&gt;RNA, Viral&lt;/keyword&gt;&lt;keyword&gt;Reverse Transcriptase Polymerase Chain Reaction&lt;/keyword&gt;&lt;keyword&gt;Sequence Alignment&lt;/keyword&gt;&lt;keyword&gt;Serotyping&lt;/keyword&gt;&lt;keyword&gt;Swine&lt;/keyword&gt;&lt;keyword&gt;Swine Diseases&lt;/keyword&gt;&lt;/keywords&gt;&lt;urls&gt;&lt;related-urls&gt;&lt;url&gt;http://www.ncbi.nlm.nih.gov/pubmed/10960708&lt;/url&gt;&lt;/related-urls&gt;&lt;/urls&gt;&lt;isbn&gt;0166-0934&lt;/isbn&gt;&lt;titles&gt;&lt;title&gt;Detection of porcine enteroviruses by nRT-PCR: differentiation of CPE groups I-III with specific primer sets&lt;/title&gt;&lt;secondary-title&gt;J Virol Methods&lt;/secondary-title&gt;&lt;/titles&gt;&lt;pages&gt;205-18&lt;/pages&gt;&lt;number&gt;2&lt;/number&gt;&lt;contributors&gt;&lt;authors&gt;&lt;author&gt;Zell, R.&lt;/author&gt;&lt;author&gt;Krumbholz, A.&lt;/author&gt;&lt;author&gt;Henke, A.&lt;/author&gt;&lt;author&gt;Birch-Hirschfeld, E.&lt;/author&gt;&lt;author&gt;Stelzner, A.&lt;/author&gt;&lt;author&gt;Doherty, M.&lt;/author&gt;&lt;author&gt;Hoey, E.&lt;/author&gt;&lt;author&gt;Dauber, M.&lt;/author&gt;&lt;author&gt;Prager, D.&lt;/author&gt;&lt;author&gt;Wurm, R.&lt;/author&gt;&lt;/authors&gt;&lt;/contributors&gt;&lt;language&gt;eng&lt;/language&gt;&lt;added-date format="utc"&gt;1444151078&lt;/added-date&gt;&lt;ref-type name="Journal Article"&gt;17&lt;/ref-type&gt;&lt;rec-number&gt;108&lt;/rec-number&gt;&lt;last-updated-date format="utc"&gt;1444151078&lt;/last-updated-date&gt;&lt;accession-num&gt;10960708&lt;/accession-num&gt;&lt;volume&gt;88&lt;/volume&gt;&lt;/record&gt;&lt;/Cite&gt;&lt;/EndNote&gt;</w:instrText>
      </w:r>
      <w:r>
        <w:rPr>
          <w:rFonts w:cs="Arial"/>
        </w:rPr>
        <w:fldChar w:fldCharType="separate"/>
      </w:r>
      <w:r w:rsidR="00F4116E" w:rsidRPr="00F4116E">
        <w:rPr>
          <w:rFonts w:cs="Arial"/>
          <w:noProof/>
          <w:vertAlign w:val="superscript"/>
        </w:rPr>
        <w:t>96</w:t>
      </w:r>
      <w:r>
        <w:rPr>
          <w:rFonts w:cs="Arial"/>
        </w:rPr>
        <w:fldChar w:fldCharType="end"/>
      </w:r>
    </w:p>
    <w:p w14:paraId="67276A8F" w14:textId="77777777" w:rsidR="00371B62" w:rsidRDefault="00371B62" w:rsidP="001E40AC">
      <w:pPr>
        <w:pStyle w:val="NPBtext"/>
        <w:ind w:left="720"/>
      </w:pPr>
    </w:p>
    <w:p w14:paraId="6E2FE2BD" w14:textId="2B5530DB" w:rsidR="00371B62" w:rsidRDefault="00371B62" w:rsidP="001E40AC">
      <w:pPr>
        <w:pStyle w:val="NPBtext"/>
        <w:ind w:left="720"/>
      </w:pPr>
      <w:r>
        <w:rPr>
          <w:b/>
        </w:rPr>
        <w:lastRenderedPageBreak/>
        <w:t>qRT-PCR</w:t>
      </w:r>
      <w:r>
        <w:t>—A method has been documented for the real-time RT-PCR detection of porcine sapelovi</w:t>
      </w:r>
      <w:r w:rsidR="009E5820">
        <w:t xml:space="preserve">ruses, with primers described. </w:t>
      </w:r>
      <w:r>
        <w:t>The primers for porcine sapelovirus were sensitive and specific, not reacting with porcine teschoviruses or porcine enteroviruses.</w:t>
      </w:r>
    </w:p>
    <w:p w14:paraId="3E1A50FD" w14:textId="77777777" w:rsidR="00371B62" w:rsidRDefault="00371B62" w:rsidP="001E40AC">
      <w:pPr>
        <w:pStyle w:val="NPBtext"/>
        <w:ind w:left="720"/>
      </w:pPr>
    </w:p>
    <w:p w14:paraId="12A1DC25" w14:textId="77777777" w:rsidR="00371B62" w:rsidRDefault="00371B62" w:rsidP="001E40AC">
      <w:pPr>
        <w:pStyle w:val="NPBtext"/>
        <w:ind w:left="720"/>
      </w:pPr>
      <w:r>
        <w:rPr>
          <w:b/>
        </w:rPr>
        <w:t>FA</w:t>
      </w:r>
      <w:r>
        <w:t>/</w:t>
      </w:r>
      <w:r>
        <w:rPr>
          <w:b/>
        </w:rPr>
        <w:t>IHC</w:t>
      </w:r>
      <w:r>
        <w:t>—Not commonly used for detection of porcine sapelovirus.</w:t>
      </w:r>
    </w:p>
    <w:p w14:paraId="66872FEF" w14:textId="77777777" w:rsidR="00371B62" w:rsidRDefault="00371B62" w:rsidP="001E40AC">
      <w:pPr>
        <w:pStyle w:val="NPBtext"/>
        <w:ind w:left="720"/>
      </w:pPr>
    </w:p>
    <w:p w14:paraId="6B46E260" w14:textId="4A9D73FD" w:rsidR="00371B62" w:rsidRDefault="00371B62" w:rsidP="001E40AC">
      <w:pPr>
        <w:pStyle w:val="NPBtext"/>
        <w:ind w:left="720"/>
        <w:rPr>
          <w:rFonts w:ascii="MS Shell Dlg 2" w:hAnsi="MS Shell Dlg 2" w:cs="MS Shell Dlg 2"/>
          <w:sz w:val="16"/>
          <w:szCs w:val="16"/>
        </w:rPr>
      </w:pPr>
      <w:r>
        <w:rPr>
          <w:b/>
        </w:rPr>
        <w:t>OTHER</w:t>
      </w:r>
      <w:r>
        <w:t>—An RT-LAMP procedure was recently published, with primers; sensitivity was high (able to detect down to 10 copies</w:t>
      </w:r>
      <w:r w:rsidRPr="00416C10">
        <w:t>/</w:t>
      </w:r>
      <w:r w:rsidRPr="00416C10">
        <w:rPr>
          <w:rFonts w:cs="Arial"/>
        </w:rPr>
        <w:t>μ</w:t>
      </w:r>
      <w:r>
        <w:rPr>
          <w:rFonts w:cs="Arial"/>
        </w:rPr>
        <w:t>L RNA) and highly specific (100%) with no cross-reaction with other viruses within the same family (</w:t>
      </w:r>
      <w:r w:rsidRPr="009E5820">
        <w:rPr>
          <w:rFonts w:cs="Arial"/>
          <w:i/>
        </w:rPr>
        <w:t>Picornaviridae</w:t>
      </w:r>
      <w:r w:rsidR="009E5820">
        <w:rPr>
          <w:rFonts w:cs="Arial"/>
        </w:rPr>
        <w:t xml:space="preserve">). </w:t>
      </w:r>
      <w:r>
        <w:rPr>
          <w:rFonts w:cs="Arial"/>
        </w:rPr>
        <w:t>This testing method is more rapid and less expensive than traditional and</w:t>
      </w:r>
      <w:r w:rsidR="009E5820">
        <w:rPr>
          <w:rFonts w:cs="Arial"/>
        </w:rPr>
        <w:t xml:space="preserve"> quantitative RT-PCR techniques.</w:t>
      </w:r>
      <w:r>
        <w:rPr>
          <w:rFonts w:cs="Arial"/>
        </w:rPr>
        <w:fldChar w:fldCharType="begin"/>
      </w:r>
      <w:r w:rsidR="00F4116E">
        <w:rPr>
          <w:rFonts w:cs="Arial"/>
        </w:rPr>
        <w:instrText xml:space="preserve"> ADDIN EN.CITE &lt;EndNote&gt;&lt;Cite&gt;&lt;Author&gt;Wang&lt;/Author&gt;&lt;Year&gt;2014&lt;/Year&gt;&lt;IDText&gt;Rapid and real-time detection of Porcine Sapelovirus by reverse transcription loop-mediated isothermal amplification assay.&lt;/IDText&gt;&lt;DisplayText&gt;&lt;style face="superscript"&gt;101&lt;/style&gt;&lt;/DisplayText&gt;&lt;record&gt;&lt;titles&gt;&lt;title&gt;Rapid and real-time detection of Porcine Sapelovirus by reverse transcription loop-mediated isothermal amplification assay.&lt;/title&gt;&lt;secondary-title&gt;Journal of Virological Methods&lt;/secondary-title&gt;&lt;/titles&gt;&lt;pages&gt;5-8&lt;/pages&gt;&lt;contributors&gt;&lt;authors&gt;&lt;author&gt;Wang, Chunyan&lt;/author&gt;&lt;author&gt;Yu, Dayi&lt;/author&gt;&lt;author&gt;Hua, Xiuguo&lt;/author&gt;&lt;author&gt;Yuan, Congli&lt;/author&gt;&lt;author&gt;Sun, Huan&lt;/author&gt;&lt;author&gt;Liu, Yuxiao&lt;/author&gt;&lt;/authors&gt;&lt;/contributors&gt;&lt;added-date format="utc"&gt;1444150733&lt;/added-date&gt;&lt;ref-type name="Journal Article"&gt;17&lt;/ref-type&gt;&lt;dates&gt;&lt;year&gt;2014&lt;/year&gt;&lt;/dates&gt;&lt;rec-number&gt;106&lt;/rec-number&gt;&lt;last-updated-date format="utc"&gt;1444150844&lt;/last-updated-date&gt;&lt;volume&gt;203&lt;/volume&gt;&lt;/record&gt;&lt;/Cite&gt;&lt;/EndNote&gt;</w:instrText>
      </w:r>
      <w:r>
        <w:rPr>
          <w:rFonts w:cs="Arial"/>
        </w:rPr>
        <w:fldChar w:fldCharType="separate"/>
      </w:r>
      <w:r w:rsidR="00F4116E" w:rsidRPr="00F4116E">
        <w:rPr>
          <w:rFonts w:cs="Arial"/>
          <w:noProof/>
          <w:vertAlign w:val="superscript"/>
        </w:rPr>
        <w:t>101</w:t>
      </w:r>
      <w:r>
        <w:rPr>
          <w:rFonts w:cs="Arial"/>
        </w:rPr>
        <w:fldChar w:fldCharType="end"/>
      </w:r>
    </w:p>
    <w:p w14:paraId="486A738B" w14:textId="77777777" w:rsidR="00371B62" w:rsidRDefault="00371B62" w:rsidP="00371B62">
      <w:pPr>
        <w:spacing w:after="0" w:line="240" w:lineRule="auto"/>
      </w:pPr>
    </w:p>
    <w:p w14:paraId="361A41C9" w14:textId="77777777" w:rsidR="001E40AC" w:rsidRDefault="001E40AC" w:rsidP="001E40AC">
      <w:pPr>
        <w:pStyle w:val="Heading1"/>
      </w:pPr>
      <w:bookmarkStart w:id="47" w:name="_Toc442082104"/>
      <w:r>
        <w:t xml:space="preserve">15.2 </w:t>
      </w:r>
      <w:r w:rsidR="00371B62" w:rsidRPr="005F496C">
        <w:t>Anti</w:t>
      </w:r>
      <w:r w:rsidR="00371B62">
        <w:t>body</w:t>
      </w:r>
      <w:r>
        <w:t xml:space="preserve"> Testing</w:t>
      </w:r>
      <w:bookmarkEnd w:id="47"/>
    </w:p>
    <w:p w14:paraId="36DF7988" w14:textId="32976C41" w:rsidR="00371B62" w:rsidRDefault="00371B62" w:rsidP="001E40AC">
      <w:pPr>
        <w:pStyle w:val="NPBtext"/>
        <w:ind w:left="720"/>
      </w:pPr>
      <w:r>
        <w:t>No reliable tests to detect porcine sapelovirus antibodies exist o</w:t>
      </w:r>
      <w:r w:rsidR="009E5820">
        <w:t xml:space="preserve">r are described in literature. </w:t>
      </w:r>
      <w:r>
        <w:t>Some literature alludes to antibody testing in the past, when porcine sapelovirus was considered a serotype of porcine enterovirus, but no research specific to sapelovirus seroprevalence and serodetection were identified during literature searches.</w:t>
      </w:r>
    </w:p>
    <w:p w14:paraId="3D795546" w14:textId="77777777" w:rsidR="00371B62" w:rsidRDefault="00371B62" w:rsidP="001E40AC">
      <w:pPr>
        <w:pStyle w:val="NPBtext"/>
      </w:pPr>
    </w:p>
    <w:p w14:paraId="2DE7D093" w14:textId="7EF30E7A" w:rsidR="00371B62" w:rsidRPr="004A35A5" w:rsidRDefault="001E40AC" w:rsidP="001E40AC">
      <w:pPr>
        <w:pStyle w:val="NPBheading1"/>
      </w:pPr>
      <w:bookmarkStart w:id="48" w:name="_Toc442082105"/>
      <w:r w:rsidRPr="000E22FF">
        <w:t xml:space="preserve">16. </w:t>
      </w:r>
      <w:r w:rsidR="00371B62" w:rsidRPr="000E22FF">
        <w:t>Porcine sapovirus</w:t>
      </w:r>
      <w:bookmarkEnd w:id="48"/>
    </w:p>
    <w:p w14:paraId="1A2E950C" w14:textId="0DC3340F" w:rsidR="00371B62" w:rsidRPr="001E40AC" w:rsidRDefault="001E40AC" w:rsidP="001E40AC">
      <w:pPr>
        <w:pStyle w:val="Heading1"/>
      </w:pPr>
      <w:bookmarkStart w:id="49" w:name="_Toc442082106"/>
      <w:r>
        <w:t>16.1 Antigen Testing</w:t>
      </w:r>
      <w:bookmarkEnd w:id="49"/>
    </w:p>
    <w:p w14:paraId="0818B465" w14:textId="77777777" w:rsidR="00371B62" w:rsidRDefault="00371B62" w:rsidP="001E40AC">
      <w:pPr>
        <w:pStyle w:val="NPBtext"/>
        <w:ind w:left="720"/>
      </w:pPr>
      <w:r>
        <w:rPr>
          <w:b/>
        </w:rPr>
        <w:t>VI</w:t>
      </w:r>
      <w:r>
        <w:t>—Not available; does not readily grow in cell culture.</w:t>
      </w:r>
    </w:p>
    <w:p w14:paraId="36CD4D2A" w14:textId="77777777" w:rsidR="00371B62" w:rsidRDefault="00371B62" w:rsidP="001E40AC">
      <w:pPr>
        <w:pStyle w:val="NPBtext"/>
        <w:ind w:left="720"/>
        <w:rPr>
          <w:b/>
        </w:rPr>
      </w:pPr>
    </w:p>
    <w:p w14:paraId="7D160481" w14:textId="2426392D" w:rsidR="00371B62" w:rsidRDefault="00371B62" w:rsidP="001E40AC">
      <w:pPr>
        <w:pStyle w:val="NPBtext"/>
        <w:ind w:left="720"/>
      </w:pPr>
      <w:r>
        <w:rPr>
          <w:b/>
        </w:rPr>
        <w:t>RT-PCR</w:t>
      </w:r>
      <w:r>
        <w:t>—Moderately sensitive and specific for porcine sapovirus; primers have been described in the</w:t>
      </w:r>
      <w:r w:rsidR="009E5820">
        <w:t xml:space="preserve"> literature for a capsid region</w:t>
      </w:r>
      <w:r>
        <w:fldChar w:fldCharType="begin">
          <w:fldData xml:space="preserve">PEVuZE5vdGU+PENpdGU+PEF1dGhvcj5DaGFvPC9BdXRob3I+PFllYXI+MjAxMjwvWWVhcj48SURU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</w:fldData>
        </w:fldChar>
      </w:r>
      <w:r w:rsidR="00F4116E">
        <w:instrText xml:space="preserve"> ADDIN EN.CITE </w:instrText>
      </w:r>
      <w:r w:rsidR="00F4116E">
        <w:fldChar w:fldCharType="begin">
          <w:fldData xml:space="preserve">PEVuZE5vdGU+PENpdGU+PEF1dGhvcj5DaGFvPC9BdXRob3I+PFllYXI+MjAxMjwvWWVhcj48SURU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</w:fldData>
        </w:fldChar>
      </w:r>
      <w:r w:rsidR="00F4116E">
        <w:instrText xml:space="preserve"> ADDIN EN.CITE.DATA </w:instrText>
      </w:r>
      <w:r w:rsidR="00F4116E">
        <w:fldChar w:fldCharType="end"/>
      </w:r>
      <w:r>
        <w:fldChar w:fldCharType="separate"/>
      </w:r>
      <w:r w:rsidR="00F4116E" w:rsidRPr="00F4116E">
        <w:rPr>
          <w:noProof/>
          <w:vertAlign w:val="superscript"/>
        </w:rPr>
        <w:t>102,103</w:t>
      </w:r>
      <w:r>
        <w:fldChar w:fldCharType="end"/>
      </w:r>
      <w:r>
        <w:t xml:space="preserve"> from porcine sapovirus—Cowden strain. Cross-reactivity to non-Cowden sapoviruses is unknown (such as an unknown, genetically different porcine sapovirus), but unlikely due to the genetic variation within caliciviruses.  </w:t>
      </w:r>
    </w:p>
    <w:p w14:paraId="50B7D2E1" w14:textId="77777777" w:rsidR="00371B62" w:rsidRDefault="00371B62" w:rsidP="001E40AC">
      <w:pPr>
        <w:pStyle w:val="NPBtext"/>
        <w:ind w:left="720"/>
      </w:pPr>
    </w:p>
    <w:p w14:paraId="3721F20F" w14:textId="4F27C910" w:rsidR="00371B62" w:rsidRDefault="00371B62" w:rsidP="001E40AC">
      <w:pPr>
        <w:pStyle w:val="NPBtext"/>
        <w:ind w:left="720"/>
      </w:pPr>
      <w:r>
        <w:rPr>
          <w:b/>
        </w:rPr>
        <w:t>qRT-PCR</w:t>
      </w:r>
      <w:r>
        <w:t>—Approximately 10-fold more sensitive than traditional RT-PCR; s</w:t>
      </w:r>
      <w:r w:rsidR="009E5820">
        <w:t xml:space="preserve">pecificity is moderate, and </w:t>
      </w:r>
      <w:r>
        <w:t>field trials showed some detection of porcine norovirus GGII.11B i</w:t>
      </w:r>
      <w:r w:rsidR="009E5820">
        <w:t>n addition to porcine sapovirus.</w:t>
      </w:r>
      <w:r>
        <w:fldChar w:fldCharType="begin"/>
      </w:r>
      <w:r w:rsidR="00F4116E">
        <w:instrText xml:space="preserve"> ADDIN EN.CITE &lt;EndNote&gt;&lt;Cite&gt;&lt;Author&gt;Mauroy&lt;/Author&gt;&lt;Year&gt;2012&lt;/Year&gt;&lt;IDText&gt;Development and application of a SYBR green RT-PCR for first line screening and quantification of porcine sapovirus infection&lt;/IDText&gt;&lt;DisplayText&gt;&lt;style face="superscript"&gt;104&lt;/style&gt;&lt;/DisplayText&gt;&lt;record&gt;&lt;keywords&gt;&lt;keyword&gt;Animals&lt;/keyword&gt;&lt;keyword&gt;Base Sequence&lt;/keyword&gt;&lt;keyword&gt;Caliciviridae Infections&lt;/keyword&gt;&lt;keyword&gt;Fluorescent Dyes&lt;/keyword&gt;&lt;keyword&gt;Gastroenteritis&lt;/keyword&gt;&lt;keyword&gt;Genome, Viral&lt;/keyword&gt;&lt;keyword&gt;Genotype&lt;/keyword&gt;&lt;keyword&gt;Humans&lt;/keyword&gt;&lt;keyword&gt;Phylogeny&lt;/keyword&gt;&lt;keyword&gt;Reproducibility of Results&lt;/keyword&gt;&lt;keyword&gt;Reverse Transcriptase Polymerase Chain Reaction&lt;/keyword&gt;&lt;keyword&gt;Sapovirus&lt;/keyword&gt;&lt;keyword&gt;Sensitivity and Specificity&lt;/keyword&gt;&lt;keyword&gt;Swine&lt;/keyword&gt;&lt;keyword&gt;Swine Diseases&lt;/keyword&gt;&lt;/keywords&gt;&lt;urls&gt;&lt;related-urls&gt;&lt;url&gt;http://www.ncbi.nlm.nih.gov/pubmed/23072668&lt;/url&gt;&lt;/related-urls&gt;&lt;/urls&gt;&lt;isbn&gt;1746-6148&lt;/isbn&gt;&lt;custom2&gt;PMC3528410&lt;/custom2&gt;&lt;titles&gt;&lt;title&gt;Development and application of a SYBR green RT-PCR for first line screening and quantification of porcine sapovirus infection&lt;/title&gt;&lt;secondary-title&gt;BMC Vet Res&lt;/secondary-title&gt;&lt;/titles&gt;&lt;pages&gt;193&lt;/pages&gt;&lt;contributors&gt;&lt;authors&gt;&lt;author&gt;Mauroy, A.&lt;/author&gt;&lt;author&gt;Van der Poel, W. H.&lt;/author&gt;&lt;author&gt;der Honing, R. H.&lt;/author&gt;&lt;author&gt;Thys, C.&lt;/author&gt;&lt;author&gt;Thiry, E.&lt;/author&gt;&lt;/authors&gt;&lt;/contributors&gt;&lt;language&gt;eng&lt;/language&gt;&lt;added-date format="utc"&gt;1444238476&lt;/added-date&gt;&lt;ref-type name="Journal Article"&gt;17&lt;/ref-type&gt;&lt;dates&gt;&lt;year&gt;2012&lt;/year&gt;&lt;/dates&gt;&lt;rec-number&gt;143&lt;/rec-number&gt;&lt;last-updated-date format="utc"&gt;1444238476&lt;/last-updated-date&gt;&lt;accession-num&gt;23072668&lt;/accession-num&gt;&lt;electronic-resource-num&gt;10.1186/1746-6148-8-193&lt;/electronic-resource-num&gt;&lt;volume&gt;8&lt;/volume&gt;&lt;/record&gt;&lt;/Cite&gt;&lt;/EndNote&gt;</w:instrText>
      </w:r>
      <w:r>
        <w:fldChar w:fldCharType="separate"/>
      </w:r>
      <w:r w:rsidR="00F4116E" w:rsidRPr="00F4116E">
        <w:rPr>
          <w:noProof/>
          <w:vertAlign w:val="superscript"/>
        </w:rPr>
        <w:t>104</w:t>
      </w:r>
      <w:r>
        <w:fldChar w:fldCharType="end"/>
      </w:r>
      <w:r w:rsidR="009E5820">
        <w:t xml:space="preserve"> </w:t>
      </w:r>
      <w:r>
        <w:t>This test may be applicable in field conditions due to sensitivity and fast processing time.</w:t>
      </w:r>
    </w:p>
    <w:p w14:paraId="2C4FE7A4" w14:textId="77777777" w:rsidR="00371B62" w:rsidRDefault="00371B62" w:rsidP="001E40AC">
      <w:pPr>
        <w:pStyle w:val="NPBtext"/>
        <w:ind w:left="720"/>
      </w:pPr>
    </w:p>
    <w:p w14:paraId="25CC2253" w14:textId="521EFC90" w:rsidR="00371B62" w:rsidRDefault="00371B62" w:rsidP="001E40AC">
      <w:pPr>
        <w:pStyle w:val="NPBtext"/>
        <w:ind w:left="720"/>
      </w:pPr>
      <w:r>
        <w:rPr>
          <w:b/>
        </w:rPr>
        <w:t>FA/IHC</w:t>
      </w:r>
      <w:r>
        <w:t>—No verified or applicable testing method available; immunocytochemistry was briefly described in literature for verification of growth of a vector plasmid contain</w:t>
      </w:r>
      <w:r w:rsidR="009E5820">
        <w:t>ing antigen proteins in culture,</w:t>
      </w:r>
      <w:r>
        <w:fldChar w:fldCharType="begin"/>
      </w:r>
      <w:r w:rsidR="00F4116E">
        <w:instrText xml:space="preserve"> ADDIN EN.CITE &lt;EndNote&gt;&lt;Cite&gt;&lt;Author&gt;Alcalá&lt;/Author&gt;&lt;Year&gt;2010&lt;/Year&gt;&lt;IDText&gt;Seroepidemiology of porcine enteric sapovirus in pig farms in Venezuela&lt;/IDText&gt;&lt;DisplayText&gt;&lt;style face="superscript"&gt;105&lt;/style&gt;&lt;/DisplayText&gt;&lt;record&gt;&lt;dates&gt;&lt;pub-dates&gt;&lt;date&gt;Oct&lt;/date&gt;&lt;/pub-dates&gt;&lt;year&gt;2010&lt;/year&gt;&lt;/dates&gt;&lt;keywords&gt;&lt;keyword&gt;Age Factors&lt;/keyword&gt;&lt;keyword&gt;Animals&lt;/keyword&gt;&lt;keyword&gt;Antibodies, Viral&lt;/keyword&gt;&lt;keyword&gt;Baculoviridae&lt;/keyword&gt;&lt;keyword&gt;Capsid Proteins&lt;/keyword&gt;&lt;keyword&gt;Recombinant Proteins&lt;/keyword&gt;&lt;keyword&gt;Sapovirus&lt;/keyword&gt;&lt;keyword&gt;Seroepidemiologic Studies&lt;/keyword&gt;&lt;keyword&gt;Swine&lt;/keyword&gt;&lt;keyword&gt;Virion&lt;/keyword&gt;&lt;/keywords&gt;&lt;urls&gt;&lt;related-urls&gt;&lt;url&gt;http://www.ncbi.nlm.nih.gov/pubmed/20621364&lt;/url&gt;&lt;/related-urls&gt;&lt;/urls&gt;&lt;isbn&gt;1873-2534&lt;/isbn&gt;&lt;titles&gt;&lt;title&gt;Seroepidemiology of porcine enteric sapovirus in pig farms in Venezuela&lt;/title&gt;&lt;secondary-title&gt;Vet Immunol Immunopathol&lt;/secondary-title&gt;&lt;/titles&gt;&lt;pages&gt;269-74&lt;/pages&gt;&lt;number&gt;3-4&lt;/number&gt;&lt;contributors&gt;&lt;authors&gt;&lt;author&gt;Alcalá, A. C.&lt;/author&gt;&lt;author&gt;Rodríguez-Díaz, J.&lt;/author&gt;&lt;author&gt;de Rolo, M.&lt;/author&gt;&lt;author&gt;Vizzi, E.&lt;/author&gt;&lt;author&gt;Buesa, J.&lt;/author&gt;&lt;author&gt;Liprandi, F.&lt;/author&gt;&lt;author&gt;Ludert, J. E.&lt;/author&gt;&lt;/authors&gt;&lt;/contributors&gt;&lt;language&gt;eng&lt;/language&gt;&lt;added-date format="utc"&gt;1444230701&lt;/added-date&gt;&lt;ref-type name="Journal Article"&gt;17&lt;/ref-type&gt;&lt;rec-number&gt;135&lt;/rec-number&gt;&lt;last-updated-date format="utc"&gt;1444230701&lt;/last-updated-date&gt;&lt;accession-num&gt;20621364&lt;/accession-num&gt;&lt;electronic-resource-num&gt;10.1016/j.vetimm.2010.06.005&lt;/electronic-resource-num&gt;&lt;volume&gt;137&lt;/volume&gt;&lt;/record&gt;&lt;/Cite&gt;&lt;/EndNote&gt;</w:instrText>
      </w:r>
      <w:r>
        <w:fldChar w:fldCharType="separate"/>
      </w:r>
      <w:r w:rsidR="00F4116E" w:rsidRPr="00F4116E">
        <w:rPr>
          <w:noProof/>
          <w:vertAlign w:val="superscript"/>
        </w:rPr>
        <w:t>105</w:t>
      </w:r>
      <w:r>
        <w:fldChar w:fldCharType="end"/>
      </w:r>
      <w:r>
        <w:t xml:space="preserve"> but is not applicabl</w:t>
      </w:r>
      <w:r w:rsidR="001E40AC">
        <w:t>e for diagnostic field testing.</w:t>
      </w:r>
    </w:p>
    <w:p w14:paraId="5927A739" w14:textId="77777777" w:rsidR="007E4076" w:rsidRDefault="007E4076" w:rsidP="001E40AC">
      <w:pPr>
        <w:pStyle w:val="NPBtext"/>
        <w:ind w:left="720"/>
      </w:pPr>
    </w:p>
    <w:p w14:paraId="605466B5" w14:textId="35575FF7" w:rsidR="001E40AC" w:rsidRDefault="001E40AC" w:rsidP="001E40AC">
      <w:pPr>
        <w:pStyle w:val="Heading1"/>
      </w:pPr>
      <w:bookmarkStart w:id="50" w:name="_Toc442082107"/>
      <w:r>
        <w:t xml:space="preserve">16.2 </w:t>
      </w:r>
      <w:r w:rsidR="00371B62" w:rsidRPr="005F496C">
        <w:t>Anti</w:t>
      </w:r>
      <w:r w:rsidR="00371B62">
        <w:t>body</w:t>
      </w:r>
      <w:r>
        <w:t xml:space="preserve"> Testing</w:t>
      </w:r>
      <w:bookmarkEnd w:id="50"/>
    </w:p>
    <w:p w14:paraId="6F6354F3" w14:textId="20F50CEA" w:rsidR="00371B62" w:rsidRDefault="00371B62" w:rsidP="001E40AC">
      <w:pPr>
        <w:pStyle w:val="NPBtext"/>
        <w:ind w:left="720"/>
      </w:pPr>
      <w:r>
        <w:t xml:space="preserve">Due to the difficulty in cultivating caliciviruses (including porcine sapoviruses), serological assays utilizing whole, live virus are not available.  </w:t>
      </w:r>
    </w:p>
    <w:p w14:paraId="50BEE809" w14:textId="77777777" w:rsidR="00371B62" w:rsidRDefault="00371B62" w:rsidP="001E40AC">
      <w:pPr>
        <w:pStyle w:val="NPBtext"/>
        <w:ind w:left="720"/>
        <w:rPr>
          <w:b/>
        </w:rPr>
      </w:pPr>
    </w:p>
    <w:p w14:paraId="509DE852" w14:textId="543C9243" w:rsidR="001E40AC" w:rsidRDefault="00371B62" w:rsidP="006570A5">
      <w:pPr>
        <w:pStyle w:val="NPBtext"/>
        <w:ind w:left="720"/>
      </w:pPr>
      <w:r>
        <w:rPr>
          <w:b/>
        </w:rPr>
        <w:t>ELISA</w:t>
      </w:r>
      <w:r>
        <w:t>—Two antibody-detecting ELISAs have been developed for porcine sapovirus: a fixed-cell ELISA and a VL</w:t>
      </w:r>
      <w:r w:rsidR="009E5820">
        <w:t xml:space="preserve">P (virus-like particle) ELISA. </w:t>
      </w:r>
      <w:r>
        <w:t xml:space="preserve">Both showed high sensitivity, detecting all known positive samples during the trial; however, efficacy for the ELISAs was tested using recombinant proteins, and although the ELISAs were tested on sow sera, cross-reactivity with other strains </w:t>
      </w:r>
      <w:r w:rsidR="009E5820">
        <w:t>of porcine sapovirus is unknown.</w:t>
      </w:r>
      <w:r>
        <w:fldChar w:fldCharType="begin">
          <w:fldData xml:space="preserve">PEVuZE5vdGU+PENpdGU+PEF1dGhvcj5HdW88L0F1dGhvcj48WWVhcj4yMDAxPC9ZZWFyPjxJRFRl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</w:fldData>
        </w:fldChar>
      </w:r>
      <w:r w:rsidR="00F4116E">
        <w:instrText xml:space="preserve"> ADDIN EN.CITE </w:instrText>
      </w:r>
      <w:r w:rsidR="00F4116E">
        <w:fldChar w:fldCharType="begin">
          <w:fldData xml:space="preserve">PEVuZE5vdGU+PENpdGU+PEF1dGhvcj5HdW88L0F1dGhvcj48WWVhcj4yMDAxPC9ZZWFyPjxJRFRl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</w:fldData>
        </w:fldChar>
      </w:r>
      <w:r w:rsidR="00F4116E">
        <w:instrText xml:space="preserve"> ADDIN EN.CITE.DATA </w:instrText>
      </w:r>
      <w:r w:rsidR="00F4116E">
        <w:fldChar w:fldCharType="end"/>
      </w:r>
      <w:r>
        <w:fldChar w:fldCharType="separate"/>
      </w:r>
      <w:r w:rsidR="00F4116E" w:rsidRPr="00F4116E">
        <w:rPr>
          <w:noProof/>
          <w:vertAlign w:val="superscript"/>
        </w:rPr>
        <w:t>103,105</w:t>
      </w:r>
      <w:r>
        <w:fldChar w:fldCharType="end"/>
      </w:r>
    </w:p>
    <w:p w14:paraId="3A3C7475" w14:textId="77777777" w:rsidR="00371B62" w:rsidRDefault="00371B62" w:rsidP="006570A5">
      <w:pPr>
        <w:pStyle w:val="NPBtext"/>
      </w:pPr>
    </w:p>
    <w:p w14:paraId="18858DCC" w14:textId="77777777" w:rsidR="005857E8" w:rsidRDefault="005857E8" w:rsidP="006570A5">
      <w:pPr>
        <w:pStyle w:val="NPBtext"/>
      </w:pPr>
    </w:p>
    <w:p w14:paraId="569D943D" w14:textId="77777777" w:rsidR="005857E8" w:rsidRDefault="005857E8" w:rsidP="006570A5">
      <w:pPr>
        <w:pStyle w:val="NPBtext"/>
      </w:pPr>
    </w:p>
    <w:p w14:paraId="764CCCC9" w14:textId="77777777" w:rsidR="005857E8" w:rsidRDefault="005857E8" w:rsidP="006570A5">
      <w:pPr>
        <w:pStyle w:val="NPBtext"/>
      </w:pPr>
    </w:p>
    <w:p w14:paraId="77D761C5" w14:textId="066FB72C" w:rsidR="00371B62" w:rsidRPr="001E40AC" w:rsidRDefault="001E40AC" w:rsidP="001E40AC">
      <w:pPr>
        <w:pStyle w:val="NPBheading1"/>
        <w:rPr>
          <w:sz w:val="22"/>
          <w:szCs w:val="22"/>
        </w:rPr>
      </w:pPr>
      <w:bookmarkStart w:id="51" w:name="_Toc442082108"/>
      <w:r>
        <w:lastRenderedPageBreak/>
        <w:t xml:space="preserve">17. </w:t>
      </w:r>
      <w:r w:rsidR="00371B62" w:rsidRPr="00CC5AFE">
        <w:t>Porcine teschovirus</w:t>
      </w:r>
      <w:bookmarkEnd w:id="51"/>
    </w:p>
    <w:p w14:paraId="4C67468E" w14:textId="5B2F598D" w:rsidR="00371B62" w:rsidRPr="007123A0" w:rsidRDefault="001E40AC" w:rsidP="007123A0">
      <w:pPr>
        <w:pStyle w:val="Heading1"/>
      </w:pPr>
      <w:bookmarkStart w:id="52" w:name="_Toc442082109"/>
      <w:r>
        <w:t>17.1 Antigen Testing</w:t>
      </w:r>
      <w:bookmarkEnd w:id="52"/>
    </w:p>
    <w:p w14:paraId="310A8264" w14:textId="34072640" w:rsidR="00371B62" w:rsidRDefault="00371B62" w:rsidP="001E40AC">
      <w:pPr>
        <w:pStyle w:val="NPBtext"/>
        <w:ind w:left="720"/>
      </w:pPr>
      <w:r>
        <w:rPr>
          <w:b/>
        </w:rPr>
        <w:t>VI</w:t>
      </w:r>
      <w:r>
        <w:t>—A pr</w:t>
      </w:r>
      <w:r w:rsidR="00720B56">
        <w:t xml:space="preserve">eferred test by OIE standards. </w:t>
      </w:r>
      <w:r>
        <w:t xml:space="preserve">Method is described in the OIE Manual </w:t>
      </w:r>
      <w:r w:rsidR="00720B56">
        <w:t>of Diagnostic Tests and Vaccines for Terrestrial Animals 2015.</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r>
        <w:t xml:space="preserve"> Available through NV</w:t>
      </w:r>
      <w:r w:rsidR="00720B56">
        <w:t xml:space="preserve">SL-Ames and FADDL-Plum Island. </w:t>
      </w:r>
      <w:r>
        <w:t>Labor-intensive and time-consuming method; estimated turnaround time is 25 days and 14 days for Ames and Plum Island, respectively.</w:t>
      </w:r>
    </w:p>
    <w:p w14:paraId="2067AD86" w14:textId="77777777" w:rsidR="00371B62" w:rsidRDefault="00371B62" w:rsidP="000E22FF">
      <w:pPr>
        <w:pStyle w:val="NPBtext"/>
        <w:rPr>
          <w:b/>
        </w:rPr>
      </w:pPr>
    </w:p>
    <w:p w14:paraId="4478BF5A" w14:textId="7611DFF8" w:rsidR="00371B62" w:rsidRDefault="00371B62" w:rsidP="001E40AC">
      <w:pPr>
        <w:pStyle w:val="NPBtext"/>
        <w:ind w:left="720"/>
      </w:pPr>
      <w:r>
        <w:rPr>
          <w:b/>
        </w:rPr>
        <w:t>RT-PCR/qRT-PCR</w:t>
      </w:r>
      <w:r>
        <w:t xml:space="preserve">—Not yet </w:t>
      </w:r>
      <w:r w:rsidR="00720B56">
        <w:t xml:space="preserve">accepted by OIE for diagnosis. </w:t>
      </w:r>
      <w:r>
        <w:t>Methods and primers have been described in literat</w:t>
      </w:r>
      <w:r w:rsidR="00720B56">
        <w:t>ure for both traditional RT-PCR</w:t>
      </w:r>
      <w:r>
        <w:fldChar w:fldCharType="begin">
          <w:fldData xml:space="preserve">PEVuZE5vdGU+PENpdGU+PEF1dGhvcj5aZWxsPC9BdXRob3I+PFllYXI+MjAwMDwvWWVhcj48SURU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</w:fldData>
        </w:fldChar>
      </w:r>
      <w:r w:rsidR="00F4116E">
        <w:instrText xml:space="preserve"> ADDIN EN.CITE </w:instrText>
      </w:r>
      <w:r w:rsidR="00F4116E">
        <w:fldChar w:fldCharType="begin">
          <w:fldData xml:space="preserve">PEVuZE5vdGU+PENpdGU+PEF1dGhvcj5aZWxsPC9BdXRob3I+PFllYXI+MjAwMDwvWWVhcj48SURU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</w:fldData>
        </w:fldChar>
      </w:r>
      <w:r w:rsidR="00F4116E">
        <w:instrText xml:space="preserve"> ADDIN EN.CITE.DATA </w:instrText>
      </w:r>
      <w:r w:rsidR="00F4116E">
        <w:fldChar w:fldCharType="end"/>
      </w:r>
      <w:r>
        <w:fldChar w:fldCharType="separate"/>
      </w:r>
      <w:r w:rsidR="00F4116E" w:rsidRPr="00F4116E">
        <w:rPr>
          <w:noProof/>
          <w:vertAlign w:val="superscript"/>
        </w:rPr>
        <w:t>96,99</w:t>
      </w:r>
      <w:r>
        <w:fldChar w:fldCharType="end"/>
      </w:r>
      <w:r w:rsidR="00720B56">
        <w:t xml:space="preserve"> and quantitative RT-PCR.</w:t>
      </w:r>
      <w:r>
        <w:fldChar w:fldCharType="begin"/>
      </w:r>
      <w:r w:rsidR="00F4116E">
        <w:instrText xml:space="preserve"> ADDIN EN.CITE &lt;EndNote&gt;&lt;Cite&gt;&lt;Author&gt;Krumbholz&lt;/Author&gt;&lt;Year&gt;2003&lt;/Year&gt;&lt;IDText&gt;Detection of porcine teschoviruses and enteroviruses by LightCycler real-time PCR&lt;/IDText&gt;&lt;DisplayText&gt;&lt;style face="superscript"&gt;106&lt;/style&gt;&lt;/DisplayText&gt;&lt;record&gt;&lt;dates&gt;&lt;pub-dates&gt;&lt;date&gt;Oct&lt;/date&gt;&lt;/pub-dates&gt;&lt;year&gt;2003&lt;/year&gt;&lt;/dates&gt;&lt;keywords&gt;&lt;keyword&gt;5&amp;apos; Untranslated Regions&lt;/keyword&gt;&lt;keyword&gt;Animals&lt;/keyword&gt;&lt;keyword&gt;Cell Line&lt;/keyword&gt;&lt;keyword&gt;DNA Probes&lt;/keyword&gt;&lt;keyword&gt;DNA, Recombinant&lt;/keyword&gt;&lt;keyword&gt;Enterovirus Infections&lt;/keyword&gt;&lt;keyword&gt;Enteroviruses, Porcine&lt;/keyword&gt;&lt;keyword&gt;Picornaviridae&lt;/keyword&gt;&lt;keyword&gt;Picornaviridae Infections&lt;/keyword&gt;&lt;keyword&gt;Plasmids&lt;/keyword&gt;&lt;keyword&gt;RNA, Viral&lt;/keyword&gt;&lt;keyword&gt;Reproducibility of Results&lt;/keyword&gt;&lt;keyword&gt;Reverse Transcriptase Polymerase Chain Reaction&lt;/keyword&gt;&lt;keyword&gt;Sensitivity and Specificity&lt;/keyword&gt;&lt;keyword&gt;Swine&lt;/keyword&gt;&lt;keyword&gt;Swine Diseases&lt;/keyword&gt;&lt;/keywords&gt;&lt;urls&gt;&lt;related-urls&gt;&lt;url&gt;http://www.ncbi.nlm.nih.gov/pubmed/14500127&lt;/url&gt;&lt;/related-urls&gt;&lt;/urls&gt;&lt;isbn&gt;0166-0934&lt;/isbn&gt;&lt;titles&gt;&lt;title&gt;Detection of porcine teschoviruses and enteroviruses by LightCycler real-time PCR&lt;/title&gt;&lt;secondary-title&gt;J Virol Methods&lt;/secondary-title&gt;&lt;/titles&gt;&lt;pages&gt;51-63&lt;/pages&gt;&lt;number&gt;1&lt;/number&gt;&lt;contributors&gt;&lt;authors&gt;&lt;author&gt;Krumbholz, A.&lt;/author&gt;&lt;author&gt;Wurm, R.&lt;/author&gt;&lt;author&gt;Scheck, O.&lt;/author&gt;&lt;author&gt;Birch-Hirschfeld, E.&lt;/author&gt;&lt;author&gt;Egerer, R.&lt;/author&gt;&lt;author&gt;Henke, A.&lt;/author&gt;&lt;author&gt;Wutzler, P.&lt;/author&gt;&lt;author&gt;Zell, R.&lt;/author&gt;&lt;/authors&gt;&lt;/contributors&gt;&lt;language&gt;eng&lt;/language&gt;&lt;added-date format="utc"&gt;1444151749&lt;/added-date&gt;&lt;ref-type name="Journal Article"&gt;17&lt;/ref-type&gt;&lt;rec-number&gt;117&lt;/rec-number&gt;&lt;last-updated-date format="utc"&gt;1444151749&lt;/last-updated-date&gt;&lt;accession-num&gt;14500127&lt;/accession-num&gt;&lt;volume&gt;113&lt;/volume&gt;&lt;/record&gt;&lt;/Cite&gt;&lt;/EndNote&gt;</w:instrText>
      </w:r>
      <w:r>
        <w:fldChar w:fldCharType="separate"/>
      </w:r>
      <w:r w:rsidR="00F4116E" w:rsidRPr="00F4116E">
        <w:rPr>
          <w:noProof/>
          <w:vertAlign w:val="superscript"/>
        </w:rPr>
        <w:t>106</w:t>
      </w:r>
      <w:r>
        <w:fldChar w:fldCharType="end"/>
      </w:r>
      <w:r w:rsidR="00720B56">
        <w:t xml:space="preserve"> </w:t>
      </w:r>
      <w:r>
        <w:t>RT-PCR available at some veterinary diagnostic labor</w:t>
      </w:r>
      <w:r w:rsidR="00720B56">
        <w:t xml:space="preserve">atories </w:t>
      </w:r>
      <w:r>
        <w:t>as well as at NVSL-Ames and FADDL-Plum Island, 3 day turnaround for each.</w:t>
      </w:r>
    </w:p>
    <w:p w14:paraId="6751B915" w14:textId="77777777" w:rsidR="00371B62" w:rsidRDefault="00371B62" w:rsidP="001E40AC">
      <w:pPr>
        <w:pStyle w:val="NPBtext"/>
        <w:ind w:left="720"/>
      </w:pPr>
    </w:p>
    <w:p w14:paraId="2728E2F3" w14:textId="2AF35D4E" w:rsidR="000E22FF" w:rsidRPr="000C2D00" w:rsidRDefault="000E22FF" w:rsidP="000E22FF">
      <w:pPr>
        <w:pStyle w:val="NPBtext"/>
        <w:ind w:left="720"/>
      </w:pPr>
      <w:r>
        <w:rPr>
          <w:b/>
        </w:rPr>
        <w:t>IFA—</w:t>
      </w:r>
      <w:r>
        <w:t>A preferred test by OIE standards. Method is described in the OIE Manual of Diagnostic Tests and Vaccines for Terrestrial Animals 2015.</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r>
        <w:t xml:space="preserve"> Available through NVSL-Ames, 5–7 day turnaround.</w:t>
      </w:r>
    </w:p>
    <w:p w14:paraId="4A11C7C0" w14:textId="77777777" w:rsidR="000E22FF" w:rsidRDefault="000E22FF" w:rsidP="000E22FF">
      <w:pPr>
        <w:pStyle w:val="NPBtext"/>
      </w:pPr>
    </w:p>
    <w:p w14:paraId="4F89E318" w14:textId="576B37AB" w:rsidR="00371B62" w:rsidRDefault="00371B62" w:rsidP="007123A0">
      <w:pPr>
        <w:pStyle w:val="NPBtext"/>
        <w:ind w:left="720"/>
      </w:pPr>
      <w:r>
        <w:rPr>
          <w:b/>
        </w:rPr>
        <w:t>IHC</w:t>
      </w:r>
      <w:r>
        <w:t xml:space="preserve">—Technique is described in the OIE Manual </w:t>
      </w:r>
      <w:r w:rsidR="00720B56">
        <w:t xml:space="preserve">of Diagnostic Tests and Vaccines for Terrestrial Animals </w:t>
      </w:r>
      <w:r>
        <w:t>2015; high levels of false-negatives make this technique unsuitable for</w:t>
      </w:r>
      <w:r w:rsidR="00720B56">
        <w:t xml:space="preserve"> large-scale diagnostic testing.</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p>
    <w:p w14:paraId="77DA020E" w14:textId="77777777" w:rsidR="00371B62" w:rsidRDefault="00371B62" w:rsidP="00371B62">
      <w:pPr>
        <w:spacing w:after="0" w:line="240" w:lineRule="auto"/>
      </w:pPr>
    </w:p>
    <w:p w14:paraId="775CF288" w14:textId="00FD948E" w:rsidR="007123A0" w:rsidRDefault="007123A0" w:rsidP="007123A0">
      <w:pPr>
        <w:pStyle w:val="Heading1"/>
      </w:pPr>
      <w:bookmarkStart w:id="53" w:name="_Toc442082110"/>
      <w:r>
        <w:t xml:space="preserve">17.2 </w:t>
      </w:r>
      <w:r w:rsidR="00371B62" w:rsidRPr="005F496C">
        <w:t>Anti</w:t>
      </w:r>
      <w:r w:rsidR="00371B62">
        <w:t>body</w:t>
      </w:r>
      <w:r>
        <w:t xml:space="preserve"> Testing</w:t>
      </w:r>
      <w:bookmarkEnd w:id="53"/>
    </w:p>
    <w:p w14:paraId="018DDA56" w14:textId="102E032D" w:rsidR="00371B62" w:rsidRDefault="00371B62" w:rsidP="007123A0">
      <w:pPr>
        <w:pStyle w:val="NPBtext"/>
        <w:ind w:left="720"/>
      </w:pPr>
      <w:r>
        <w:t>Due to high seroprevalence worldwide, the OIE does not recommend serology as a method of diagnosis, unless with paired sera showing a four-fold or greater increase/decrease in con</w:t>
      </w:r>
      <w:r w:rsidR="00720B56">
        <w:t>junction with clinical symptoms.</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r w:rsidR="00720B56">
        <w:t xml:space="preserve"> </w:t>
      </w:r>
      <w:r>
        <w:t>Antigen testing is preferred for definitive diagnosis.</w:t>
      </w:r>
    </w:p>
    <w:p w14:paraId="39FDC379" w14:textId="77777777" w:rsidR="00371B62" w:rsidRDefault="00371B62" w:rsidP="007123A0">
      <w:pPr>
        <w:pStyle w:val="NPBtext"/>
        <w:ind w:left="720"/>
        <w:rPr>
          <w:b/>
        </w:rPr>
      </w:pPr>
    </w:p>
    <w:p w14:paraId="5740D592" w14:textId="4801EADF" w:rsidR="00371B62" w:rsidRDefault="00371B62" w:rsidP="007123A0">
      <w:pPr>
        <w:pStyle w:val="NPBtext"/>
        <w:ind w:left="720"/>
      </w:pPr>
      <w:r>
        <w:rPr>
          <w:b/>
        </w:rPr>
        <w:t>ELISA/VN</w:t>
      </w:r>
      <w:r>
        <w:t xml:space="preserve">—If screening of serology is necessary, ELISA and/or VN in microtiter plates is the preferred method of the OIE; methods are described in the OIE Manual </w:t>
      </w:r>
      <w:r w:rsidR="00720B56">
        <w:t xml:space="preserve">of Diagnostic Tests and Vaccines for Terrestrial Animals </w:t>
      </w:r>
      <w:r>
        <w:t>2015</w:t>
      </w:r>
      <w:r w:rsidR="00720B56">
        <w:t>.</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r w:rsidR="00720B56">
        <w:t xml:space="preserve"> </w:t>
      </w:r>
      <w:r>
        <w:t>VN is available through FADDL-Plum Island.</w:t>
      </w:r>
    </w:p>
    <w:p w14:paraId="6773C536" w14:textId="77777777" w:rsidR="00371B62" w:rsidRDefault="00371B62" w:rsidP="007123A0">
      <w:pPr>
        <w:pStyle w:val="NPBtext"/>
      </w:pPr>
    </w:p>
    <w:p w14:paraId="02D370C6" w14:textId="7980A893" w:rsidR="00371B62" w:rsidRPr="007123A0" w:rsidRDefault="007123A0" w:rsidP="007123A0">
      <w:pPr>
        <w:pStyle w:val="NPBheading1"/>
        <w:rPr>
          <w:sz w:val="22"/>
          <w:szCs w:val="22"/>
        </w:rPr>
      </w:pPr>
      <w:bookmarkStart w:id="54" w:name="_Toc442082111"/>
      <w:r>
        <w:t xml:space="preserve">18. </w:t>
      </w:r>
      <w:r w:rsidR="00371B62">
        <w:t>Porcine torovirus</w:t>
      </w:r>
      <w:bookmarkEnd w:id="54"/>
      <w:r w:rsidR="00097B23">
        <w:t xml:space="preserve"> </w:t>
      </w:r>
    </w:p>
    <w:p w14:paraId="26C94963" w14:textId="519E29BB" w:rsidR="00371B62" w:rsidRPr="007123A0" w:rsidRDefault="007123A0" w:rsidP="007123A0">
      <w:pPr>
        <w:pStyle w:val="Heading1"/>
      </w:pPr>
      <w:bookmarkStart w:id="55" w:name="_Toc442082112"/>
      <w:r>
        <w:t>18.1 Antigen Testing</w:t>
      </w:r>
      <w:bookmarkEnd w:id="55"/>
    </w:p>
    <w:p w14:paraId="13111E18" w14:textId="77777777" w:rsidR="00371B62" w:rsidRDefault="00371B62" w:rsidP="007123A0">
      <w:pPr>
        <w:pStyle w:val="NPBtext"/>
        <w:ind w:left="720"/>
      </w:pPr>
      <w:r>
        <w:rPr>
          <w:b/>
        </w:rPr>
        <w:t>VI</w:t>
      </w:r>
      <w:r>
        <w:t>—No available; porcine torovirus does not grow in cell culture.</w:t>
      </w:r>
    </w:p>
    <w:p w14:paraId="12BC3FB9" w14:textId="77777777" w:rsidR="00371B62" w:rsidRDefault="00371B62" w:rsidP="007123A0">
      <w:pPr>
        <w:pStyle w:val="NPBtext"/>
        <w:ind w:left="720"/>
        <w:rPr>
          <w:b/>
        </w:rPr>
      </w:pPr>
    </w:p>
    <w:p w14:paraId="5AE5527E" w14:textId="123F04C8" w:rsidR="00371B62" w:rsidRDefault="00371B62" w:rsidP="007123A0">
      <w:pPr>
        <w:pStyle w:val="NPBtext"/>
        <w:ind w:left="720"/>
      </w:pPr>
      <w:r>
        <w:rPr>
          <w:b/>
        </w:rPr>
        <w:t>RT-PCR</w:t>
      </w:r>
      <w:r w:rsidR="00097B23">
        <w:t>—Primers for both a porcine torovirus</w:t>
      </w:r>
      <w:r>
        <w:t>-specific fragment of the N gene and for full codin</w:t>
      </w:r>
      <w:r w:rsidR="00720B56">
        <w:t>g sequences have been described</w:t>
      </w:r>
      <w:r>
        <w:fldChar w:fldCharType="begin">
          <w:fldData xml:space="preserve">PEVuZE5vdGU+PENpdGU+PEF1dGhvcj5QaWduYXRlbGxpPC9BdXRob3I+PFllYXI+MjAwOTwvWWVh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</w:fldData>
        </w:fldChar>
      </w:r>
      <w:r w:rsidR="00F4116E">
        <w:instrText xml:space="preserve"> ADDIN EN.CITE </w:instrText>
      </w:r>
      <w:r w:rsidR="00F4116E">
        <w:fldChar w:fldCharType="begin">
          <w:fldData xml:space="preserve">PEVuZE5vdGU+PENpdGU+PEF1dGhvcj5QaWduYXRlbGxpPC9BdXRob3I+PFllYXI+MjAwOTwvWWVh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</w:fldData>
        </w:fldChar>
      </w:r>
      <w:r w:rsidR="00F4116E">
        <w:instrText xml:space="preserve"> ADDIN EN.CITE.DATA </w:instrText>
      </w:r>
      <w:r w:rsidR="00F4116E">
        <w:fldChar w:fldCharType="end"/>
      </w:r>
      <w:r>
        <w:fldChar w:fldCharType="separate"/>
      </w:r>
      <w:r w:rsidR="00F4116E" w:rsidRPr="00F4116E">
        <w:rPr>
          <w:noProof/>
          <w:vertAlign w:val="superscript"/>
        </w:rPr>
        <w:t>107-109</w:t>
      </w:r>
      <w:r>
        <w:fldChar w:fldCharType="end"/>
      </w:r>
      <w:r>
        <w:t xml:space="preserve"> but sensitivity/specificity data was not given.</w:t>
      </w:r>
    </w:p>
    <w:p w14:paraId="2A9A8966" w14:textId="77777777" w:rsidR="00371B62" w:rsidRDefault="00371B62" w:rsidP="007123A0">
      <w:pPr>
        <w:pStyle w:val="NPBtext"/>
        <w:ind w:left="720"/>
      </w:pPr>
    </w:p>
    <w:p w14:paraId="0595D324" w14:textId="514C2061" w:rsidR="00371B62" w:rsidRDefault="00371B62" w:rsidP="007123A0">
      <w:pPr>
        <w:pStyle w:val="NPBtext"/>
        <w:ind w:left="720"/>
      </w:pPr>
      <w:r>
        <w:rPr>
          <w:b/>
        </w:rPr>
        <w:t>qRT-PCR</w:t>
      </w:r>
      <w:r>
        <w:t>—Primers and a method for SYBR-Green detection and melting temperature (Tm) analysis is described in the literature; sensitivity and specificity are both declared as high, although the author does note that the reaction will also detect and amplify bovine torovirus, due to the similarity of the N g</w:t>
      </w:r>
      <w:r w:rsidR="00720B56">
        <w:t>ene.</w:t>
      </w:r>
      <w:r>
        <w:fldChar w:fldCharType="begin"/>
      </w:r>
      <w:r w:rsidR="00F4116E">
        <w:instrText xml:space="preserve"> ADDIN EN.CITE &lt;EndNote&gt;&lt;Cite&gt;&lt;Author&gt;Pignatelli&lt;/Author&gt;&lt;Year&gt;2010&lt;/Year&gt;&lt;IDText&gt;Detection of porcine torovirus by real time RT-PCR in piglets from a Spanish farm&lt;/IDText&gt;&lt;DisplayText&gt;&lt;style face="superscript"&gt;110&lt;/style&gt;&lt;/DisplayText&gt;&lt;record&gt;&lt;dates&gt;&lt;pub-dates&gt;&lt;date&gt;Feb&lt;/date&gt;&lt;/pub-dates&gt;&lt;year&gt;2010&lt;/year&gt;&lt;/dates&gt;&lt;keywords&gt;&lt;keyword&gt;Animals&lt;/keyword&gt;&lt;keyword&gt;DNA Primers&lt;/keyword&gt;&lt;keyword&gt;Feces&lt;/keyword&gt;&lt;keyword&gt;Nucleocapsid Proteins&lt;/keyword&gt;&lt;keyword&gt;RNA, Viral&lt;/keyword&gt;&lt;keyword&gt;Reverse Transcriptase Polymerase Chain Reaction&lt;/keyword&gt;&lt;keyword&gt;Spain&lt;/keyword&gt;&lt;keyword&gt;Swine&lt;/keyword&gt;&lt;keyword&gt;Swine Diseases&lt;/keyword&gt;&lt;keyword&gt;Time Factors&lt;/keyword&gt;&lt;keyword&gt;Torovirus&lt;/keyword&gt;&lt;keyword&gt;Torovirus Infections&lt;/keyword&gt;&lt;keyword&gt;Viral Load&lt;/keyword&gt;&lt;keyword&gt;Virus Shedding&lt;/keyword&gt;&lt;/keywords&gt;&lt;urls&gt;&lt;related-urls&gt;&lt;url&gt;http://www.ncbi.nlm.nih.gov/pubmed/19887084&lt;/url&gt;&lt;/related-urls&gt;&lt;/urls&gt;&lt;isbn&gt;1879-0984&lt;/isbn&gt;&lt;titles&gt;&lt;title&gt;Detection of porcine torovirus by real time RT-PCR in piglets from a Spanish farm&lt;/title&gt;&lt;secondary-title&gt;J Virol Methods&lt;/secondary-title&gt;&lt;/titles&gt;&lt;pages&gt;398-404&lt;/pages&gt;&lt;number&gt;2&lt;/number&gt;&lt;contributors&gt;&lt;authors&gt;&lt;author&gt;Pignatelli, J.&lt;/author&gt;&lt;author&gt;Jiménez, M.&lt;/author&gt;&lt;author&gt;Grau-Roma, L.&lt;/author&gt;&lt;author&gt;Rodríguez, D.&lt;/author&gt;&lt;/authors&gt;&lt;/contributors&gt;&lt;language&gt;eng&lt;/language&gt;&lt;added-date format="utc"&gt;1444309465&lt;/added-date&gt;&lt;ref-type name="Journal Article"&gt;17&lt;/ref-type&gt;&lt;rec-number&gt;150&lt;/rec-number&gt;&lt;last-updated-date format="utc"&gt;1444309465&lt;/last-updated-date&gt;&lt;accession-num&gt;19887084&lt;/accession-num&gt;&lt;electronic-resource-num&gt;10.1016/j.jviromet.2009.10.031&lt;/electronic-resource-num&gt;&lt;volume&gt;163&lt;/volume&gt;&lt;/record&gt;&lt;/Cite&gt;&lt;/EndNote&gt;</w:instrText>
      </w:r>
      <w:r>
        <w:fldChar w:fldCharType="separate"/>
      </w:r>
      <w:r w:rsidR="00F4116E" w:rsidRPr="00F4116E">
        <w:rPr>
          <w:noProof/>
          <w:vertAlign w:val="superscript"/>
        </w:rPr>
        <w:t>110</w:t>
      </w:r>
      <w:r>
        <w:fldChar w:fldCharType="end"/>
      </w:r>
      <w:r w:rsidR="00720B56">
        <w:t xml:space="preserve"> T</w:t>
      </w:r>
      <w:r>
        <w:t>his is likely to occur with other real-time and quantitative RT-PCR tests utilizing primers for the N gene region.</w:t>
      </w:r>
    </w:p>
    <w:p w14:paraId="5B71E2E8" w14:textId="77777777" w:rsidR="00371B62" w:rsidRDefault="00371B62" w:rsidP="006A50FA">
      <w:pPr>
        <w:pStyle w:val="NPBtext"/>
        <w:rPr>
          <w:b/>
        </w:rPr>
      </w:pPr>
    </w:p>
    <w:p w14:paraId="3B1ABA72" w14:textId="141D1D74" w:rsidR="00371B62" w:rsidRDefault="00371B62" w:rsidP="007123A0">
      <w:pPr>
        <w:pStyle w:val="NPBtext"/>
        <w:ind w:left="720"/>
      </w:pPr>
      <w:r>
        <w:rPr>
          <w:b/>
        </w:rPr>
        <w:t>FA</w:t>
      </w:r>
      <w:r>
        <w:t>—A method has been described in literature; however, no sensitivity/</w:t>
      </w:r>
      <w:r w:rsidR="00720B56">
        <w:t>specificity data is available.</w:t>
      </w:r>
      <w:r>
        <w:fldChar w:fldCharType="begin"/>
      </w:r>
      <w:r w:rsidR="00F4116E">
        <w:instrText xml:space="preserve"> ADDIN EN.CITE &lt;EndNote&gt;&lt;Cite&gt;&lt;Author&gt;Pignatelli&lt;/Author&gt;&lt;Year&gt;2013&lt;/Year&gt;&lt;IDText&gt;Lineage specific antigenic differences in porcine torovirus hemagglutinin-esterase (PToV-HE) protein&lt;/IDText&gt;&lt;DisplayText&gt;&lt;style face="superscript"&gt;111&lt;/style&gt;&lt;/DisplayText&gt;&lt;record&gt;&lt;keywords&gt;&lt;keyword&gt;Amino Acid Sequence&lt;/keyword&gt;&lt;keyword&gt;Animals&lt;/keyword&gt;&lt;keyword&gt;Antigens, Viral&lt;/keyword&gt;&lt;keyword&gt;Hemagglutinins, Viral&lt;/keyword&gt;&lt;keyword&gt;Molecular Sequence Data&lt;/keyword&gt;&lt;keyword&gt;Phylogeny&lt;/keyword&gt;&lt;keyword&gt;Sequence Alignment&lt;/keyword&gt;&lt;keyword&gt;Swine&lt;/keyword&gt;&lt;keyword&gt;Swine Diseases&lt;/keyword&gt;&lt;keyword&gt;Torovirus&lt;/keyword&gt;&lt;keyword&gt;Torovirus Infections&lt;/keyword&gt;&lt;keyword&gt;Viral Fusion Proteins&lt;/keyword&gt;&lt;/keywords&gt;&lt;urls&gt;&lt;related-urls&gt;&lt;url&gt;http://www.ncbi.nlm.nih.gov/pubmed/24364900&lt;/url&gt;&lt;/related-urls&gt;&lt;/urls&gt;&lt;isbn&gt;1297-9716&lt;/isbn&gt;&lt;custom2&gt;PMC3878402&lt;/custom2&gt;&lt;titles&gt;&lt;title&gt;Lineage specific antigenic differences in porcine torovirus hemagglutinin-esterase (PToV-HE) protein&lt;/title&gt;&lt;secondary-title&gt;Vet Res&lt;/secondary-title&gt;&lt;/titles&gt;&lt;pages&gt;126&lt;/pages&gt;&lt;contributors&gt;&lt;authors&gt;&lt;author&gt;Pignatelli, J.&lt;/author&gt;&lt;author&gt;Alonso-Padilla, J.&lt;/author&gt;&lt;author&gt;Rodríguez, D.&lt;/author&gt;&lt;/authors&gt;&lt;/contributors&gt;&lt;language&gt;eng&lt;/language&gt;&lt;added-date format="utc"&gt;1444309464&lt;/added-date&gt;&lt;ref-type name="Journal Article"&gt;17&lt;/ref-type&gt;&lt;dates&gt;&lt;year&gt;2013&lt;/year&gt;&lt;/dates&gt;&lt;rec-number&gt;147&lt;/rec-number&gt;&lt;last-updated-date format="utc"&gt;1444309464&lt;/last-updated-date&gt;&lt;accession-num&gt;24364900&lt;/accession-num&gt;&lt;electronic-resource-num&gt;10.1186/1297-9716-44-126&lt;/electronic-resource-num&gt;&lt;volume&gt;44&lt;/volume&gt;&lt;/record&gt;&lt;/Cite&gt;&lt;/EndNote&gt;</w:instrText>
      </w:r>
      <w:r>
        <w:fldChar w:fldCharType="separate"/>
      </w:r>
      <w:r w:rsidR="00F4116E" w:rsidRPr="00F4116E">
        <w:rPr>
          <w:noProof/>
          <w:vertAlign w:val="superscript"/>
        </w:rPr>
        <w:t>111</w:t>
      </w:r>
      <w:r>
        <w:fldChar w:fldCharType="end"/>
      </w:r>
    </w:p>
    <w:p w14:paraId="581FD416" w14:textId="77777777" w:rsidR="006A50FA" w:rsidRDefault="006A50FA" w:rsidP="007123A0">
      <w:pPr>
        <w:pStyle w:val="NPBtext"/>
        <w:ind w:left="720"/>
      </w:pPr>
    </w:p>
    <w:p w14:paraId="6448CE51" w14:textId="77777777" w:rsidR="006A50FA" w:rsidRDefault="006A50FA" w:rsidP="006A50FA">
      <w:pPr>
        <w:pStyle w:val="NPBtext"/>
        <w:ind w:left="720"/>
      </w:pPr>
      <w:r>
        <w:rPr>
          <w:b/>
        </w:rPr>
        <w:t>IHC</w:t>
      </w:r>
      <w:r>
        <w:t>—Not commonly used in research; no efficacy data has been published. Unlikely to be of use in large-scale diagnostic testing due to the increased labor and time needed over real-time RT-PCR.</w:t>
      </w:r>
    </w:p>
    <w:p w14:paraId="41513AC7" w14:textId="77777777" w:rsidR="006A50FA" w:rsidRDefault="006A50FA" w:rsidP="007123A0">
      <w:pPr>
        <w:pStyle w:val="NPBtext"/>
        <w:ind w:left="720"/>
      </w:pPr>
    </w:p>
    <w:p w14:paraId="0B6F6AEE" w14:textId="77777777" w:rsidR="00371B62" w:rsidRDefault="00371B62" w:rsidP="007123A0">
      <w:pPr>
        <w:pStyle w:val="NPBtext"/>
        <w:ind w:left="720"/>
      </w:pPr>
    </w:p>
    <w:p w14:paraId="4C65D2D3" w14:textId="3504E124" w:rsidR="00371B62" w:rsidRDefault="00371B62" w:rsidP="007123A0">
      <w:pPr>
        <w:pStyle w:val="NPBtext"/>
        <w:ind w:left="720"/>
      </w:pPr>
      <w:r>
        <w:rPr>
          <w:b/>
        </w:rPr>
        <w:t>OTHER</w:t>
      </w:r>
      <w:r>
        <w:t>—In 2014, Newport Laboratories sequenced the first United Stat</w:t>
      </w:r>
      <w:r w:rsidR="00720B56">
        <w:t>es isolate of porcine torovirus</w:t>
      </w:r>
      <w:r>
        <w:fldChar w:fldCharType="begin"/>
      </w:r>
      <w:r w:rsidR="00F4116E">
        <w:instrText xml:space="preserve"> ADDIN EN.CITE &lt;EndNote&gt;&lt;Cite&gt;&lt;Author&gt;Anbalagan&lt;/Author&gt;&lt;Year&gt;2014&lt;/Year&gt;&lt;IDText&gt;Genome sequence of torovirus identified from a pig with porcine epidemic diarrhea virus from the United States&lt;/IDText&gt;&lt;DisplayText&gt;&lt;style face="superscript"&gt;112&lt;/style&gt;&lt;/DisplayText&gt;&lt;record&gt;&lt;urls&gt;&lt;related-urls&gt;&lt;url&gt;http://www.ncbi.nlm.nih.gov/pubmed/25523767&lt;/url&gt;&lt;/related-urls&gt;&lt;/urls&gt;&lt;isbn&gt;2169-8287&lt;/isbn&gt;&lt;custom2&gt;PMC4271157&lt;/custom2&gt;&lt;titles&gt;&lt;title&gt;Genome sequence of torovirus identified from a pig with porcine epidemic diarrhea virus from the United States&lt;/title&gt;&lt;secondary-title&gt;Genome Announc&lt;/secondary-title&gt;&lt;/titles&gt;&lt;number&gt;6&lt;/number&gt;&lt;contributors&gt;&lt;authors&gt;&lt;author&gt;Anbalagan, S.&lt;/author&gt;&lt;author&gt;Peterson, J.&lt;/author&gt;&lt;author&gt;Wassman, B.&lt;/author&gt;&lt;author&gt;Elston, J.&lt;/author&gt;&lt;author&gt;Schwartz, K.&lt;/author&gt;&lt;/authors&gt;&lt;/contributors&gt;&lt;language&gt;eng&lt;/language&gt;&lt;added-date format="utc"&gt;1444314625&lt;/added-date&gt;&lt;ref-type name="Journal Article"&gt;17&lt;/ref-type&gt;&lt;dates&gt;&lt;year&gt;2014&lt;/year&gt;&lt;/dates&gt;&lt;rec-number&gt;156&lt;/rec-number&gt;&lt;last-updated-date format="utc"&gt;1444314625&lt;/last-updated-date&gt;&lt;accession-num&gt;25523767&lt;/accession-num&gt;&lt;electronic-resource-num&gt;10.1128/genomeA.01291-14&lt;/electronic-resource-num&gt;&lt;volume&gt;2&lt;/volume&gt;&lt;/record&gt;&lt;/Cite&gt;&lt;/EndNote&gt;</w:instrText>
      </w:r>
      <w:r>
        <w:fldChar w:fldCharType="separate"/>
      </w:r>
      <w:r w:rsidR="00F4116E" w:rsidRPr="00F4116E">
        <w:rPr>
          <w:noProof/>
          <w:vertAlign w:val="superscript"/>
        </w:rPr>
        <w:t>112</w:t>
      </w:r>
      <w:r>
        <w:fldChar w:fldCharType="end"/>
      </w:r>
      <w:r w:rsidR="00720B56">
        <w:t xml:space="preserve">; they may </w:t>
      </w:r>
      <w:r>
        <w:t>provide other diagnostics, such as RT-PCR, in a time of need.</w:t>
      </w:r>
    </w:p>
    <w:p w14:paraId="7CC347F3" w14:textId="77777777" w:rsidR="00371B62" w:rsidRDefault="00371B62" w:rsidP="006570A5">
      <w:pPr>
        <w:pStyle w:val="NPBtext"/>
      </w:pPr>
    </w:p>
    <w:p w14:paraId="073E461B" w14:textId="77777777" w:rsidR="007123A0" w:rsidRDefault="007123A0" w:rsidP="007123A0">
      <w:pPr>
        <w:pStyle w:val="Heading1"/>
      </w:pPr>
      <w:bookmarkStart w:id="56" w:name="_Toc442082113"/>
      <w:r>
        <w:t xml:space="preserve">18.2 </w:t>
      </w:r>
      <w:r w:rsidR="00371B62" w:rsidRPr="005F496C">
        <w:t>Anti</w:t>
      </w:r>
      <w:r w:rsidR="00371B62">
        <w:t>body</w:t>
      </w:r>
      <w:r>
        <w:t xml:space="preserve"> Testing</w:t>
      </w:r>
      <w:bookmarkEnd w:id="56"/>
    </w:p>
    <w:p w14:paraId="6AAC37CD" w14:textId="6ED89308" w:rsidR="00371B62" w:rsidRDefault="00371B62" w:rsidP="007123A0">
      <w:pPr>
        <w:pStyle w:val="NPBtext"/>
        <w:ind w:left="720"/>
      </w:pPr>
      <w:r>
        <w:t xml:space="preserve">High seroprevalence/endemicity of porcine torovirus has been </w:t>
      </w:r>
      <w:r w:rsidR="00363A1A">
        <w:t>documented in several countries</w:t>
      </w:r>
      <w:r>
        <w:fldChar w:fldCharType="begin">
          <w:fldData xml:space="preserve">PEVuZE5vdGU+PENpdGU+PEF1dGhvcj5Lcm9uZW1hbjwvQXV0aG9yPjxZZWFyPjE5OTg8L1llYXI+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</w:fldData>
        </w:fldChar>
      </w:r>
      <w:r w:rsidR="00F4116E">
        <w:instrText xml:space="preserve"> ADDIN EN.CITE </w:instrText>
      </w:r>
      <w:r w:rsidR="00F4116E">
        <w:fldChar w:fldCharType="begin">
          <w:fldData xml:space="preserve">PEVuZE5vdGU+PENpdGU+PEF1dGhvcj5Lcm9uZW1hbjwvQXV0aG9yPjxZZWFyPjE5OTg8L1llYXI+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</w:fldData>
        </w:fldChar>
      </w:r>
      <w:r w:rsidR="00F4116E">
        <w:instrText xml:space="preserve"> ADDIN EN.CITE.DATA </w:instrText>
      </w:r>
      <w:r w:rsidR="00F4116E">
        <w:fldChar w:fldCharType="end"/>
      </w:r>
      <w:r>
        <w:fldChar w:fldCharType="separate"/>
      </w:r>
      <w:r w:rsidR="00F4116E" w:rsidRPr="00F4116E">
        <w:rPr>
          <w:noProof/>
          <w:vertAlign w:val="superscript"/>
        </w:rPr>
        <w:t>109,113,114</w:t>
      </w:r>
      <w:r>
        <w:fldChar w:fldCharType="end"/>
      </w:r>
      <w:r>
        <w:t>; because of this, serological testing may not be useful for di</w:t>
      </w:r>
      <w:r w:rsidR="00363A1A">
        <w:t xml:space="preserve">agnosis of cases or outbreaks. </w:t>
      </w:r>
      <w:r>
        <w:t>No testing appears to be available at commercial laboratories within the United States.</w:t>
      </w:r>
    </w:p>
    <w:p w14:paraId="6BE59D7E" w14:textId="77777777" w:rsidR="00371B62" w:rsidRDefault="00371B62" w:rsidP="007123A0">
      <w:pPr>
        <w:pStyle w:val="NPBtext"/>
        <w:ind w:left="720"/>
        <w:rPr>
          <w:b/>
        </w:rPr>
      </w:pPr>
    </w:p>
    <w:p w14:paraId="62D7EBCC" w14:textId="5D30B05A" w:rsidR="00371B62" w:rsidRDefault="00371B62" w:rsidP="007123A0">
      <w:pPr>
        <w:pStyle w:val="NPBtext"/>
        <w:ind w:left="720"/>
      </w:pPr>
      <w:r>
        <w:rPr>
          <w:b/>
        </w:rPr>
        <w:t>ELISA</w:t>
      </w:r>
      <w:r>
        <w:t>—Methods for ELISA detection o</w:t>
      </w:r>
      <w:r w:rsidR="00363A1A">
        <w:t>f antibodies has been published.</w:t>
      </w:r>
      <w:r>
        <w:fldChar w:fldCharType="begin">
          <w:fldData xml:space="preserve">PEVuZE5vdGU+PENpdGU+PEF1dGhvcj5QaWduYXRlbGxpPC9BdXRob3I+PFllYXI+MjAwOTwvWWVh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</w:fldData>
        </w:fldChar>
      </w:r>
      <w:r w:rsidR="00F4116E">
        <w:instrText xml:space="preserve"> ADDIN EN.CITE </w:instrText>
      </w:r>
      <w:r w:rsidR="00F4116E">
        <w:fldChar w:fldCharType="begin">
          <w:fldData xml:space="preserve">PEVuZE5vdGU+PENpdGU+PEF1dGhvcj5QaWduYXRlbGxpPC9BdXRob3I+PFllYXI+MjAwOTwvWWVh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</w:fldData>
        </w:fldChar>
      </w:r>
      <w:r w:rsidR="00F4116E">
        <w:instrText xml:space="preserve"> ADDIN EN.CITE.DATA </w:instrText>
      </w:r>
      <w:r w:rsidR="00F4116E">
        <w:fldChar w:fldCharType="end"/>
      </w:r>
      <w:r>
        <w:fldChar w:fldCharType="separate"/>
      </w:r>
      <w:r w:rsidR="00F4116E" w:rsidRPr="00F4116E">
        <w:rPr>
          <w:noProof/>
          <w:vertAlign w:val="superscript"/>
        </w:rPr>
        <w:t>107,111</w:t>
      </w:r>
      <w:r>
        <w:fldChar w:fldCharType="end"/>
      </w:r>
      <w:r w:rsidR="00363A1A">
        <w:t xml:space="preserve"> </w:t>
      </w:r>
      <w:r>
        <w:t>ELISA is sensitive and specific, and is less-costly than other methods for testing of large numbers of samples</w:t>
      </w:r>
    </w:p>
    <w:p w14:paraId="107DE939" w14:textId="77777777" w:rsidR="00371B62" w:rsidRDefault="00371B62" w:rsidP="007123A0">
      <w:pPr>
        <w:pStyle w:val="NPBtext"/>
        <w:ind w:left="720"/>
      </w:pPr>
    </w:p>
    <w:p w14:paraId="4DE79C43" w14:textId="1A03C446" w:rsidR="00371B62" w:rsidRDefault="00371B62" w:rsidP="000E22FF">
      <w:pPr>
        <w:pStyle w:val="NPBtext"/>
        <w:ind w:left="720"/>
      </w:pPr>
      <w:r>
        <w:rPr>
          <w:b/>
        </w:rPr>
        <w:t>VN</w:t>
      </w:r>
      <w:r>
        <w:t>—Plaque neutralization methods have been publis</w:t>
      </w:r>
      <w:r w:rsidR="00363A1A">
        <w:t>hed, utilizing bovine torovirus</w:t>
      </w:r>
      <w:r>
        <w:fldChar w:fldCharType="begin"/>
      </w:r>
      <w:r w:rsidR="00F4116E">
        <w:instrText xml:space="preserve"> ADDIN EN.CITE &lt;EndNote&gt;&lt;Cite&gt;&lt;Author&gt;Pignatelli&lt;/Author&gt;&lt;Year&gt;2009&lt;/Year&gt;&lt;IDText&gt;Molecular characterization of a new PToV strain. Evolutionary implications&lt;/IDText&gt;&lt;DisplayText&gt;&lt;style face="superscript"&gt;107&lt;/style&gt;&lt;/DisplayText&gt;&lt;record&gt;&lt;dates&gt;&lt;pub-dates&gt;&lt;date&gt;Jul&lt;/date&gt;&lt;/pub-dates&gt;&lt;year&gt;2009&lt;/year&gt;&lt;/dates&gt;&lt;keywords&gt;&lt;keyword&gt;Animals&lt;/keyword&gt;&lt;keyword&gt;Antibodies, Viral&lt;/keyword&gt;&lt;keyword&gt;Cattle&lt;/keyword&gt;&lt;keyword&gt;Enzyme-Linked Immunosorbent Assay&lt;/keyword&gt;&lt;keyword&gt;Evolution, Molecular&lt;/keyword&gt;&lt;keyword&gt;Hemagglutinins, Viral&lt;/keyword&gt;&lt;keyword&gt;Italy&lt;/keyword&gt;&lt;keyword&gt;Microscopy, Electron&lt;/keyword&gt;&lt;keyword&gt;Nucleocapsid Proteins&lt;/keyword&gt;&lt;keyword&gt;Phylogeny&lt;/keyword&gt;&lt;keyword&gt;RNA, Viral&lt;/keyword&gt;&lt;keyword&gt;Sequence Analysis, DNA&lt;/keyword&gt;&lt;keyword&gt;Seroepidemiologic Studies&lt;/keyword&gt;&lt;keyword&gt;Spain&lt;/keyword&gt;&lt;keyword&gt;Swine&lt;/keyword&gt;&lt;keyword&gt;Swine Diseases&lt;/keyword&gt;&lt;keyword&gt;Torovirus&lt;/keyword&gt;&lt;keyword&gt;Torovirus Infections&lt;/keyword&gt;&lt;keyword&gt;Viral Matrix Proteins&lt;/keyword&gt;&lt;/keywords&gt;&lt;urls&gt;&lt;related-urls&gt;&lt;url&gt;http://www.ncbi.nlm.nih.gov/pubmed/19463719&lt;/url&gt;&lt;/related-urls&gt;&lt;/urls&gt;&lt;isbn&gt;0168-1702&lt;/isbn&gt;&lt;titles&gt;&lt;title&gt;Molecular characterization of a new PToV strain. Evolutionary implications&lt;/title&gt;&lt;secondary-title&gt;Virus Res&lt;/secondary-title&gt;&lt;/titles&gt;&lt;pages&gt;33-43&lt;/pages&gt;&lt;number&gt;1&lt;/number&gt;&lt;contributors&gt;&lt;authors&gt;&lt;author&gt;Pignatelli, J.&lt;/author&gt;&lt;author&gt;Jimenez, M.&lt;/author&gt;&lt;author&gt;Luque, J.&lt;/author&gt;&lt;author&gt;Rejas, M. T.&lt;/author&gt;&lt;author&gt;Lavazza, A.&lt;/author&gt;&lt;author&gt;Rodriguez, D.&lt;/author&gt;&lt;/authors&gt;&lt;/contributors&gt;&lt;language&gt;eng&lt;/language&gt;&lt;added-date format="utc"&gt;1444309465&lt;/added-date&gt;&lt;ref-type name="Journal Article"&gt;17&lt;/ref-type&gt;&lt;rec-number&gt;151&lt;/rec-number&gt;&lt;last-updated-date format="utc"&gt;1444309465&lt;/last-updated-date&gt;&lt;accession-num&gt;19463719&lt;/accession-num&gt;&lt;electronic-resource-num&gt;10.1016/j.virusres.2009.02.019&lt;/electronic-resource-num&gt;&lt;volume&gt;143&lt;/volume&gt;&lt;/record&gt;&lt;/Cite&gt;&lt;/EndNote&gt;</w:instrText>
      </w:r>
      <w:r>
        <w:fldChar w:fldCharType="separate"/>
      </w:r>
      <w:r w:rsidR="00F4116E" w:rsidRPr="00F4116E">
        <w:rPr>
          <w:noProof/>
          <w:vertAlign w:val="superscript"/>
        </w:rPr>
        <w:t>107</w:t>
      </w:r>
      <w:r>
        <w:fldChar w:fldCharType="end"/>
      </w:r>
      <w:r>
        <w:t xml:space="preserve">, and a heterologous </w:t>
      </w:r>
      <w:r w:rsidR="00363A1A">
        <w:t>neutralization assay utilizing e</w:t>
      </w:r>
      <w:r>
        <w:t>quine torovirus has also been described</w:t>
      </w:r>
      <w:r w:rsidR="00363A1A">
        <w:t>.</w:t>
      </w:r>
      <w:r>
        <w:fldChar w:fldCharType="begin"/>
      </w:r>
      <w:r w:rsidR="00F4116E">
        <w:instrText xml:space="preserve"> ADDIN EN.CITE &lt;EndNote&gt;&lt;Cite&gt;&lt;Author&gt;Kroneman&lt;/Author&gt;&lt;Year&gt;1998&lt;/Year&gt;&lt;IDText&gt;Identification and characterization of a porcine torovirus&lt;/IDText&gt;&lt;DisplayText&gt;&lt;style face="superscript"&gt;109&lt;/style&gt;&lt;/DisplayText&gt;&lt;record&gt;&lt;dates&gt;&lt;pub-dates&gt;&lt;date&gt;May&lt;/date&gt;&lt;/pub-dates&gt;&lt;year&gt;1998&lt;/year&gt;&lt;/dates&gt;&lt;keywords&gt;&lt;keyword&gt;Amino Acid Sequence&lt;/keyword&gt;&lt;keyword&gt;Animals&lt;/keyword&gt;&lt;keyword&gt;Cattle&lt;/keyword&gt;&lt;keyword&gt;Cell Line&lt;/keyword&gt;&lt;keyword&gt;Feces&lt;/keyword&gt;&lt;keyword&gt;Horses&lt;/keyword&gt;&lt;keyword&gt;Molecular Sequence Data&lt;/keyword&gt;&lt;keyword&gt;Sequence Homology, Amino Acid&lt;/keyword&gt;&lt;keyword&gt;Swine&lt;/keyword&gt;&lt;keyword&gt;Swine Diseases&lt;/keyword&gt;&lt;keyword&gt;Torovirus&lt;/keyword&gt;&lt;keyword&gt;Torovirus Infections&lt;/keyword&gt;&lt;/keywords&gt;&lt;urls&gt;&lt;related-urls&gt;&lt;url&gt;http://www.ncbi.nlm.nih.gov/pubmed/9557628&lt;/url&gt;&lt;/related-urls&gt;&lt;/urls&gt;&lt;isbn&gt;0022-538X&lt;/isbn&gt;&lt;custom2&gt;PMC109568&lt;/custom2&gt;&lt;titles&gt;&lt;title&gt;Identification and characterization of a porcine torovirus&lt;/title&gt;&lt;secondary-title&gt;J Virol&lt;/secondary-title&gt;&lt;/titles&gt;&lt;pages&gt;3507-11&lt;/pages&gt;&lt;number&gt;5&lt;/number&gt;&lt;contributors&gt;&lt;authors&gt;&lt;author&gt;Kroneman, A.&lt;/author&gt;&lt;author&gt;Cornelissen, L. A.&lt;/author&gt;&lt;author&gt;Horzinek, M. C.&lt;/author&gt;&lt;author&gt;de Groot, R. J.&lt;/author&gt;&lt;author&gt;Egberink, H. F.&lt;/author&gt;&lt;/authors&gt;&lt;/contributors&gt;&lt;language&gt;eng&lt;/language&gt;&lt;added-date format="utc"&gt;1444312095&lt;/added-date&gt;&lt;ref-type name="Journal Article"&gt;17&lt;/ref-type&gt;&lt;rec-number&gt;153&lt;/rec-number&gt;&lt;last-updated-date format="utc"&gt;1444312095&lt;/last-updated-date&gt;&lt;accession-num&gt;9557628&lt;/accession-num&gt;&lt;volume&gt;72&lt;/volume&gt;&lt;/record&gt;&lt;/Cite&gt;&lt;/EndNote&gt;</w:instrText>
      </w:r>
      <w:r>
        <w:fldChar w:fldCharType="separate"/>
      </w:r>
      <w:r w:rsidR="00F4116E" w:rsidRPr="00F4116E">
        <w:rPr>
          <w:noProof/>
          <w:vertAlign w:val="superscript"/>
        </w:rPr>
        <w:t>109</w:t>
      </w:r>
      <w:r>
        <w:fldChar w:fldCharType="end"/>
      </w:r>
      <w:r w:rsidR="00363A1A">
        <w:t xml:space="preserve"> </w:t>
      </w:r>
      <w:r>
        <w:t xml:space="preserve">Equine and bovine torovirus cross-react with porcine torovirus antibodies; as such, specificity to porcine torovirus in particular is </w:t>
      </w:r>
      <w:r w:rsidR="00363A1A">
        <w:t xml:space="preserve">not possible with these tests. </w:t>
      </w:r>
      <w:r>
        <w:t>Sensitivi</w:t>
      </w:r>
      <w:r w:rsidR="000E22FF">
        <w:t>ty of either method is unknown.</w:t>
      </w:r>
    </w:p>
    <w:p w14:paraId="6866E22B" w14:textId="77777777" w:rsidR="00371B62" w:rsidRDefault="00371B62" w:rsidP="007123A0">
      <w:pPr>
        <w:pStyle w:val="NPBtext"/>
        <w:ind w:left="720"/>
        <w:rPr>
          <w:b/>
        </w:rPr>
      </w:pPr>
    </w:p>
    <w:p w14:paraId="4DFF8860" w14:textId="77777777" w:rsidR="00371B62" w:rsidRDefault="00371B62" w:rsidP="007123A0">
      <w:pPr>
        <w:pStyle w:val="NPBtext"/>
        <w:ind w:left="720"/>
      </w:pPr>
      <w:r>
        <w:rPr>
          <w:b/>
        </w:rPr>
        <w:t>IFA/CF</w:t>
      </w:r>
      <w:r>
        <w:t>—Not commonly used for torovirus detection; no efficacy data available.</w:t>
      </w:r>
    </w:p>
    <w:p w14:paraId="5F1FB546" w14:textId="77777777" w:rsidR="00371B62" w:rsidRDefault="00371B62" w:rsidP="007123A0">
      <w:pPr>
        <w:pStyle w:val="NPBtext"/>
        <w:ind w:left="720"/>
        <w:rPr>
          <w:b/>
        </w:rPr>
      </w:pPr>
    </w:p>
    <w:p w14:paraId="679B113C" w14:textId="4E9A4B61" w:rsidR="000E22FF" w:rsidRDefault="000E22FF" w:rsidP="000E22FF">
      <w:pPr>
        <w:pStyle w:val="NPBtext"/>
        <w:ind w:left="720"/>
      </w:pPr>
      <w:r>
        <w:rPr>
          <w:b/>
        </w:rPr>
        <w:t>HI</w:t>
      </w:r>
      <w:r>
        <w:t>—A method utilizing DFP-inactivated HE52.7 and HE52.11 cell lysates has been described; this method avoids artifacts due to the esterase activity hemagglutinin-esterase molecule. HI testing utilizing these antigens appeared to be specific to the particular strain that the modified antigen was derived from</w:t>
      </w:r>
      <w:r>
        <w:fldChar w:fldCharType="begin"/>
      </w:r>
      <w:r w:rsidR="00F4116E">
        <w:instrText xml:space="preserve"> ADDIN EN.CITE &lt;EndNote&gt;&lt;Cite&gt;&lt;Author&gt;Pignatelli&lt;/Author&gt;&lt;Year&gt;2013&lt;/Year&gt;&lt;IDText&gt;Lineage specific antigenic differences in porcine torovirus hemagglutinin-esterase (PToV-HE) protein&lt;/IDText&gt;&lt;DisplayText&gt;&lt;style face="superscript"&gt;111&lt;/style&gt;&lt;/DisplayText&gt;&lt;record&gt;&lt;keywords&gt;&lt;keyword&gt;Amino Acid Sequence&lt;/keyword&gt;&lt;keyword&gt;Animals&lt;/keyword&gt;&lt;keyword&gt;Antigens, Viral&lt;/keyword&gt;&lt;keyword&gt;Hemagglutinins, Viral&lt;/keyword&gt;&lt;keyword&gt;Molecular Sequence Data&lt;/keyword&gt;&lt;keyword&gt;Phylogeny&lt;/keyword&gt;&lt;keyword&gt;Sequence Alignment&lt;/keyword&gt;&lt;keyword&gt;Swine&lt;/keyword&gt;&lt;keyword&gt;Swine Diseases&lt;/keyword&gt;&lt;keyword&gt;Torovirus&lt;/keyword&gt;&lt;keyword&gt;Torovirus Infections&lt;/keyword&gt;&lt;keyword&gt;Viral Fusion Proteins&lt;/keyword&gt;&lt;/keywords&gt;&lt;urls&gt;&lt;related-urls&gt;&lt;url&gt;http://www.ncbi.nlm.nih.gov/pubmed/24364900&lt;/url&gt;&lt;/related-urls&gt;&lt;/urls&gt;&lt;isbn&gt;1297-9716&lt;/isbn&gt;&lt;custom2&gt;PMC3878402&lt;/custom2&gt;&lt;titles&gt;&lt;title&gt;Lineage specific antigenic differences in porcine torovirus hemagglutinin-esterase (PToV-HE) protein&lt;/title&gt;&lt;secondary-title&gt;Vet Res&lt;/secondary-title&gt;&lt;/titles&gt;&lt;pages&gt;126&lt;/pages&gt;&lt;contributors&gt;&lt;authors&gt;&lt;author&gt;Pignatelli, J.&lt;/author&gt;&lt;author&gt;Alonso-Padilla, J.&lt;/author&gt;&lt;author&gt;Rodríguez, D.&lt;/author&gt;&lt;/authors&gt;&lt;/contributors&gt;&lt;language&gt;eng&lt;/language&gt;&lt;added-date format="utc"&gt;1444309464&lt;/added-date&gt;&lt;ref-type name="Journal Article"&gt;17&lt;/ref-type&gt;&lt;dates&gt;&lt;year&gt;2013&lt;/year&gt;&lt;/dates&gt;&lt;rec-number&gt;147&lt;/rec-number&gt;&lt;last-updated-date format="utc"&gt;1444309464&lt;/last-updated-date&gt;&lt;accession-num&gt;24364900&lt;/accession-num&gt;&lt;electronic-resource-num&gt;10.1186/1297-9716-44-126&lt;/electronic-resource-num&gt;&lt;volume&gt;44&lt;/volume&gt;&lt;/record&gt;&lt;/Cite&gt;&lt;/EndNote&gt;</w:instrText>
      </w:r>
      <w:r>
        <w:fldChar w:fldCharType="separate"/>
      </w:r>
      <w:r w:rsidR="00F4116E" w:rsidRPr="00F4116E">
        <w:rPr>
          <w:noProof/>
          <w:vertAlign w:val="superscript"/>
        </w:rPr>
        <w:t>111</w:t>
      </w:r>
      <w:r>
        <w:fldChar w:fldCharType="end"/>
      </w:r>
      <w:r>
        <w:t xml:space="preserve">; sensitivity across strains may be too low to be useful as a large-scale diagnostic method.   </w:t>
      </w:r>
    </w:p>
    <w:p w14:paraId="1B675E58" w14:textId="77777777" w:rsidR="000E22FF" w:rsidRDefault="000E22FF" w:rsidP="007123A0">
      <w:pPr>
        <w:pStyle w:val="NPBtext"/>
        <w:ind w:left="720"/>
        <w:rPr>
          <w:b/>
        </w:rPr>
      </w:pPr>
    </w:p>
    <w:p w14:paraId="5E7A1592" w14:textId="02656C7E" w:rsidR="00371B62" w:rsidRDefault="00371B62" w:rsidP="007123A0">
      <w:pPr>
        <w:pStyle w:val="NPBtext"/>
        <w:ind w:left="720"/>
      </w:pPr>
      <w:r>
        <w:rPr>
          <w:b/>
        </w:rPr>
        <w:t>OTHER</w:t>
      </w:r>
      <w:r>
        <w:t>— Western blot assay has been documented as a me</w:t>
      </w:r>
      <w:r w:rsidR="00363A1A">
        <w:t>thod to confirm ELISA positives.</w:t>
      </w:r>
      <w:r>
        <w:fldChar w:fldCharType="begin"/>
      </w:r>
      <w:r w:rsidR="00F4116E">
        <w:instrText xml:space="preserve"> ADDIN EN.CITE &lt;EndNote&gt;&lt;Cite&gt;&lt;Author&gt;Pignatelli&lt;/Author&gt;&lt;Year&gt;2009&lt;/Year&gt;&lt;IDText&gt;Molecular characterization of a new PToV strain. Evolutionary implications&lt;/IDText&gt;&lt;DisplayText&gt;&lt;style face="superscript"&gt;107&lt;/style&gt;&lt;/DisplayText&gt;&lt;record&gt;&lt;dates&gt;&lt;pub-dates&gt;&lt;date&gt;Jul&lt;/date&gt;&lt;/pub-dates&gt;&lt;year&gt;2009&lt;/year&gt;&lt;/dates&gt;&lt;keywords&gt;&lt;keyword&gt;Animals&lt;/keyword&gt;&lt;keyword&gt;Antibodies, Viral&lt;/keyword&gt;&lt;keyword&gt;Cattle&lt;/keyword&gt;&lt;keyword&gt;Enzyme-Linked Immunosorbent Assay&lt;/keyword&gt;&lt;keyword&gt;Evolution, Molecular&lt;/keyword&gt;&lt;keyword&gt;Hemagglutinins, Viral&lt;/keyword&gt;&lt;keyword&gt;Italy&lt;/keyword&gt;&lt;keyword&gt;Microscopy, Electron&lt;/keyword&gt;&lt;keyword&gt;Nucleocapsid Proteins&lt;/keyword&gt;&lt;keyword&gt;Phylogeny&lt;/keyword&gt;&lt;keyword&gt;RNA, Viral&lt;/keyword&gt;&lt;keyword&gt;Sequence Analysis, DNA&lt;/keyword&gt;&lt;keyword&gt;Seroepidemiologic Studies&lt;/keyword&gt;&lt;keyword&gt;Spain&lt;/keyword&gt;&lt;keyword&gt;Swine&lt;/keyword&gt;&lt;keyword&gt;Swine Diseases&lt;/keyword&gt;&lt;keyword&gt;Torovirus&lt;/keyword&gt;&lt;keyword&gt;Torovirus Infections&lt;/keyword&gt;&lt;keyword&gt;Viral Matrix Proteins&lt;/keyword&gt;&lt;/keywords&gt;&lt;urls&gt;&lt;related-urls&gt;&lt;url&gt;http://www.ncbi.nlm.nih.gov/pubmed/19463719&lt;/url&gt;&lt;/related-urls&gt;&lt;/urls&gt;&lt;isbn&gt;0168-1702&lt;/isbn&gt;&lt;titles&gt;&lt;title&gt;Molecular characterization of a new PToV strain. Evolutionary implications&lt;/title&gt;&lt;secondary-title&gt;Virus Res&lt;/secondary-title&gt;&lt;/titles&gt;&lt;pages&gt;33-43&lt;/pages&gt;&lt;number&gt;1&lt;/number&gt;&lt;contributors&gt;&lt;authors&gt;&lt;author&gt;Pignatelli, J.&lt;/author&gt;&lt;author&gt;Jimenez, M.&lt;/author&gt;&lt;author&gt;Luque, J.&lt;/author&gt;&lt;author&gt;Rejas, M. T.&lt;/author&gt;&lt;author&gt;Lavazza, A.&lt;/author&gt;&lt;author&gt;Rodriguez, D.&lt;/author&gt;&lt;/authors&gt;&lt;/contributors&gt;&lt;language&gt;eng&lt;/language&gt;&lt;added-date format="utc"&gt;1444309465&lt;/added-date&gt;&lt;ref-type name="Journal Article"&gt;17&lt;/ref-type&gt;&lt;rec-number&gt;151&lt;/rec-number&gt;&lt;last-updated-date format="utc"&gt;1444309465&lt;/last-updated-date&gt;&lt;accession-num&gt;19463719&lt;/accession-num&gt;&lt;electronic-resource-num&gt;10.1016/j.virusres.2009.02.019&lt;/electronic-resource-num&gt;&lt;volume&gt;143&lt;/volume&gt;&lt;/record&gt;&lt;/Cite&gt;&lt;/EndNote&gt;</w:instrText>
      </w:r>
      <w:r>
        <w:fldChar w:fldCharType="separate"/>
      </w:r>
      <w:r w:rsidR="00F4116E" w:rsidRPr="00F4116E">
        <w:rPr>
          <w:noProof/>
          <w:vertAlign w:val="superscript"/>
        </w:rPr>
        <w:t>107</w:t>
      </w:r>
      <w:r>
        <w:fldChar w:fldCharType="end"/>
      </w:r>
    </w:p>
    <w:p w14:paraId="2223163C" w14:textId="77777777" w:rsidR="007123A0" w:rsidRDefault="007123A0" w:rsidP="007123A0">
      <w:pPr>
        <w:pStyle w:val="NPBtext"/>
      </w:pPr>
    </w:p>
    <w:p w14:paraId="57A955A6" w14:textId="442F11B2" w:rsidR="00371B62" w:rsidRDefault="007123A0" w:rsidP="007123A0">
      <w:pPr>
        <w:pStyle w:val="NPBheading1"/>
      </w:pPr>
      <w:bookmarkStart w:id="57" w:name="_Toc442082114"/>
      <w:r>
        <w:t>19. Pseudorabies v</w:t>
      </w:r>
      <w:r w:rsidR="00097B23">
        <w:t>irus</w:t>
      </w:r>
      <w:bookmarkEnd w:id="57"/>
    </w:p>
    <w:p w14:paraId="53BBB040" w14:textId="43D4104F" w:rsidR="00371B62" w:rsidRPr="007123A0" w:rsidRDefault="007123A0" w:rsidP="007123A0">
      <w:pPr>
        <w:pStyle w:val="Heading1"/>
      </w:pPr>
      <w:bookmarkStart w:id="58" w:name="_Toc442082115"/>
      <w:r>
        <w:t>19.1 Antigen Testing</w:t>
      </w:r>
      <w:bookmarkEnd w:id="58"/>
    </w:p>
    <w:p w14:paraId="6265716C" w14:textId="30B89C27" w:rsidR="00371B62" w:rsidRDefault="00371B62" w:rsidP="007123A0">
      <w:pPr>
        <w:pStyle w:val="NPBtext"/>
        <w:ind w:left="720"/>
      </w:pPr>
      <w:r>
        <w:rPr>
          <w:b/>
        </w:rPr>
        <w:t>VI</w:t>
      </w:r>
      <w:r>
        <w:t>—Gold standard method of antigen detection; method published in OIE Manual</w:t>
      </w:r>
      <w:r w:rsidR="00363A1A">
        <w:t xml:space="preserve"> of Diagnostic Tests and Vaccines for Terrestrial Animals.</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p>
    <w:p w14:paraId="68BD24D5" w14:textId="77777777" w:rsidR="00371B62" w:rsidRDefault="00371B62" w:rsidP="007123A0">
      <w:pPr>
        <w:pStyle w:val="NPBtext"/>
        <w:ind w:left="720"/>
        <w:rPr>
          <w:b/>
        </w:rPr>
      </w:pPr>
    </w:p>
    <w:p w14:paraId="3B3AEF19" w14:textId="48E703FB" w:rsidR="00371B62" w:rsidRDefault="00371B62" w:rsidP="007123A0">
      <w:pPr>
        <w:pStyle w:val="NPBtext"/>
        <w:ind w:left="720"/>
      </w:pPr>
      <w:r>
        <w:rPr>
          <w:b/>
        </w:rPr>
        <w:t>qRT-PCR</w:t>
      </w:r>
      <w:r>
        <w:t>—A commercially-available, qualitative real-time PCR kit (</w:t>
      </w:r>
      <w:r w:rsidRPr="00F4116E">
        <w:t>ADIAVET PRV REALTIME) has been validated by an OIE reference laboratory for use</w:t>
      </w:r>
      <w:r>
        <w:t xml:space="preserve"> in surveillance and/or routine diagnosis by local veterinary laboratories; </w:t>
      </w:r>
      <w:r w:rsidR="00363A1A">
        <w:t>the kit is non-species-specific.</w:t>
      </w:r>
      <w:r>
        <w:fldChar w:fldCharType="begin"/>
      </w:r>
      <w:r w:rsidR="00F4116E">
        <w:instrText xml:space="preserve"> ADDIN EN.CITE &lt;EndNote&gt;&lt;Cite&gt;&lt;Author&gt;Pol&lt;/Author&gt;&lt;Year&gt;2013&lt;/Year&gt;&lt;IDText&gt;Validation of a commercial real-time PCR kit for specific and sensitive detection of Pseudorabies&lt;/IDText&gt;&lt;DisplayText&gt;&lt;style face="superscript"&gt;115&lt;/style&gt;&lt;/DisplayText&gt;&lt;record&gt;&lt;dates&gt;&lt;pub-dates&gt;&lt;date&gt;Feb&lt;/date&gt;&lt;/pub-dates&gt;&lt;year&gt;2013&lt;/year&gt;&lt;/dates&gt;&lt;keywords&gt;&lt;keyword&gt;Animals&lt;/keyword&gt;&lt;keyword&gt;Herpesvirus 1, Suid&lt;/keyword&gt;&lt;keyword&gt;Molecular Diagnostic Techniques&lt;/keyword&gt;&lt;keyword&gt;Pseudorabies&lt;/keyword&gt;&lt;keyword&gt;Reagent Kits, Diagnostic&lt;/keyword&gt;&lt;keyword&gt;Real-Time Polymerase Chain Reaction&lt;/keyword&gt;&lt;keyword&gt;Reproducibility of Results&lt;/keyword&gt;&lt;keyword&gt;Sensitivity and Specificity&lt;/keyword&gt;&lt;keyword&gt;Veterinary Medicine&lt;/keyword&gt;&lt;keyword&gt;Virology&lt;/keyword&gt;&lt;/keywords&gt;&lt;urls&gt;&lt;related-urls&gt;&lt;url&gt;http://www.ncbi.nlm.nih.gov/pubmed/23174164&lt;/url&gt;&lt;/related-urls&gt;&lt;/urls&gt;&lt;isbn&gt;1879-0984&lt;/isbn&gt;&lt;titles&gt;&lt;title&gt;Validation of a commercial real-time PCR kit for specific and sensitive detection of Pseudorabies&lt;/title&gt;&lt;secondary-title&gt;J Virol Methods&lt;/secondary-title&gt;&lt;/titles&gt;&lt;pages&gt;421-3&lt;/pages&gt;&lt;number&gt;2&lt;/number&gt;&lt;contributors&gt;&lt;authors&gt;&lt;author&gt;Pol, F.&lt;/author&gt;&lt;author&gt;Deblanc, C.&lt;/author&gt;&lt;author&gt;Oger, A.&lt;/author&gt;&lt;author&gt;Le Dimna, M.&lt;/author&gt;&lt;author&gt;Simon, G.&lt;/author&gt;&lt;author&gt;Le Potier, M. F.&lt;/author&gt;&lt;/authors&gt;&lt;/contributors&gt;&lt;language&gt;eng&lt;/language&gt;&lt;added-date format="utc"&gt;1446671681&lt;/added-date&gt;&lt;ref-type name="Journal Article"&gt;17&lt;/ref-type&gt;&lt;rec-number&gt;231&lt;/rec-number&gt;&lt;last-updated-date format="utc"&gt;1446671681&lt;/last-updated-date&gt;&lt;accession-num&gt;23174164&lt;/accession-num&gt;&lt;electronic-resource-num&gt;10.1016/j.jviromet.2012.11.007&lt;/electronic-resource-num&gt;&lt;volume&gt;187&lt;/volume&gt;&lt;/record&gt;&lt;/Cite&gt;&lt;/EndNote&gt;</w:instrText>
      </w:r>
      <w:r>
        <w:fldChar w:fldCharType="separate"/>
      </w:r>
      <w:r w:rsidR="00F4116E" w:rsidRPr="00F4116E">
        <w:rPr>
          <w:noProof/>
          <w:vertAlign w:val="superscript"/>
        </w:rPr>
        <w:t>115</w:t>
      </w:r>
      <w:r>
        <w:fldChar w:fldCharType="end"/>
      </w:r>
      <w:r w:rsidR="00363A1A">
        <w:t xml:space="preserve"> </w:t>
      </w:r>
      <w:r>
        <w:t>The USDA ARS has also validated a real-time dual PCR method utilizing two genes that allows for differentiation between wildtype and commercial marker vaccine; sensitivity was high (&gt;94%) but sp</w:t>
      </w:r>
      <w:r w:rsidR="00363A1A">
        <w:t>ecificity was low (79% at best).</w:t>
      </w:r>
      <w:r>
        <w:fldChar w:fldCharType="begin"/>
      </w:r>
      <w:r w:rsidR="00F4116E">
        <w:instrText xml:space="preserve"> ADDIN EN.CITE &lt;EndNote&gt;&lt;Cite&gt;&lt;Author&gt;Zanella&lt;/Author&gt;&lt;Year&gt;2012&lt;/Year&gt;&lt;IDText&gt;Evaluation of a real-time polymerase chain reaction assay for Pseudorabies virus surveillance purposes&lt;/IDText&gt;&lt;DisplayText&gt;&lt;style face="superscript"&gt;116&lt;/style&gt;&lt;/DisplayText&gt;&lt;record&gt;&lt;dates&gt;&lt;pub-dates&gt;&lt;date&gt;Jul&lt;/date&gt;&lt;/pub-dates&gt;&lt;year&gt;2012&lt;/year&gt;&lt;/dates&gt;&lt;keywords&gt;&lt;keyword&gt;Animals&lt;/keyword&gt;&lt;keyword&gt;DNA, Viral&lt;/keyword&gt;&lt;keyword&gt;Herpesvirus 1, Suid&lt;/keyword&gt;&lt;keyword&gt;Limit of Detection&lt;/keyword&gt;&lt;keyword&gt;Pseudorabies&lt;/keyword&gt;&lt;keyword&gt;Random Allocation&lt;/keyword&gt;&lt;keyword&gt;Real-Time Polymerase Chain Reaction&lt;/keyword&gt;&lt;keyword&gt;Sensitivity and Specificity&lt;/keyword&gt;&lt;keyword&gt;Swine&lt;/keyword&gt;&lt;keyword&gt;Swine Diseases&lt;/keyword&gt;&lt;keyword&gt;Viral Envelope Proteins&lt;/keyword&gt;&lt;/keywords&gt;&lt;urls&gt;&lt;related-urls&gt;&lt;url&gt;http://www.ncbi.nlm.nih.gov/pubmed/22621947&lt;/url&gt;&lt;/related-urls&gt;&lt;/urls&gt;&lt;isbn&gt;1943-4936&lt;/isbn&gt;&lt;titles&gt;&lt;title&gt;Evaluation of a real-time polymerase chain reaction assay for Pseudorabies virus surveillance purposes&lt;/title&gt;&lt;secondary-title&gt;J Vet Diagn Invest&lt;/secondary-title&gt;&lt;/titles&gt;&lt;pages&gt;739-45&lt;/pages&gt;&lt;number&gt;4&lt;/number&gt;&lt;contributors&gt;&lt;authors&gt;&lt;author&gt;Zanella, E. L.&lt;/author&gt;&lt;author&gt;Miller, L. C.&lt;/author&gt;&lt;author&gt;Lager, K. M.&lt;/author&gt;&lt;author&gt;Bigelow, T. T.&lt;/author&gt;&lt;/authors&gt;&lt;/contributors&gt;&lt;language&gt;eng&lt;/language&gt;&lt;added-date format="utc"&gt;1446671471&lt;/added-date&gt;&lt;ref-type name="Journal Article"&gt;17&lt;/ref-type&gt;&lt;rec-number&gt;230&lt;/rec-number&gt;&lt;last-updated-date format="utc"&gt;1446671471&lt;/last-updated-date&gt;&lt;accession-num&gt;22621947&lt;/accession-num&gt;&lt;electronic-resource-num&gt;10.1177/1040638712447279&lt;/electronic-resource-num&gt;&lt;volume&gt;24&lt;/volume&gt;&lt;/record&gt;&lt;/Cite&gt;&lt;/EndNote&gt;</w:instrText>
      </w:r>
      <w:r>
        <w:fldChar w:fldCharType="separate"/>
      </w:r>
      <w:r w:rsidR="00F4116E" w:rsidRPr="00F4116E">
        <w:rPr>
          <w:noProof/>
          <w:vertAlign w:val="superscript"/>
        </w:rPr>
        <w:t>116</w:t>
      </w:r>
      <w:r>
        <w:fldChar w:fldCharType="end"/>
      </w:r>
    </w:p>
    <w:p w14:paraId="5EF36540" w14:textId="77777777" w:rsidR="00371B62" w:rsidRDefault="00371B62" w:rsidP="007123A0">
      <w:pPr>
        <w:pStyle w:val="NPBtext"/>
        <w:ind w:left="720"/>
      </w:pPr>
    </w:p>
    <w:p w14:paraId="3A8039EB" w14:textId="6762E07B" w:rsidR="00371B62" w:rsidRDefault="00807A67" w:rsidP="007123A0">
      <w:pPr>
        <w:pStyle w:val="NPBtext"/>
        <w:ind w:left="720"/>
      </w:pPr>
      <w:r>
        <w:rPr>
          <w:b/>
        </w:rPr>
        <w:t>FA/IHC</w:t>
      </w:r>
      <w:r w:rsidR="00371B62">
        <w:t>—Not</w:t>
      </w:r>
      <w:r w:rsidR="00363A1A">
        <w:t xml:space="preserve"> recommended </w:t>
      </w:r>
      <w:r w:rsidR="00371B62">
        <w:t>for</w:t>
      </w:r>
      <w:r w:rsidR="00363A1A">
        <w:t xml:space="preserve"> pseudorabies virus detection. </w:t>
      </w:r>
      <w:r w:rsidR="00371B62">
        <w:t xml:space="preserve">Methods have been published in </w:t>
      </w:r>
      <w:r w:rsidR="00363A1A">
        <w:t xml:space="preserve">the </w:t>
      </w:r>
      <w:r w:rsidR="00371B62">
        <w:t>literature, but not validated for detection in</w:t>
      </w:r>
      <w:r w:rsidR="00363A1A">
        <w:t xml:space="preserve"> large-scale testing situations.</w:t>
      </w:r>
      <w:r w:rsidR="00371B62">
        <w:fldChar w:fldCharType="begin">
          <w:fldData xml:space="preserve">PEVuZE5vdGU+PENpdGU+PEF1dGhvcj5HcmF1LVJvbWE8L0F1dGhvcj48WWVhcj4yMDA3PC9ZZWFy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</w:fldData>
        </w:fldChar>
      </w:r>
      <w:r w:rsidR="00F4116E">
        <w:instrText xml:space="preserve"> ADDIN EN.CITE </w:instrText>
      </w:r>
      <w:r w:rsidR="00F4116E">
        <w:fldChar w:fldCharType="begin">
          <w:fldData xml:space="preserve">PEVuZE5vdGU+PENpdGU+PEF1dGhvcj5HcmF1LVJvbWE8L0F1dGhvcj48WWVhcj4yMDA3PC9ZZWFy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</w:fldData>
        </w:fldChar>
      </w:r>
      <w:r w:rsidR="00F4116E">
        <w:instrText xml:space="preserve"> ADDIN EN.CITE.DATA </w:instrText>
      </w:r>
      <w:r w:rsidR="00F4116E">
        <w:fldChar w:fldCharType="end"/>
      </w:r>
      <w:r w:rsidR="00371B62">
        <w:fldChar w:fldCharType="separate"/>
      </w:r>
      <w:r w:rsidR="00F4116E" w:rsidRPr="00F4116E">
        <w:rPr>
          <w:noProof/>
          <w:vertAlign w:val="superscript"/>
        </w:rPr>
        <w:t>117,118</w:t>
      </w:r>
      <w:r w:rsidR="00371B62">
        <w:fldChar w:fldCharType="end"/>
      </w:r>
    </w:p>
    <w:p w14:paraId="3B3AD52A" w14:textId="77777777" w:rsidR="00371B62" w:rsidRDefault="00371B62" w:rsidP="00371B62">
      <w:pPr>
        <w:spacing w:after="0" w:line="240" w:lineRule="auto"/>
      </w:pPr>
    </w:p>
    <w:p w14:paraId="22D2EBD1" w14:textId="5D1D3055" w:rsidR="00371B62" w:rsidRPr="007123A0" w:rsidRDefault="007123A0" w:rsidP="007123A0">
      <w:pPr>
        <w:pStyle w:val="Heading1"/>
      </w:pPr>
      <w:bookmarkStart w:id="59" w:name="_Toc442082116"/>
      <w:r>
        <w:t xml:space="preserve">19.2 </w:t>
      </w:r>
      <w:r w:rsidR="00371B62" w:rsidRPr="005F496C">
        <w:t>Anti</w:t>
      </w:r>
      <w:r w:rsidR="00371B62">
        <w:t>body Testing</w:t>
      </w:r>
      <w:bookmarkEnd w:id="59"/>
    </w:p>
    <w:p w14:paraId="10AD848D" w14:textId="11AE3B90" w:rsidR="00371B62" w:rsidRDefault="00371B62" w:rsidP="00187748">
      <w:pPr>
        <w:pStyle w:val="NPBtext"/>
        <w:ind w:left="720"/>
      </w:pPr>
      <w:r>
        <w:rPr>
          <w:b/>
        </w:rPr>
        <w:t>ELISA</w:t>
      </w:r>
      <w:r>
        <w:t>—OIE prescribed</w:t>
      </w:r>
      <w:r w:rsidR="00363A1A">
        <w:t xml:space="preserve"> test for international trade. </w:t>
      </w:r>
      <w:r w:rsidR="00097B23">
        <w:t xml:space="preserve">Commercial </w:t>
      </w:r>
      <w:r>
        <w:t>ELISAs are available both within the Uni</w:t>
      </w:r>
      <w:r w:rsidRPr="00F4116E">
        <w:t>t</w:t>
      </w:r>
      <w:r w:rsidR="00F4116E">
        <w:t xml:space="preserve">ed States as well as worldwide. </w:t>
      </w:r>
      <w:r w:rsidR="00187748">
        <w:t>Licensed kits include: PRV antibody test kit (</w:t>
      </w:r>
      <w:r w:rsidR="00187748" w:rsidRPr="00187748">
        <w:t>Calbiotech Veterinary Diagnostics</w:t>
      </w:r>
      <w:r w:rsidR="00187748">
        <w:t xml:space="preserve">); </w:t>
      </w:r>
      <w:r w:rsidR="00187748" w:rsidRPr="00187748">
        <w:t xml:space="preserve">PRV gB antibody test kit </w:t>
      </w:r>
      <w:r w:rsidR="00187748">
        <w:t>(</w:t>
      </w:r>
      <w:r w:rsidR="00187748" w:rsidRPr="00187748">
        <w:t>IDEXX Laboratories Inc.</w:t>
      </w:r>
      <w:r w:rsidR="00187748">
        <w:t xml:space="preserve">); and </w:t>
      </w:r>
      <w:r w:rsidR="00187748" w:rsidRPr="00187748">
        <w:lastRenderedPageBreak/>
        <w:t>PRV gpI antibody test kit</w:t>
      </w:r>
      <w:r w:rsidR="00187748">
        <w:t xml:space="preserve"> (IDEXX Laboratories Inc.).</w:t>
      </w:r>
      <w:r w:rsidR="00187748">
        <w:fldChar w:fldCharType="begin"/>
      </w:r>
      <w:r w:rsidR="00187748">
        <w:instrText xml:space="preserve"> ADDIN EN.CITE &lt;EndNote&gt;&lt;Cite&gt;&lt;Author&gt;IDEXX Laboratories Inc.&lt;/Author&gt;&lt;DisplayText&gt;&lt;style face="superscript"&gt;119&lt;/style&gt;&lt;/DisplayText&gt;&lt;record&gt;&lt;urls&gt;&lt;related-urls&gt;&lt;url&gt;https://www.idexx.com/livestock-poultry/swine/prv.html&lt;/url&gt;&lt;/related-urls&gt;&lt;/urls&gt;&lt;number&gt;February 2&lt;/number&gt;&lt;contributors&gt;&lt;authors&gt;&lt;author&gt;IDEXX Laboratories Inc.,&lt;/author&gt;&lt;/authors&gt;&lt;/contributors&gt;&lt;added-date format="utc"&gt;1454442520&lt;/added-date&gt;&lt;ref-type name="Web Page"&gt;12&lt;/ref-type&gt;&lt;rec-number&gt;1727&lt;/rec-number&gt;&lt;last-updated-date format="utc"&gt;1454442536&lt;/last-updated-date&gt;&lt;volume&gt;2016&lt;/volume&gt;&lt;/record&gt;&lt;/Cite&gt;&lt;/EndNote&gt;</w:instrText>
      </w:r>
      <w:r w:rsidR="00187748">
        <w:fldChar w:fldCharType="separate"/>
      </w:r>
      <w:r w:rsidR="00187748" w:rsidRPr="00187748">
        <w:rPr>
          <w:noProof/>
          <w:vertAlign w:val="superscript"/>
        </w:rPr>
        <w:t>119</w:t>
      </w:r>
      <w:r w:rsidR="00187748">
        <w:fldChar w:fldCharType="end"/>
      </w:r>
      <w:r w:rsidR="00187748">
        <w:t xml:space="preserve"> </w:t>
      </w:r>
      <w:r w:rsidRPr="00F4116E">
        <w:t>Sensitivity of ELISA is generally higher t</w:t>
      </w:r>
      <w:r w:rsidR="00363A1A" w:rsidRPr="00F4116E">
        <w:t>han 1-hour virus neutralization.</w:t>
      </w:r>
      <w:r w:rsidRPr="00F4116E">
        <w:fldChar w:fldCharType="begin"/>
      </w:r>
      <w:r w:rsidR="0004150B" w:rsidRPr="00F4116E">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rsidRPr="00F4116E">
        <w:fldChar w:fldCharType="separate"/>
      </w:r>
      <w:r w:rsidR="0004150B" w:rsidRPr="00F4116E">
        <w:rPr>
          <w:noProof/>
          <w:vertAlign w:val="superscript"/>
        </w:rPr>
        <w:t>38</w:t>
      </w:r>
      <w:r w:rsidRPr="00F4116E">
        <w:fldChar w:fldCharType="end"/>
      </w:r>
    </w:p>
    <w:p w14:paraId="6BC2BD9B" w14:textId="77777777" w:rsidR="00371B62" w:rsidRDefault="00371B62" w:rsidP="007123A0">
      <w:pPr>
        <w:pStyle w:val="NPBtext"/>
        <w:ind w:left="720"/>
      </w:pPr>
    </w:p>
    <w:p w14:paraId="28F0DFD7" w14:textId="30F79356" w:rsidR="00371B62" w:rsidRDefault="00371B62" w:rsidP="007123A0">
      <w:pPr>
        <w:pStyle w:val="NPBtext"/>
        <w:ind w:left="720"/>
      </w:pPr>
      <w:r>
        <w:rPr>
          <w:b/>
        </w:rPr>
        <w:t>VN</w:t>
      </w:r>
      <w:r>
        <w:t>—OIE prescribed test for international trade</w:t>
      </w:r>
      <w:r w:rsidR="00363A1A">
        <w:t>; method published in OIE Manual of Diagnostic Tests and Vaccines for Terrestrial Animals.</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r w:rsidR="00363A1A">
        <w:t xml:space="preserve"> </w:t>
      </w:r>
      <w:r>
        <w:t>Cannot be used to differentiate between wildtype and commercial vaccine virus.</w:t>
      </w:r>
    </w:p>
    <w:p w14:paraId="388A7F01" w14:textId="77777777" w:rsidR="00371B62" w:rsidRDefault="00371B62" w:rsidP="000E22FF">
      <w:pPr>
        <w:pStyle w:val="NPBtext"/>
      </w:pPr>
    </w:p>
    <w:p w14:paraId="343728F9" w14:textId="7739B475" w:rsidR="00371B62" w:rsidRDefault="00807A67" w:rsidP="007123A0">
      <w:pPr>
        <w:pStyle w:val="NPBtext"/>
        <w:ind w:left="720"/>
      </w:pPr>
      <w:r>
        <w:rPr>
          <w:b/>
        </w:rPr>
        <w:t>IFA/CF/HI</w:t>
      </w:r>
      <w:r w:rsidR="00371B62">
        <w:t xml:space="preserve">—Not recommended by the OIE </w:t>
      </w:r>
      <w:r w:rsidR="00097B23">
        <w:t xml:space="preserve">for detection of </w:t>
      </w:r>
      <w:r w:rsidR="00363A1A">
        <w:t xml:space="preserve">antibody. </w:t>
      </w:r>
      <w:r w:rsidR="00371B62">
        <w:t>Methods have been described in literature, but not validated for detection of pseudorabies antibody in outbreak si</w:t>
      </w:r>
      <w:r w:rsidR="00363A1A">
        <w:t>tuations.</w:t>
      </w:r>
      <w:r w:rsidR="00371B62">
        <w:fldChar w:fldCharType="begin"/>
      </w:r>
      <w:r w:rsidR="00F4116E">
        <w:instrText xml:space="preserve"> ADDIN EN.CITE &lt;EndNote&gt;&lt;Cite&gt;&lt;Author&gt;Song&lt;/Author&gt;&lt;Year&gt;2007&lt;/Year&gt;&lt;IDText&gt;Generation and immunogenicity of a recombinant pseudorabies virus expressing cap protein of porcine circovirus type 2&lt;/IDText&gt;&lt;DisplayText&gt;&lt;style face="superscript"&gt;118&lt;/style&gt;&lt;/DisplayText&gt;&lt;record&gt;&lt;dates&gt;&lt;pub-dates&gt;&lt;date&gt;Jan&lt;/date&gt;&lt;/pub-dates&gt;&lt;year&gt;2007&lt;/year&gt;&lt;/dates&gt;&lt;keywords&gt;&lt;keyword&gt;Animals&lt;/keyword&gt;&lt;keyword&gt;Blotting, Western&lt;/keyword&gt;&lt;keyword&gt;Capsid Proteins&lt;/keyword&gt;&lt;keyword&gt;Circoviridae Infections&lt;/keyword&gt;&lt;keyword&gt;Circovirus&lt;/keyword&gt;&lt;keyword&gt;Enzyme-Linked Immunosorbent Assay&lt;/keyword&gt;&lt;keyword&gt;Fluorescent Antibody Technique, Indirect&lt;/keyword&gt;&lt;keyword&gt;Genetic Vectors&lt;/keyword&gt;&lt;keyword&gt;Herpesvirus 1, Suid&lt;/keyword&gt;&lt;keyword&gt;Immunization&lt;/keyword&gt;&lt;keyword&gt;Lymphocyte Activation&lt;/keyword&gt;&lt;keyword&gt;Neutralization Tests&lt;/keyword&gt;&lt;keyword&gt;Open Reading Frames&lt;/keyword&gt;&lt;keyword&gt;Random Allocation&lt;/keyword&gt;&lt;keyword&gt;Recombinant Fusion Proteins&lt;/keyword&gt;&lt;keyword&gt;Swine&lt;/keyword&gt;&lt;keyword&gt;Swine Diseases&lt;/keyword&gt;&lt;keyword&gt;Vaccines, Synthetic&lt;/keyword&gt;&lt;keyword&gt;Viral Vaccines&lt;/keyword&gt;&lt;keyword&gt;Wasting Syndrome&lt;/keyword&gt;&lt;/keywords&gt;&lt;urls&gt;&lt;related-urls&gt;&lt;url&gt;http://www.ncbi.nlm.nih.gov/pubmed/17005335&lt;/url&gt;&lt;/related-urls&gt;&lt;/urls&gt;&lt;isbn&gt;0378-1135&lt;/isbn&gt;&lt;titles&gt;&lt;title&gt;Generation and immunogenicity of a recombinant pseudorabies virus expressing cap protein of porcine circovirus type 2&lt;/title&gt;&lt;secondary-title&gt;Vet Microbiol&lt;/secondary-title&gt;&lt;/titles&gt;&lt;pages&gt;97-104&lt;/pages&gt;&lt;number&gt;2-4&lt;/number&gt;&lt;contributors&gt;&lt;authors&gt;&lt;author&gt;Song, Y.&lt;/author&gt;&lt;author&gt;Jin, M.&lt;/author&gt;&lt;author&gt;Zhang, S.&lt;/author&gt;&lt;author&gt;Xu, X.&lt;/author&gt;&lt;author&gt;Xiao, S.&lt;/author&gt;&lt;author&gt;Cao, S.&lt;/author&gt;&lt;author&gt;Chen, H.&lt;/author&gt;&lt;/authors&gt;&lt;/contributors&gt;&lt;language&gt;eng&lt;/language&gt;&lt;added-date format="utc"&gt;1447086357&lt;/added-date&gt;&lt;ref-type name="Journal Article"&gt;17&lt;/ref-type&gt;&lt;rec-number&gt;236&lt;/rec-number&gt;&lt;last-updated-date format="utc"&gt;1447086357&lt;/last-updated-date&gt;&lt;accession-num&gt;17005335&lt;/accession-num&gt;&lt;electronic-resource-num&gt;10.1016/j.vetmic.2006.08.026&lt;/electronic-resource-num&gt;&lt;volume&gt;119&lt;/volume&gt;&lt;/record&gt;&lt;/Cite&gt;&lt;/EndNote&gt;</w:instrText>
      </w:r>
      <w:r w:rsidR="00371B62">
        <w:fldChar w:fldCharType="separate"/>
      </w:r>
      <w:r w:rsidR="00F4116E" w:rsidRPr="00F4116E">
        <w:rPr>
          <w:noProof/>
          <w:vertAlign w:val="superscript"/>
        </w:rPr>
        <w:t>118</w:t>
      </w:r>
      <w:r w:rsidR="00371B62">
        <w:fldChar w:fldCharType="end"/>
      </w:r>
    </w:p>
    <w:p w14:paraId="1E613726" w14:textId="77777777" w:rsidR="007123A0" w:rsidRDefault="007123A0" w:rsidP="007123A0">
      <w:pPr>
        <w:pStyle w:val="NPBtext"/>
      </w:pPr>
    </w:p>
    <w:p w14:paraId="69DA99E3" w14:textId="4F7ADB5E" w:rsidR="000E22FF" w:rsidRDefault="000E22FF" w:rsidP="000E22FF">
      <w:pPr>
        <w:pStyle w:val="NPBtext"/>
        <w:ind w:left="720"/>
      </w:pPr>
      <w:r>
        <w:rPr>
          <w:b/>
        </w:rPr>
        <w:t>Other</w:t>
      </w:r>
      <w:r>
        <w:t>—Latex agglutination has been utilized in research and field settings for detection of pseudorabies antibodies</w:t>
      </w:r>
      <w:r>
        <w:fldChar w:fldCharType="begin"/>
      </w:r>
      <w:r w:rsidR="00187748">
        <w:instrText xml:space="preserve"> ADDIN EN.CITE &lt;EndNote&gt;&lt;Cite&gt;&lt;Author&gt;Corn&lt;/Author&gt;&lt;Year&gt;2004&lt;/Year&gt;&lt;IDText&gt;Persistence of pseudorabies virus in feral swine populations&lt;/IDText&gt;&lt;DisplayText&gt;&lt;style face="superscript"&gt;120&lt;/style&gt;&lt;/DisplayText&gt;&lt;record&gt;&lt;dates&gt;&lt;pub-dates&gt;&lt;date&gt;Apr&lt;/date&gt;&lt;/pub-dates&gt;&lt;year&gt;2004&lt;/year&gt;&lt;/dates&gt;&lt;keywords&gt;&lt;keyword&gt;Animals&lt;/keyword&gt;&lt;keyword&gt;Animals, Wild&lt;/keyword&gt;&lt;keyword&gt;Antibodies, Viral&lt;/keyword&gt;&lt;keyword&gt;Disease Reservoirs&lt;/keyword&gt;&lt;keyword&gt;Female&lt;/keyword&gt;&lt;keyword&gt;Herpesvirus 1, Suid&lt;/keyword&gt;&lt;keyword&gt;Latex Fixation Tests&lt;/keyword&gt;&lt;keyword&gt;Male&lt;/keyword&gt;&lt;keyword&gt;Prevalence&lt;/keyword&gt;&lt;keyword&gt;Pseudorabies&lt;/keyword&gt;&lt;keyword&gt;Seroepidemiologic Studies&lt;/keyword&gt;&lt;keyword&gt;Southeastern United States&lt;/keyword&gt;&lt;keyword&gt;Sus scrofa&lt;/keyword&gt;&lt;keyword&gt;Swine Diseases&lt;/keyword&gt;&lt;/keywords&gt;&lt;urls&gt;&lt;related-urls&gt;&lt;url&gt;http://www.ncbi.nlm.nih.gov/pubmed/15362832&lt;/url&gt;&lt;/related-urls&gt;&lt;/urls&gt;&lt;isbn&gt;0090-3558&lt;/isbn&gt;&lt;titles&gt;&lt;title&gt;Persistence of pseudorabies virus in feral swine populations&lt;/title&gt;&lt;secondary-title&gt;J Wildl Dis&lt;/secondary-title&gt;&lt;/titles&gt;&lt;pages&gt;307-10&lt;/pages&gt;&lt;number&gt;2&lt;/number&gt;&lt;contributors&gt;&lt;authors&gt;&lt;author&gt;Corn, J. L.&lt;/author&gt;&lt;author&gt;Stallknecht, D. E.&lt;/author&gt;&lt;author&gt;Mechlin, N. M.&lt;/author&gt;&lt;author&gt;Luttrell, M. P.&lt;/author&gt;&lt;author&gt;Fischer, J. R.&lt;/author&gt;&lt;/authors&gt;&lt;/contributors&gt;&lt;language&gt;eng&lt;/language&gt;&lt;added-date format="utc"&gt;1447087751&lt;/added-date&gt;&lt;ref-type name="Journal Article"&gt;17&lt;/ref-type&gt;&lt;rec-number&gt;237&lt;/rec-number&gt;&lt;last-updated-date format="utc"&gt;1447087751&lt;/last-updated-date&gt;&lt;accession-num&gt;15362832&lt;/accession-num&gt;&lt;electronic-resource-num&gt;10.7589/0090-3558-40.2.307&lt;/electronic-resource-num&gt;&lt;volume&gt;40&lt;/volume&gt;&lt;/record&gt;&lt;/Cite&gt;&lt;/EndNote&gt;</w:instrText>
      </w:r>
      <w:r>
        <w:fldChar w:fldCharType="separate"/>
      </w:r>
      <w:r w:rsidR="00187748" w:rsidRPr="00187748">
        <w:rPr>
          <w:noProof/>
          <w:vertAlign w:val="superscript"/>
        </w:rPr>
        <w:t>120</w:t>
      </w:r>
      <w:r>
        <w:fldChar w:fldCharType="end"/>
      </w:r>
      <w:r>
        <w:t xml:space="preserve"> with similar level of sensitivity to other serological tests including ELISA.</w:t>
      </w:r>
      <w:r>
        <w:fldChar w:fldCharType="begin">
          <w:fldData xml:space="preserve">PEVuZE5vdGU+PENpdGU+PEF1dGhvcj5XaGl0ZTwvQXV0aG9yPjxZZWFyPjE5OTY8L1llYXI+PElE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</w:fldData>
        </w:fldChar>
      </w:r>
      <w:r w:rsidR="00187748">
        <w:instrText xml:space="preserve"> ADDIN EN.CITE </w:instrText>
      </w:r>
      <w:r w:rsidR="00187748">
        <w:fldChar w:fldCharType="begin">
          <w:fldData xml:space="preserve">PEVuZE5vdGU+PENpdGU+PEF1dGhvcj5XaGl0ZTwvQXV0aG9yPjxZZWFyPjE5OTY8L1llYXI+PElE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</w:fldData>
        </w:fldChar>
      </w:r>
      <w:r w:rsidR="00187748">
        <w:instrText xml:space="preserve"> ADDIN EN.CITE.DATA </w:instrText>
      </w:r>
      <w:r w:rsidR="00187748">
        <w:fldChar w:fldCharType="end"/>
      </w:r>
      <w:r>
        <w:fldChar w:fldCharType="separate"/>
      </w:r>
      <w:r w:rsidR="00187748" w:rsidRPr="00187748">
        <w:rPr>
          <w:noProof/>
          <w:vertAlign w:val="superscript"/>
        </w:rPr>
        <w:t>121,122</w:t>
      </w:r>
      <w:r>
        <w:fldChar w:fldCharType="end"/>
      </w:r>
    </w:p>
    <w:p w14:paraId="31F804A4" w14:textId="77777777" w:rsidR="007B3680" w:rsidRDefault="007B3680" w:rsidP="007123A0">
      <w:pPr>
        <w:pStyle w:val="NPBtext"/>
      </w:pPr>
    </w:p>
    <w:p w14:paraId="4F62BFA3" w14:textId="0FE73518" w:rsidR="00371B62" w:rsidRDefault="007123A0" w:rsidP="007123A0">
      <w:pPr>
        <w:pStyle w:val="NPBheading1"/>
      </w:pPr>
      <w:bookmarkStart w:id="60" w:name="_Toc442082117"/>
      <w:r>
        <w:t xml:space="preserve">20. </w:t>
      </w:r>
      <w:r w:rsidR="00371B62">
        <w:t>Sendai virus</w:t>
      </w:r>
      <w:bookmarkEnd w:id="60"/>
    </w:p>
    <w:p w14:paraId="48792444" w14:textId="77777777" w:rsidR="007123A0" w:rsidRDefault="007123A0" w:rsidP="007123A0">
      <w:pPr>
        <w:pStyle w:val="Heading1"/>
      </w:pPr>
      <w:bookmarkStart w:id="61" w:name="_Toc442082118"/>
      <w:r>
        <w:t>20.1 Antigen Testing</w:t>
      </w:r>
      <w:bookmarkEnd w:id="61"/>
    </w:p>
    <w:p w14:paraId="1A5EBBD1" w14:textId="1A421827" w:rsidR="00371B62" w:rsidRDefault="00371B62" w:rsidP="007123A0">
      <w:pPr>
        <w:pStyle w:val="NPBtext"/>
        <w:ind w:left="720"/>
      </w:pPr>
      <w:r>
        <w:t>No antigen testing methods for swine specimens have been validated for Sendai virus detection; however, virus isolation and molecular diagnostics are commonly used in laboratory rodent specim</w:t>
      </w:r>
      <w:r w:rsidR="00363A1A">
        <w:t xml:space="preserve">ens </w:t>
      </w:r>
      <w:r>
        <w:t>and would likely be applicable to swine specimens.</w:t>
      </w:r>
    </w:p>
    <w:p w14:paraId="3F57EE1C" w14:textId="77777777" w:rsidR="00371B62" w:rsidRDefault="00371B62" w:rsidP="007123A0">
      <w:pPr>
        <w:pStyle w:val="NPBtext"/>
        <w:ind w:left="720"/>
        <w:rPr>
          <w:b/>
        </w:rPr>
      </w:pPr>
    </w:p>
    <w:p w14:paraId="2B566FF4" w14:textId="3ED18A7A" w:rsidR="00371B62" w:rsidRDefault="00371B62" w:rsidP="007123A0">
      <w:pPr>
        <w:pStyle w:val="NPBtext"/>
        <w:ind w:left="720"/>
      </w:pPr>
      <w:r>
        <w:rPr>
          <w:b/>
        </w:rPr>
        <w:t>VI</w:t>
      </w:r>
      <w:r>
        <w:t>—In rodents, Sendai virus is readily isolate</w:t>
      </w:r>
      <w:r w:rsidR="00363A1A">
        <w:t xml:space="preserve">d from multiple cell cultures. </w:t>
      </w:r>
      <w:r>
        <w:t>A method for isolating a paramyxovirus (an unidentified and two variants of bovine parainfluenzavirus 3) from swine specimens has been described using f</w:t>
      </w:r>
      <w:r w:rsidR="00363A1A">
        <w:t>etal porcine kidney (FPK) cells</w:t>
      </w:r>
      <w:r>
        <w:fldChar w:fldCharType="begin">
          <w:fldData xml:space="preserve">PEVuZE5vdGU+PENpdGU+PEF1dGhvcj5KYW5rZTwvQXV0aG9yPjxZZWFyPjIwMDE8L1llYXI+PElE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</w:fldData>
        </w:fldChar>
      </w:r>
      <w:r w:rsidR="00187748">
        <w:instrText xml:space="preserve"> ADDIN EN.CITE </w:instrText>
      </w:r>
      <w:r w:rsidR="00187748">
        <w:fldChar w:fldCharType="begin">
          <w:fldData xml:space="preserve">PEVuZE5vdGU+PENpdGU+PEF1dGhvcj5KYW5rZTwvQXV0aG9yPjxZZWFyPjIwMDE8L1llYXI+PElE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</w:fldData>
        </w:fldChar>
      </w:r>
      <w:r w:rsidR="00187748">
        <w:instrText xml:space="preserve"> ADDIN EN.CITE.DATA </w:instrText>
      </w:r>
      <w:r w:rsidR="00187748">
        <w:fldChar w:fldCharType="end"/>
      </w:r>
      <w:r>
        <w:fldChar w:fldCharType="separate"/>
      </w:r>
      <w:r w:rsidR="00187748" w:rsidRPr="00187748">
        <w:rPr>
          <w:noProof/>
          <w:vertAlign w:val="superscript"/>
        </w:rPr>
        <w:t>123,124</w:t>
      </w:r>
      <w:r>
        <w:fldChar w:fldCharType="end"/>
      </w:r>
      <w:r>
        <w:t>, and may be applicable for culturing Sendai virus from swine specimens.</w:t>
      </w:r>
    </w:p>
    <w:p w14:paraId="2E11BDEE" w14:textId="77777777" w:rsidR="00371B62" w:rsidRDefault="00371B62" w:rsidP="007123A0">
      <w:pPr>
        <w:pStyle w:val="NPBtext"/>
        <w:ind w:left="720"/>
        <w:rPr>
          <w:b/>
        </w:rPr>
      </w:pPr>
    </w:p>
    <w:p w14:paraId="79B02894" w14:textId="0D1CCFB3" w:rsidR="00371B62" w:rsidRDefault="00371B62" w:rsidP="007123A0">
      <w:pPr>
        <w:pStyle w:val="NPBtext"/>
        <w:ind w:left="720"/>
      </w:pPr>
      <w:r>
        <w:rPr>
          <w:b/>
        </w:rPr>
        <w:t>qRT-PCR</w:t>
      </w:r>
      <w:r>
        <w:t>—Commercial primer kits for Sendai virus real-time RT-PCR are available (Thermo-Fischer).</w:t>
      </w:r>
      <w:r w:rsidR="007E4076">
        <w:fldChar w:fldCharType="begin"/>
      </w:r>
      <w:r w:rsidR="007E4076">
        <w:instrText xml:space="preserve"> ADDIN EN.CITE &lt;EndNote&gt;&lt;Cite&gt;&lt;Author&gt;Thermo Fisher Scientific&lt;/Author&gt;&lt;IDText&gt;TaqMan® iPSC Sendai Detection Kit&lt;/IDText&gt;&lt;DisplayText&gt;&lt;style face="superscript"&gt;125&lt;/style&gt;&lt;/DisplayText&gt;&lt;record&gt;&lt;urls&gt;&lt;related-urls&gt;&lt;url&gt;https://www.thermofisher.com/order/catalog/product/A13640&lt;/url&gt;&lt;/related-urls&gt;&lt;/urls&gt;&lt;titles&gt;&lt;title&gt;TaqMan® iPSC Sendai Detection Kit&lt;/title&gt;&lt;/titles&gt;&lt;number&gt;February 2&lt;/number&gt;&lt;contributors&gt;&lt;authors&gt;&lt;author&gt;Thermo Fisher Scientific,&lt;/author&gt;&lt;/authors&gt;&lt;/contributors&gt;&lt;added-date format="utc"&gt;1454442832&lt;/added-date&gt;&lt;ref-type name="Web Page"&gt;12&lt;/ref-type&gt;&lt;rec-number&gt;1728&lt;/rec-number&gt;&lt;last-updated-date format="utc"&gt;1454442861&lt;/last-updated-date&gt;&lt;volume&gt;2016&lt;/volume&gt;&lt;/record&gt;&lt;/Cite&gt;&lt;/EndNote&gt;</w:instrText>
      </w:r>
      <w:r w:rsidR="007E4076">
        <w:fldChar w:fldCharType="separate"/>
      </w:r>
      <w:r w:rsidR="007E4076" w:rsidRPr="007E4076">
        <w:rPr>
          <w:noProof/>
          <w:vertAlign w:val="superscript"/>
        </w:rPr>
        <w:t>125</w:t>
      </w:r>
      <w:r w:rsidR="007E4076">
        <w:fldChar w:fldCharType="end"/>
      </w:r>
    </w:p>
    <w:p w14:paraId="1CB8E84C" w14:textId="77777777" w:rsidR="00371B62" w:rsidRDefault="00371B62" w:rsidP="00371B62">
      <w:pPr>
        <w:spacing w:after="0" w:line="240" w:lineRule="auto"/>
      </w:pPr>
    </w:p>
    <w:p w14:paraId="527A899D" w14:textId="77777777" w:rsidR="007123A0" w:rsidRDefault="007123A0" w:rsidP="007123A0">
      <w:pPr>
        <w:pStyle w:val="Heading1"/>
      </w:pPr>
      <w:bookmarkStart w:id="62" w:name="_Toc442082119"/>
      <w:r>
        <w:t xml:space="preserve">20.2 </w:t>
      </w:r>
      <w:r w:rsidR="00371B62" w:rsidRPr="005F496C">
        <w:t>Anti</w:t>
      </w:r>
      <w:r w:rsidR="00371B62">
        <w:t>body</w:t>
      </w:r>
      <w:r>
        <w:t xml:space="preserve"> Testing</w:t>
      </w:r>
      <w:bookmarkEnd w:id="62"/>
    </w:p>
    <w:p w14:paraId="7CB46946" w14:textId="5DD26EBD" w:rsidR="00371B62" w:rsidRDefault="00371B62" w:rsidP="00F35586">
      <w:pPr>
        <w:pStyle w:val="NPBtext"/>
        <w:ind w:left="720"/>
      </w:pPr>
      <w:r>
        <w:t>Diagnostic tests for Sendai virus antibodi</w:t>
      </w:r>
      <w:r w:rsidR="00363A1A">
        <w:t xml:space="preserve">es in swine are not available. </w:t>
      </w:r>
      <w:r>
        <w:t xml:space="preserve">Historically, HI, VN and CF have been used; however, </w:t>
      </w:r>
      <w:r w:rsidR="00F35586">
        <w:t xml:space="preserve">specific </w:t>
      </w:r>
      <w:r>
        <w:t>meth</w:t>
      </w:r>
      <w:r w:rsidR="00F35586">
        <w:t>ods utilized are not available and there appears to be poor agreement between testing methods</w:t>
      </w:r>
      <w:r w:rsidR="00363A1A">
        <w:t>.</w:t>
      </w:r>
      <w:r>
        <w:fldChar w:fldCharType="begin"/>
      </w:r>
      <w:r w:rsidR="007E4076">
        <w:instrText xml:space="preserve"> ADDIN EN.CITE &lt;EndNote&gt;&lt;Cite&gt;&lt;Author&gt;Ishida&lt;/Author&gt;&lt;Year&gt;1978&lt;/Year&gt;&lt;IDText&gt;Sendai virus&lt;/IDText&gt;&lt;DisplayText&gt;&lt;style face="superscript"&gt;126&lt;/style&gt;&lt;/DisplayText&gt;&lt;record&gt;&lt;keywords&gt;&lt;keyword&gt;Animals&lt;/keyword&gt;&lt;keyword&gt;Cell Fusion&lt;/keyword&gt;&lt;keyword&gt;Chick Embryo&lt;/keyword&gt;&lt;keyword&gt;Glycoproteins&lt;/keyword&gt;&lt;keyword&gt;Hemagglutinins, Viral&lt;/keyword&gt;&lt;keyword&gt;Hemolysis&lt;/keyword&gt;&lt;keyword&gt;Male&lt;/keyword&gt;&lt;keyword&gt;Mice&lt;/keyword&gt;&lt;keyword&gt;Models, Biological&lt;/keyword&gt;&lt;keyword&gt;Neuraminidase&lt;/keyword&gt;&lt;keyword&gt;Parainfluenza Virus 1, Human&lt;/keyword&gt;&lt;keyword&gt;Paramyxoviridae Infections&lt;/keyword&gt;&lt;keyword&gt;Trypsin&lt;/keyword&gt;&lt;keyword&gt;Viral Proteins&lt;/keyword&gt;&lt;/keywords&gt;&lt;urls&gt;&lt;related-urls&gt;&lt;url&gt;http://www.ncbi.nlm.nih.gov/pubmed/219669&lt;/url&gt;&lt;/related-urls&gt;&lt;/urls&gt;&lt;isbn&gt;0065-3527&lt;/isbn&gt;&lt;titles&gt;&lt;title&gt;Sendai virus&lt;/title&gt;&lt;secondary-title&gt;Adv Virus Res&lt;/secondary-title&gt;&lt;/titles&gt;&lt;pages&gt;349-83&lt;/pages&gt;&lt;contributors&gt;&lt;authors&gt;&lt;author&gt;Ishida, N.&lt;/author&gt;&lt;author&gt;Homma, M.&lt;/author&gt;&lt;/authors&gt;&lt;/contributors&gt;&lt;language&gt;eng&lt;/language&gt;&lt;added-date format="utc"&gt;1444319886&lt;/added-date&gt;&lt;ref-type name="Journal Article"&gt;17&lt;/ref-type&gt;&lt;dates&gt;&lt;year&gt;1978&lt;/year&gt;&lt;/dates&gt;&lt;rec-number&gt;158&lt;/rec-number&gt;&lt;last-updated-date format="utc"&gt;1444319886&lt;/last-updated-date&gt;&lt;accession-num&gt;219669&lt;/accession-num&gt;&lt;volume&gt;23&lt;/volume&gt;&lt;/record&gt;&lt;/Cite&gt;&lt;/EndNote&gt;</w:instrText>
      </w:r>
      <w:r>
        <w:fldChar w:fldCharType="separate"/>
      </w:r>
      <w:r w:rsidR="007E4076" w:rsidRPr="007E4076">
        <w:rPr>
          <w:noProof/>
          <w:vertAlign w:val="superscript"/>
        </w:rPr>
        <w:t>126</w:t>
      </w:r>
      <w:r>
        <w:fldChar w:fldCharType="end"/>
      </w:r>
      <w:r w:rsidR="00363A1A">
        <w:t xml:space="preserve"> </w:t>
      </w:r>
      <w:r>
        <w:t>In mice, ELISA and IFA are preferred over HI and CF, due to the lower sensitivity and specifi</w:t>
      </w:r>
      <w:r w:rsidR="00363A1A">
        <w:t>city of the latter set of tests.</w:t>
      </w:r>
      <w:r>
        <w:fldChar w:fldCharType="begin"/>
      </w:r>
      <w:r w:rsidR="007E4076">
        <w:instrText xml:space="preserve"> ADDIN EN.CITE &lt;EndNote&gt;&lt;Cite&gt;&lt;Author&gt;Faísca&lt;/Author&gt;&lt;Year&gt;2007&lt;/Year&gt;&lt;IDText&gt;Sendai virus, the mouse parainfluenza type 1: a longstanding pathogen that remains up-to-date&lt;/IDText&gt;&lt;DisplayText&gt;&lt;style face="superscript"&gt;127&lt;/style&gt;&lt;/DisplayText&gt;&lt;record&gt;&lt;dates&gt;&lt;pub-dates&gt;&lt;date&gt;Feb&lt;/date&gt;&lt;/pub-dates&gt;&lt;year&gt;2007&lt;/year&gt;&lt;/dates&gt;&lt;keywords&gt;&lt;keyword&gt;Animals&lt;/keyword&gt;&lt;keyword&gt;Mice&lt;/keyword&gt;&lt;keyword&gt;Paramyxoviridae Infections&lt;/keyword&gt;&lt;keyword&gt;Sendai virus&lt;/keyword&gt;&lt;/keywords&gt;&lt;urls&gt;&lt;related-urls&gt;&lt;url&gt;http://www.ncbi.nlm.nih.gov/pubmed/16759680&lt;/url&gt;&lt;/related-urls&gt;&lt;/urls&gt;&lt;isbn&gt;0034-5288&lt;/isbn&gt;&lt;titles&gt;&lt;title&gt;Sendai virus, the mouse parainfluenza type 1: a longstanding pathogen that remains up-to-date&lt;/title&gt;&lt;secondary-title&gt;Res Vet Sci&lt;/secondary-title&gt;&lt;/titles&gt;&lt;pages&gt;115-25&lt;/pages&gt;&lt;number&gt;1&lt;/number&gt;&lt;contributors&gt;&lt;authors&gt;&lt;author&gt;Faísca, P.&lt;/author&gt;&lt;author&gt;Desmecht, D.&lt;/author&gt;&lt;/authors&gt;&lt;/contributors&gt;&lt;language&gt;eng&lt;/language&gt;&lt;added-date format="utc"&gt;1444321037&lt;/added-date&gt;&lt;ref-type name="Journal Article"&gt;17&lt;/ref-type&gt;&lt;rec-number&gt;160&lt;/rec-number&gt;&lt;last-updated-date format="utc"&gt;1444321037&lt;/last-updated-date&gt;&lt;accession-num&gt;16759680&lt;/accession-num&gt;&lt;electronic-resource-num&gt;10.1016/j.rvsc.2006.03.009&lt;/electronic-resource-num&gt;&lt;volume&gt;82&lt;/volume&gt;&lt;/record&gt;&lt;/Cite&gt;&lt;/EndNote&gt;</w:instrText>
      </w:r>
      <w:r>
        <w:fldChar w:fldCharType="separate"/>
      </w:r>
      <w:r w:rsidR="007E4076" w:rsidRPr="007E4076">
        <w:rPr>
          <w:noProof/>
          <w:vertAlign w:val="superscript"/>
        </w:rPr>
        <w:t>127</w:t>
      </w:r>
      <w:r>
        <w:fldChar w:fldCharType="end"/>
      </w:r>
    </w:p>
    <w:p w14:paraId="30378F14" w14:textId="77777777" w:rsidR="00371B62" w:rsidRDefault="00371B62" w:rsidP="007123A0">
      <w:pPr>
        <w:pStyle w:val="NPBtext"/>
        <w:ind w:left="720"/>
        <w:rPr>
          <w:b/>
        </w:rPr>
      </w:pPr>
    </w:p>
    <w:p w14:paraId="1AC1F76A" w14:textId="28EE6F48" w:rsidR="006570A5" w:rsidRDefault="00371B62" w:rsidP="005857E8">
      <w:pPr>
        <w:pStyle w:val="NPBtext"/>
        <w:ind w:left="720"/>
      </w:pPr>
      <w:r>
        <w:rPr>
          <w:b/>
        </w:rPr>
        <w:t>ELISA</w:t>
      </w:r>
      <w:r>
        <w:t>—Commercial ELISA test kits are available for laboratory rodents (</w:t>
      </w:r>
      <w:r w:rsidR="00F35586">
        <w:t xml:space="preserve">e.g., </w:t>
      </w:r>
      <w:r>
        <w:t>mouse, hamster, etc</w:t>
      </w:r>
      <w:r w:rsidR="00F35586">
        <w:t>.</w:t>
      </w:r>
      <w:r>
        <w:t>); no data on efficacy of the</w:t>
      </w:r>
      <w:r w:rsidR="005857E8">
        <w:t xml:space="preserve">se kits in pigs is available.  </w:t>
      </w:r>
    </w:p>
    <w:p w14:paraId="1E3D539C" w14:textId="77777777" w:rsidR="006570A5" w:rsidRPr="006570A5" w:rsidRDefault="006570A5" w:rsidP="006570A5">
      <w:pPr>
        <w:pStyle w:val="NPBtext"/>
      </w:pPr>
    </w:p>
    <w:p w14:paraId="2BE195F2" w14:textId="3CBBDC98" w:rsidR="00371B62" w:rsidRDefault="007123A0" w:rsidP="007123A0">
      <w:pPr>
        <w:pStyle w:val="NPBheading1"/>
      </w:pPr>
      <w:bookmarkStart w:id="63" w:name="_Toc442082120"/>
      <w:r>
        <w:t>21. Seneca V</w:t>
      </w:r>
      <w:r w:rsidR="00371B62">
        <w:t xml:space="preserve">alley </w:t>
      </w:r>
      <w:r w:rsidR="00371B62" w:rsidRPr="004A35A5">
        <w:t>virus</w:t>
      </w:r>
      <w:bookmarkEnd w:id="63"/>
    </w:p>
    <w:p w14:paraId="6F3D917E" w14:textId="0E0A7D67" w:rsidR="00371B62" w:rsidRPr="007123A0" w:rsidRDefault="007123A0" w:rsidP="007123A0">
      <w:pPr>
        <w:pStyle w:val="Heading1"/>
      </w:pPr>
      <w:bookmarkStart w:id="64" w:name="_Toc442082121"/>
      <w:r>
        <w:t>21.1 Antigen Testing</w:t>
      </w:r>
      <w:bookmarkEnd w:id="64"/>
    </w:p>
    <w:p w14:paraId="28037700" w14:textId="53FA014D" w:rsidR="00371B62" w:rsidRDefault="00371B62" w:rsidP="007123A0">
      <w:pPr>
        <w:pStyle w:val="NPBtext"/>
        <w:ind w:left="720"/>
      </w:pPr>
      <w:r>
        <w:rPr>
          <w:b/>
        </w:rPr>
        <w:t>VI</w:t>
      </w:r>
      <w:r w:rsidR="00F35586">
        <w:t>—Methods have been described.</w:t>
      </w:r>
      <w:r>
        <w:fldChar w:fldCharType="begin"/>
      </w:r>
      <w:r w:rsidR="007E4076">
        <w:instrText xml:space="preserve"> ADDIN EN.CITE &lt;EndNote&gt;&lt;Cite&gt;&lt;Author&gt;Yang&lt;/Author&gt;&lt;Year&gt;2012&lt;/Year&gt;&lt;IDText&gt;Generation and diagnostic application of monoclonal antibodies against Seneca Valley virus&lt;/IDText&gt;&lt;DisplayText&gt;&lt;style face="superscript"&gt;128&lt;/style&gt;&lt;/DisplayText&gt;&lt;record&gt;&lt;dates&gt;&lt;pub-dates&gt;&lt;date&gt;Jan&lt;/date&gt;&lt;/pub-dates&gt;&lt;year&gt;2012&lt;/year&gt;&lt;/dates&gt;&lt;keywords&gt;&lt;keyword&gt;Animals&lt;/keyword&gt;&lt;keyword&gt;Antibodies, Monoclonal&lt;/keyword&gt;&lt;keyword&gt;Antibodies, Viral&lt;/keyword&gt;&lt;keyword&gt;Antibody Specificity&lt;/keyword&gt;&lt;keyword&gt;Antigens, Viral&lt;/keyword&gt;&lt;keyword&gt;Enzyme-Linked Immunosorbent Assay&lt;/keyword&gt;&lt;keyword&gt;Immunoblotting&lt;/keyword&gt;&lt;keyword&gt;Immunoglobulin G&lt;/keyword&gt;&lt;keyword&gt;Immunoglobulin M&lt;/keyword&gt;&lt;keyword&gt;Neutralization Tests&lt;/keyword&gt;&lt;keyword&gt;Picornaviridae&lt;/keyword&gt;&lt;keyword&gt;Picornaviridae Infections&lt;/keyword&gt;&lt;keyword&gt;Swine&lt;/keyword&gt;&lt;keyword&gt;Swine Diseases&lt;/keyword&gt;&lt;/keywords&gt;&lt;urls&gt;&lt;related-urls&gt;&lt;url&gt;http://www.ncbi.nlm.nih.gov/pubmed/22362934&lt;/url&gt;&lt;/related-urls&gt;&lt;/urls&gt;&lt;isbn&gt;1943-4936&lt;/isbn&gt;&lt;titles&gt;&lt;title&gt;Generation and diagnostic application of monoclonal antibodies against Seneca Valley virus&lt;/title&gt;&lt;secondary-title&gt;J Vet Diagn Invest&lt;/secondary-title&gt;&lt;/titles&gt;&lt;pages&gt;42-50&lt;/pages&gt;&lt;number&gt;1&lt;/number&gt;&lt;contributors&gt;&lt;authors&gt;&lt;author&gt;Yang, M.&lt;/author&gt;&lt;author&gt;van Bruggen, R.&lt;/author&gt;&lt;author&gt;Xu, W.&lt;/author&gt;&lt;/authors&gt;&lt;/contributors&gt;&lt;language&gt;eng&lt;/language&gt;&lt;added-date format="utc"&gt;1444855056&lt;/added-date&gt;&lt;ref-type name="Journal Article"&gt;17&lt;/ref-type&gt;&lt;rec-number&gt;211&lt;/rec-number&gt;&lt;last-updated-date format="utc"&gt;1444855056&lt;/last-updated-date&gt;&lt;accession-num&gt;22362934&lt;/accession-num&gt;&lt;electronic-resource-num&gt;10.1177/1040638711426323&lt;/electronic-resource-num&gt;&lt;volume&gt;24&lt;/volume&gt;&lt;/record&gt;&lt;/Cite&gt;&lt;/EndNote&gt;</w:instrText>
      </w:r>
      <w:r>
        <w:fldChar w:fldCharType="separate"/>
      </w:r>
      <w:r w:rsidR="007E4076" w:rsidRPr="007E4076">
        <w:rPr>
          <w:noProof/>
          <w:vertAlign w:val="superscript"/>
        </w:rPr>
        <w:t>128</w:t>
      </w:r>
      <w:r>
        <w:fldChar w:fldCharType="end"/>
      </w:r>
      <w:r w:rsidR="00F35586">
        <w:t xml:space="preserve"> </w:t>
      </w:r>
      <w:r>
        <w:t>Sensitivity and specificity are unknown.</w:t>
      </w:r>
    </w:p>
    <w:p w14:paraId="27F907F4" w14:textId="77777777" w:rsidR="00371B62" w:rsidRDefault="00371B62" w:rsidP="007123A0">
      <w:pPr>
        <w:pStyle w:val="NPBtext"/>
        <w:ind w:left="720"/>
        <w:rPr>
          <w:b/>
        </w:rPr>
      </w:pPr>
    </w:p>
    <w:p w14:paraId="17B2E406" w14:textId="03D11E1F" w:rsidR="00371B62" w:rsidRDefault="00371B62" w:rsidP="007123A0">
      <w:pPr>
        <w:pStyle w:val="NPBtext"/>
        <w:ind w:left="720"/>
      </w:pPr>
      <w:r>
        <w:rPr>
          <w:b/>
        </w:rPr>
        <w:t>RT-PCR</w:t>
      </w:r>
      <w:r>
        <w:t>—Available at some veterinary diagnostic lab</w:t>
      </w:r>
      <w:r w:rsidR="00F35586">
        <w:t>oratories (e.g., ISU VDL; UMN VDL</w:t>
      </w:r>
      <w:r>
        <w:t>, unvalidated; Kansas State University; South Dakota State University; etc</w:t>
      </w:r>
      <w:r w:rsidR="00F35586">
        <w:t xml:space="preserve">.). </w:t>
      </w:r>
      <w:r>
        <w:t>Although not listed in the FADDL-Plum Island diagnostic catalog, veterinarians have sent samples for RT-PCR testing for Seneca Valley virus to Plum Isla</w:t>
      </w:r>
      <w:r w:rsidR="00F35586">
        <w:t>nd. Primers have been published.</w:t>
      </w:r>
      <w:r>
        <w:fldChar w:fldCharType="begin">
          <w:fldData xml:space="preserve">PEVuZE5vdGU+PENpdGU+PEF1dGhvcj5Lbm93bGVzPC9BdXRob3I+PFllYXI+MjAwNjwvWWVhcj48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</w:fldData>
        </w:fldChar>
      </w:r>
      <w:r w:rsidR="007E4076">
        <w:instrText xml:space="preserve"> ADDIN EN.CITE </w:instrText>
      </w:r>
      <w:r w:rsidR="007E4076">
        <w:fldChar w:fldCharType="begin">
          <w:fldData xml:space="preserve">PEVuZE5vdGU+PENpdGU+PEF1dGhvcj5Lbm93bGVzPC9BdXRob3I+PFllYXI+MjAwNjwvWWVhcj48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</w:fldData>
        </w:fldChar>
      </w:r>
      <w:r w:rsidR="007E4076">
        <w:instrText xml:space="preserve"> ADDIN EN.CITE.DATA </w:instrText>
      </w:r>
      <w:r w:rsidR="007E4076">
        <w:fldChar w:fldCharType="end"/>
      </w:r>
      <w:r>
        <w:fldChar w:fldCharType="separate"/>
      </w:r>
      <w:r w:rsidR="007E4076" w:rsidRPr="007E4076">
        <w:rPr>
          <w:noProof/>
          <w:vertAlign w:val="superscript"/>
        </w:rPr>
        <w:t>129,130</w:t>
      </w:r>
      <w:r>
        <w:fldChar w:fldCharType="end"/>
      </w:r>
    </w:p>
    <w:p w14:paraId="44E27F7D" w14:textId="77777777" w:rsidR="00371B62" w:rsidRDefault="00371B62" w:rsidP="007123A0">
      <w:pPr>
        <w:pStyle w:val="NPBtext"/>
        <w:ind w:left="720"/>
      </w:pPr>
    </w:p>
    <w:p w14:paraId="4041B8ED" w14:textId="77777777" w:rsidR="00371B62" w:rsidRDefault="00371B62" w:rsidP="007123A0">
      <w:pPr>
        <w:pStyle w:val="NPBtext"/>
        <w:ind w:left="720"/>
      </w:pPr>
      <w:r>
        <w:rPr>
          <w:b/>
        </w:rPr>
        <w:t>qRT-PCR</w:t>
      </w:r>
      <w:r>
        <w:t>—Not currently available.</w:t>
      </w:r>
    </w:p>
    <w:p w14:paraId="34601FC2" w14:textId="77777777" w:rsidR="00371B62" w:rsidRDefault="00371B62" w:rsidP="007123A0">
      <w:pPr>
        <w:pStyle w:val="NPBtext"/>
        <w:ind w:left="720"/>
      </w:pPr>
    </w:p>
    <w:p w14:paraId="66AF3023" w14:textId="5E6D9918" w:rsidR="00371B62" w:rsidRDefault="00371B62" w:rsidP="007123A0">
      <w:pPr>
        <w:pStyle w:val="NPBtext"/>
        <w:ind w:left="720"/>
      </w:pPr>
      <w:r>
        <w:rPr>
          <w:b/>
        </w:rPr>
        <w:t>IHC</w:t>
      </w:r>
      <w:r w:rsidR="00F35586">
        <w:t>—Method has been described</w:t>
      </w:r>
      <w:r>
        <w:fldChar w:fldCharType="begin"/>
      </w:r>
      <w:r w:rsidR="007E4076">
        <w:instrText xml:space="preserve"> ADDIN EN.CITE &lt;EndNote&gt;&lt;Cite&gt;&lt;Author&gt;Yang&lt;/Author&gt;&lt;Year&gt;2012&lt;/Year&gt;&lt;IDText&gt;Generation and diagnostic application of monoclonal antibodies against Seneca Valley virus&lt;/IDText&gt;&lt;DisplayText&gt;&lt;style face="superscript"&gt;128&lt;/style&gt;&lt;/DisplayText&gt;&lt;record&gt;&lt;dates&gt;&lt;pub-dates&gt;&lt;date&gt;Jan&lt;/date&gt;&lt;/pub-dates&gt;&lt;year&gt;2012&lt;/year&gt;&lt;/dates&gt;&lt;keywords&gt;&lt;keyword&gt;Animals&lt;/keyword&gt;&lt;keyword&gt;Antibodies, Monoclonal&lt;/keyword&gt;&lt;keyword&gt;Antibodies, Viral&lt;/keyword&gt;&lt;keyword&gt;Antibody Specificity&lt;/keyword&gt;&lt;keyword&gt;Antigens, Viral&lt;/keyword&gt;&lt;keyword&gt;Enzyme-Linked Immunosorbent Assay&lt;/keyword&gt;&lt;keyword&gt;Immunoblotting&lt;/keyword&gt;&lt;keyword&gt;Immunoglobulin G&lt;/keyword&gt;&lt;keyword&gt;Immunoglobulin M&lt;/keyword&gt;&lt;keyword&gt;Neutralization Tests&lt;/keyword&gt;&lt;keyword&gt;Picornaviridae&lt;/keyword&gt;&lt;keyword&gt;Picornaviridae Infections&lt;/keyword&gt;&lt;keyword&gt;Swine&lt;/keyword&gt;&lt;keyword&gt;Swine Diseases&lt;/keyword&gt;&lt;/keywords&gt;&lt;urls&gt;&lt;related-urls&gt;&lt;url&gt;http://www.ncbi.nlm.nih.gov/pubmed/22362934&lt;/url&gt;&lt;/related-urls&gt;&lt;/urls&gt;&lt;isbn&gt;1943-4936&lt;/isbn&gt;&lt;titles&gt;&lt;title&gt;Generation and diagnostic application of monoclonal antibodies against Seneca Valley virus&lt;/title&gt;&lt;secondary-title&gt;J Vet Diagn Invest&lt;/secondary-title&gt;&lt;/titles&gt;&lt;pages&gt;42-50&lt;/pages&gt;&lt;number&gt;1&lt;/number&gt;&lt;contributors&gt;&lt;authors&gt;&lt;author&gt;Yang, M.&lt;/author&gt;&lt;author&gt;van Bruggen, R.&lt;/author&gt;&lt;author&gt;Xu, W.&lt;/author&gt;&lt;/authors&gt;&lt;/contributors&gt;&lt;language&gt;eng&lt;/language&gt;&lt;added-date format="utc"&gt;1444855056&lt;/added-date&gt;&lt;ref-type name="Journal Article"&gt;17&lt;/ref-type&gt;&lt;rec-number&gt;211&lt;/rec-number&gt;&lt;last-updated-date format="utc"&gt;1444855056&lt;/last-updated-date&gt;&lt;accession-num&gt;22362934&lt;/accession-num&gt;&lt;electronic-resource-num&gt;10.1177/1040638711426323&lt;/electronic-resource-num&gt;&lt;volume&gt;24&lt;/volume&gt;&lt;/record&gt;&lt;/Cite&gt;&lt;/EndNote&gt;</w:instrText>
      </w:r>
      <w:r>
        <w:fldChar w:fldCharType="separate"/>
      </w:r>
      <w:r w:rsidR="007E4076" w:rsidRPr="007E4076">
        <w:rPr>
          <w:noProof/>
          <w:vertAlign w:val="superscript"/>
        </w:rPr>
        <w:t>128</w:t>
      </w:r>
      <w:r>
        <w:fldChar w:fldCharType="end"/>
      </w:r>
      <w:r>
        <w:t xml:space="preserve">, but is not yet validated.    </w:t>
      </w:r>
    </w:p>
    <w:p w14:paraId="64ECC7F5" w14:textId="77777777" w:rsidR="00371B62" w:rsidRDefault="00371B62" w:rsidP="00371B62">
      <w:pPr>
        <w:spacing w:after="0" w:line="240" w:lineRule="auto"/>
      </w:pPr>
    </w:p>
    <w:p w14:paraId="20A53A84" w14:textId="306CF072" w:rsidR="007123A0" w:rsidRDefault="007123A0" w:rsidP="007123A0">
      <w:pPr>
        <w:pStyle w:val="Heading1"/>
      </w:pPr>
      <w:bookmarkStart w:id="65" w:name="_Toc442082122"/>
      <w:r>
        <w:t xml:space="preserve">21.2 </w:t>
      </w:r>
      <w:r w:rsidR="00371B62" w:rsidRPr="005F496C">
        <w:t>Anti</w:t>
      </w:r>
      <w:r w:rsidR="00371B62">
        <w:t>body</w:t>
      </w:r>
      <w:r>
        <w:t xml:space="preserve"> Testing</w:t>
      </w:r>
      <w:bookmarkEnd w:id="65"/>
    </w:p>
    <w:p w14:paraId="6ABFFED5" w14:textId="24B52F0E" w:rsidR="00371B62" w:rsidRDefault="00371B62" w:rsidP="007123A0">
      <w:pPr>
        <w:pStyle w:val="NPBtext"/>
        <w:ind w:left="720"/>
      </w:pPr>
      <w:r>
        <w:t>No test de</w:t>
      </w:r>
      <w:r w:rsidR="00F35586">
        <w:t>tecting Seneca Valley v</w:t>
      </w:r>
      <w:r>
        <w:t>irus antib</w:t>
      </w:r>
      <w:r w:rsidR="00F35586">
        <w:t xml:space="preserve">ody is commercially available. </w:t>
      </w:r>
    </w:p>
    <w:p w14:paraId="62A022BE" w14:textId="77777777" w:rsidR="00371B62" w:rsidRDefault="00371B62" w:rsidP="007123A0">
      <w:pPr>
        <w:pStyle w:val="NPBtext"/>
        <w:ind w:left="720"/>
        <w:rPr>
          <w:b/>
        </w:rPr>
      </w:pPr>
    </w:p>
    <w:p w14:paraId="3461CC69" w14:textId="0882DBAF" w:rsidR="00371B62" w:rsidRDefault="00371B62" w:rsidP="00F35586">
      <w:pPr>
        <w:pStyle w:val="NPBtext"/>
        <w:ind w:left="720"/>
      </w:pPr>
      <w:r>
        <w:rPr>
          <w:b/>
        </w:rPr>
        <w:t>ELISA</w:t>
      </w:r>
      <w:r>
        <w:t>—A method has be</w:t>
      </w:r>
      <w:r w:rsidR="00F35586">
        <w:t>en published in the literature.</w:t>
      </w:r>
      <w:r>
        <w:fldChar w:fldCharType="begin"/>
      </w:r>
      <w:r w:rsidR="007E4076">
        <w:instrText xml:space="preserve"> ADDIN EN.CITE &lt;EndNote&gt;&lt;Cite&gt;&lt;Author&gt;Yang&lt;/Author&gt;&lt;Year&gt;2012&lt;/Year&gt;&lt;IDText&gt;Generation and diagnostic application of monoclonal antibodies against Seneca Valley virus&lt;/IDText&gt;&lt;DisplayText&gt;&lt;style face="superscript"&gt;128&lt;/style&gt;&lt;/DisplayText&gt;&lt;record&gt;&lt;dates&gt;&lt;pub-dates&gt;&lt;date&gt;Jan&lt;/date&gt;&lt;/pub-dates&gt;&lt;year&gt;2012&lt;/year&gt;&lt;/dates&gt;&lt;keywords&gt;&lt;keyword&gt;Animals&lt;/keyword&gt;&lt;keyword&gt;Antibodies, Monoclonal&lt;/keyword&gt;&lt;keyword&gt;Antibodies, Viral&lt;/keyword&gt;&lt;keyword&gt;Antibody Specificity&lt;/keyword&gt;&lt;keyword&gt;Antigens, Viral&lt;/keyword&gt;&lt;keyword&gt;Enzyme-Linked Immunosorbent Assay&lt;/keyword&gt;&lt;keyword&gt;Immunoblotting&lt;/keyword&gt;&lt;keyword&gt;Immunoglobulin G&lt;/keyword&gt;&lt;keyword&gt;Immunoglobulin M&lt;/keyword&gt;&lt;keyword&gt;Neutralization Tests&lt;/keyword&gt;&lt;keyword&gt;Picornaviridae&lt;/keyword&gt;&lt;keyword&gt;Picornaviridae Infections&lt;/keyword&gt;&lt;keyword&gt;Swine&lt;/keyword&gt;&lt;keyword&gt;Swine Diseases&lt;/keyword&gt;&lt;/keywords&gt;&lt;urls&gt;&lt;related-urls&gt;&lt;url&gt;http://www.ncbi.nlm.nih.gov/pubmed/22362934&lt;/url&gt;&lt;/related-urls&gt;&lt;/urls&gt;&lt;isbn&gt;1943-4936&lt;/isbn&gt;&lt;titles&gt;&lt;title&gt;Generation and diagnostic application of monoclonal antibodies against Seneca Valley virus&lt;/title&gt;&lt;secondary-title&gt;J Vet Diagn Invest&lt;/secondary-title&gt;&lt;/titles&gt;&lt;pages&gt;42-50&lt;/pages&gt;&lt;number&gt;1&lt;/number&gt;&lt;contributors&gt;&lt;authors&gt;&lt;author&gt;Yang, M.&lt;/author&gt;&lt;author&gt;van Bruggen, R.&lt;/author&gt;&lt;author&gt;Xu, W.&lt;/author&gt;&lt;/authors&gt;&lt;/contributors&gt;&lt;language&gt;eng&lt;/language&gt;&lt;added-date format="utc"&gt;1444855056&lt;/added-date&gt;&lt;ref-type name="Journal Article"&gt;17&lt;/ref-type&gt;&lt;rec-number&gt;211&lt;/rec-number&gt;&lt;last-updated-date format="utc"&gt;1444855056&lt;/last-updated-date&gt;&lt;accession-num&gt;22362934&lt;/accession-num&gt;&lt;electronic-resource-num&gt;10.1177/1040638711426323&lt;/electronic-resource-num&gt;&lt;volume&gt;24&lt;/volume&gt;&lt;/record&gt;&lt;/Cite&gt;&lt;/EndNote&gt;</w:instrText>
      </w:r>
      <w:r>
        <w:fldChar w:fldCharType="separate"/>
      </w:r>
      <w:r w:rsidR="007E4076" w:rsidRPr="007E4076">
        <w:rPr>
          <w:noProof/>
          <w:vertAlign w:val="superscript"/>
        </w:rPr>
        <w:t>128</w:t>
      </w:r>
      <w:r>
        <w:fldChar w:fldCharType="end"/>
      </w:r>
      <w:r w:rsidR="00F35586">
        <w:t xml:space="preserve"> The ISU VDL and UMN VDL are reportedly in the process of creating and validating ELISA methods.</w:t>
      </w:r>
    </w:p>
    <w:p w14:paraId="26EB9583" w14:textId="77777777" w:rsidR="00371B62" w:rsidRDefault="00371B62" w:rsidP="007123A0">
      <w:pPr>
        <w:pStyle w:val="NPBtext"/>
        <w:ind w:left="720"/>
      </w:pPr>
    </w:p>
    <w:p w14:paraId="36D3935D" w14:textId="001F3E1E" w:rsidR="00371B62" w:rsidRDefault="00371B62" w:rsidP="007123A0">
      <w:pPr>
        <w:pStyle w:val="NPBtext"/>
        <w:ind w:left="720"/>
      </w:pPr>
      <w:r>
        <w:rPr>
          <w:b/>
        </w:rPr>
        <w:t>VN</w:t>
      </w:r>
      <w:r w:rsidR="00F35586">
        <w:t>—Method has been described</w:t>
      </w:r>
      <w:r>
        <w:fldChar w:fldCharType="begin">
          <w:fldData xml:space="preserve">PEVuZE5vdGU+PENpdGU+PEF1dGhvcj5Lbm93bGVzPC9BdXRob3I+PFllYXI+MjAwNjwvWWVhcj48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</w:fldData>
        </w:fldChar>
      </w:r>
      <w:r w:rsidR="007E4076">
        <w:instrText xml:space="preserve"> ADDIN EN.CITE </w:instrText>
      </w:r>
      <w:r w:rsidR="007E4076">
        <w:fldChar w:fldCharType="begin">
          <w:fldData xml:space="preserve">PEVuZE5vdGU+PENpdGU+PEF1dGhvcj5Lbm93bGVzPC9BdXRob3I+PFllYXI+MjAwNjwvWWVhcj48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</w:fldData>
        </w:fldChar>
      </w:r>
      <w:r w:rsidR="007E4076">
        <w:instrText xml:space="preserve"> ADDIN EN.CITE.DATA </w:instrText>
      </w:r>
      <w:r w:rsidR="007E4076">
        <w:fldChar w:fldCharType="end"/>
      </w:r>
      <w:r>
        <w:fldChar w:fldCharType="separate"/>
      </w:r>
      <w:r w:rsidR="007E4076" w:rsidRPr="007E4076">
        <w:rPr>
          <w:noProof/>
          <w:vertAlign w:val="superscript"/>
        </w:rPr>
        <w:t>128,129</w:t>
      </w:r>
      <w:r>
        <w:fldChar w:fldCharType="end"/>
      </w:r>
      <w:r>
        <w:t>; no validation tests were conducted—however, a comparison with the cELISA developed sho</w:t>
      </w:r>
      <w:r w:rsidR="00F35586">
        <w:t>wed similar levels of detection.</w:t>
      </w:r>
      <w:r>
        <w:fldChar w:fldCharType="begin"/>
      </w:r>
      <w:r w:rsidR="007E4076">
        <w:instrText xml:space="preserve"> ADDIN EN.CITE &lt;EndNote&gt;&lt;Cite&gt;&lt;Author&gt;Yang&lt;/Author&gt;&lt;Year&gt;2012&lt;/Year&gt;&lt;IDText&gt;Generation and diagnostic application of monoclonal antibodies against Seneca Valley virus&lt;/IDText&gt;&lt;DisplayText&gt;&lt;style face="superscript"&gt;128&lt;/style&gt;&lt;/DisplayText&gt;&lt;record&gt;&lt;dates&gt;&lt;pub-dates&gt;&lt;date&gt;Jan&lt;/date&gt;&lt;/pub-dates&gt;&lt;year&gt;2012&lt;/year&gt;&lt;/dates&gt;&lt;keywords&gt;&lt;keyword&gt;Animals&lt;/keyword&gt;&lt;keyword&gt;Antibodies, Monoclonal&lt;/keyword&gt;&lt;keyword&gt;Antibodies, Viral&lt;/keyword&gt;&lt;keyword&gt;Antibody Specificity&lt;/keyword&gt;&lt;keyword&gt;Antigens, Viral&lt;/keyword&gt;&lt;keyword&gt;Enzyme-Linked Immunosorbent Assay&lt;/keyword&gt;&lt;keyword&gt;Immunoblotting&lt;/keyword&gt;&lt;keyword&gt;Immunoglobulin G&lt;/keyword&gt;&lt;keyword&gt;Immunoglobulin M&lt;/keyword&gt;&lt;keyword&gt;Neutralization Tests&lt;/keyword&gt;&lt;keyword&gt;Picornaviridae&lt;/keyword&gt;&lt;keyword&gt;Picornaviridae Infections&lt;/keyword&gt;&lt;keyword&gt;Swine&lt;/keyword&gt;&lt;keyword&gt;Swine Diseases&lt;/keyword&gt;&lt;/keywords&gt;&lt;urls&gt;&lt;related-urls&gt;&lt;url&gt;http://www.ncbi.nlm.nih.gov/pubmed/22362934&lt;/url&gt;&lt;/related-urls&gt;&lt;/urls&gt;&lt;isbn&gt;1943-4936&lt;/isbn&gt;&lt;titles&gt;&lt;title&gt;Generation and diagnostic application of monoclonal antibodies against Seneca Valley virus&lt;/title&gt;&lt;secondary-title&gt;J Vet Diagn Invest&lt;/secondary-title&gt;&lt;/titles&gt;&lt;pages&gt;42-50&lt;/pages&gt;&lt;number&gt;1&lt;/number&gt;&lt;contributors&gt;&lt;authors&gt;&lt;author&gt;Yang, M.&lt;/author&gt;&lt;author&gt;van Bruggen, R.&lt;/author&gt;&lt;author&gt;Xu, W.&lt;/author&gt;&lt;/authors&gt;&lt;/contributors&gt;&lt;language&gt;eng&lt;/language&gt;&lt;added-date format="utc"&gt;1444855056&lt;/added-date&gt;&lt;ref-type name="Journal Article"&gt;17&lt;/ref-type&gt;&lt;rec-number&gt;211&lt;/rec-number&gt;&lt;last-updated-date format="utc"&gt;1444855056&lt;/last-updated-date&gt;&lt;accession-num&gt;22362934&lt;/accession-num&gt;&lt;electronic-resource-num&gt;10.1177/1040638711426323&lt;/electronic-resource-num&gt;&lt;volume&gt;24&lt;/volume&gt;&lt;/record&gt;&lt;/Cite&gt;&lt;/EndNote&gt;</w:instrText>
      </w:r>
      <w:r>
        <w:fldChar w:fldCharType="separate"/>
      </w:r>
      <w:r w:rsidR="007E4076" w:rsidRPr="007E4076">
        <w:rPr>
          <w:noProof/>
          <w:vertAlign w:val="superscript"/>
        </w:rPr>
        <w:t>128</w:t>
      </w:r>
      <w:r>
        <w:fldChar w:fldCharType="end"/>
      </w:r>
    </w:p>
    <w:p w14:paraId="6DC92947" w14:textId="77777777" w:rsidR="00371B62" w:rsidRDefault="00371B62" w:rsidP="007123A0">
      <w:pPr>
        <w:pStyle w:val="NPBtext"/>
        <w:ind w:left="720"/>
      </w:pPr>
    </w:p>
    <w:p w14:paraId="59418878" w14:textId="77777777" w:rsidR="00371B62" w:rsidRDefault="00371B62" w:rsidP="007123A0">
      <w:pPr>
        <w:pStyle w:val="NPBtext"/>
        <w:ind w:left="720"/>
      </w:pPr>
      <w:r>
        <w:rPr>
          <w:b/>
        </w:rPr>
        <w:t>IFA/CF/HI</w:t>
      </w:r>
      <w:r>
        <w:t xml:space="preserve">—No reliable testing methods are available.  </w:t>
      </w:r>
    </w:p>
    <w:p w14:paraId="413E32A9" w14:textId="77777777" w:rsidR="007123A0" w:rsidRDefault="007123A0" w:rsidP="007123A0">
      <w:pPr>
        <w:pStyle w:val="NPBtext"/>
      </w:pPr>
    </w:p>
    <w:p w14:paraId="0A6D8B89" w14:textId="7A664A52" w:rsidR="00371B62" w:rsidRPr="004A35A5" w:rsidRDefault="007123A0" w:rsidP="007123A0">
      <w:pPr>
        <w:pStyle w:val="NPBheading1"/>
      </w:pPr>
      <w:bookmarkStart w:id="66" w:name="_Toc442082123"/>
      <w:r>
        <w:t xml:space="preserve">22. </w:t>
      </w:r>
      <w:r w:rsidR="00371B62" w:rsidRPr="004A35A5">
        <w:t>Swine papillomavirus</w:t>
      </w:r>
      <w:bookmarkEnd w:id="66"/>
    </w:p>
    <w:p w14:paraId="2BB82BF2" w14:textId="7C6A79D3" w:rsidR="00371B62" w:rsidRPr="007123A0" w:rsidRDefault="007123A0" w:rsidP="007123A0">
      <w:pPr>
        <w:pStyle w:val="Heading1"/>
      </w:pPr>
      <w:bookmarkStart w:id="67" w:name="_Toc442082124"/>
      <w:r>
        <w:t>22.1 Antigen Testing</w:t>
      </w:r>
      <w:bookmarkEnd w:id="67"/>
    </w:p>
    <w:p w14:paraId="537AB329" w14:textId="12B018C0" w:rsidR="00371B62" w:rsidRDefault="00371B62" w:rsidP="007123A0">
      <w:pPr>
        <w:pStyle w:val="NPBtext"/>
        <w:ind w:left="720"/>
      </w:pPr>
      <w:r>
        <w:rPr>
          <w:b/>
        </w:rPr>
        <w:t>VI</w:t>
      </w:r>
      <w:r>
        <w:t xml:space="preserve">—Method has been described; cell lines of porcine origin appear to be most </w:t>
      </w:r>
      <w:r w:rsidR="006F1029">
        <w:t>effective for culture of swine papillomavirus.</w:t>
      </w:r>
      <w:r>
        <w:fldChar w:fldCharType="begin"/>
      </w:r>
      <w:r w:rsidR="007E4076">
        <w:instrText xml:space="preserve"> ADDIN EN.CITE &lt;EndNote&gt;&lt;Cite&gt;&lt;Author&gt;Newman&lt;/Author&gt;&lt;Year&gt;1972&lt;/Year&gt;&lt;IDText&gt;Characteristics of a swine papovavirus&lt;/IDText&gt;&lt;DisplayText&gt;&lt;style face="superscript"&gt;131&lt;/style&gt;&lt;/DisplayText&gt;&lt;record&gt;&lt;dates&gt;&lt;pub-dates&gt;&lt;date&gt;Jun&lt;/date&gt;&lt;/pub-dates&gt;&lt;year&gt;1972&lt;/year&gt;&lt;/dates&gt;&lt;keywords&gt;&lt;keyword&gt;Animals&lt;/keyword&gt;&lt;keyword&gt;Antibodies, Viral&lt;/keyword&gt;&lt;keyword&gt;Cell Line&lt;/keyword&gt;&lt;keyword&gt;Centrifugation, Density Gradient&lt;/keyword&gt;&lt;keyword&gt;DNA, Viral&lt;/keyword&gt;&lt;keyword&gt;Dogs&lt;/keyword&gt;&lt;keyword&gt;Ethers&lt;/keyword&gt;&lt;keyword&gt;Fluorescent Antibody Technique&lt;/keyword&gt;&lt;keyword&gt;Humans&lt;/keyword&gt;&lt;keyword&gt;Kidney&lt;/keyword&gt;&lt;keyword&gt;Mice&lt;/keyword&gt;&lt;keyword&gt;Microscopy, Electron&lt;/keyword&gt;&lt;keyword&gt;Neutralization Tests&lt;/keyword&gt;&lt;keyword&gt;Nucleic Acids&lt;/keyword&gt;&lt;keyword&gt;Papillomaviridae&lt;/keyword&gt;&lt;keyword&gt;Polyomaviridae&lt;/keyword&gt;&lt;keyword&gt;Polyomavirus&lt;/keyword&gt;&lt;keyword&gt;RNA, Viral&lt;/keyword&gt;&lt;keyword&gt;Swine&lt;/keyword&gt;&lt;keyword&gt;Swine Diseases&lt;/keyword&gt;&lt;keyword&gt;Temperature&lt;/keyword&gt;&lt;keyword&gt;Vibration&lt;/keyword&gt;&lt;/keywords&gt;&lt;urls&gt;&lt;related-urls&gt;&lt;url&gt;http://www.ncbi.nlm.nih.gov/pubmed/4344097&lt;/url&gt;&lt;/related-urls&gt;&lt;/urls&gt;&lt;isbn&gt;0019-9567&lt;/isbn&gt;&lt;custom2&gt;PMC422472&lt;/custom2&gt;&lt;titles&gt;&lt;title&gt;Characteristics of a swine papovavirus&lt;/title&gt;&lt;secondary-title&gt;Infect Immun&lt;/secondary-title&gt;&lt;/titles&gt;&lt;pages&gt;961-7&lt;/pages&gt;&lt;number&gt;6&lt;/number&gt;&lt;contributors&gt;&lt;authors&gt;&lt;author&gt;Newman, J. T.&lt;/author&gt;&lt;author&gt;Smith, K. O.&lt;/author&gt;&lt;/authors&gt;&lt;/contributors&gt;&lt;language&gt;eng&lt;/language&gt;&lt;added-date format="utc"&gt;1444837649&lt;/added-date&gt;&lt;ref-type name="Journal Article"&gt;17&lt;/ref-type&gt;&lt;rec-number&gt;207&lt;/rec-number&gt;&lt;last-updated-date format="utc"&gt;1444837649&lt;/last-updated-date&gt;&lt;accession-num&gt;4344097&lt;/accession-num&gt;&lt;volume&gt;5&lt;/volume&gt;&lt;/record&gt;&lt;/Cite&gt;&lt;/EndNote&gt;</w:instrText>
      </w:r>
      <w:r>
        <w:fldChar w:fldCharType="separate"/>
      </w:r>
      <w:r w:rsidR="007E4076" w:rsidRPr="007E4076">
        <w:rPr>
          <w:noProof/>
          <w:vertAlign w:val="superscript"/>
        </w:rPr>
        <w:t>131</w:t>
      </w:r>
      <w:r>
        <w:fldChar w:fldCharType="end"/>
      </w:r>
      <w:r w:rsidR="006F1029">
        <w:t xml:space="preserve"> </w:t>
      </w:r>
      <w:r>
        <w:t xml:space="preserve">However, virus </w:t>
      </w:r>
      <w:r w:rsidR="006F1029">
        <w:t xml:space="preserve">isolation is not commonly used </w:t>
      </w:r>
      <w:r>
        <w:t>due to the unreliability of the method for this virus, and would not likely be a suitable choice for large-scale diagnostic testing.</w:t>
      </w:r>
    </w:p>
    <w:p w14:paraId="25381A57" w14:textId="77777777" w:rsidR="00371B62" w:rsidRDefault="00371B62" w:rsidP="007123A0">
      <w:pPr>
        <w:pStyle w:val="NPBtext"/>
        <w:ind w:left="720"/>
        <w:rPr>
          <w:b/>
        </w:rPr>
      </w:pPr>
    </w:p>
    <w:p w14:paraId="74574B67" w14:textId="70D66710" w:rsidR="00371B62" w:rsidRDefault="00371B62" w:rsidP="007123A0">
      <w:pPr>
        <w:pStyle w:val="NPBtext"/>
        <w:ind w:left="720"/>
      </w:pPr>
      <w:r>
        <w:rPr>
          <w:b/>
        </w:rPr>
        <w:t>RT-PCR</w:t>
      </w:r>
      <w:r>
        <w:t>—Currently the most common method used for papillomavirus detection in literatu</w:t>
      </w:r>
      <w:r w:rsidR="006F1029">
        <w:t>re; primers have been described.</w:t>
      </w:r>
      <w:r>
        <w:fldChar w:fldCharType="begin"/>
      </w:r>
      <w:r w:rsidR="007E4076">
        <w:instrText xml:space="preserve"> ADDIN EN.CITE &lt;EndNote&gt;&lt;Cite&gt;&lt;Author&gt;Stevens&lt;/Author&gt;&lt;Year&gt;2008&lt;/Year&gt;&lt;IDText&gt;Isolation and cloning of two variant papillomaviruses from domestic pigs: Sus scrofa papillomaviruses type 1 variants a and b&lt;/IDText&gt;&lt;DisplayText&gt;&lt;style face="superscript"&gt;132&lt;/style&gt;&lt;/DisplayText&gt;&lt;record&gt;&lt;dates&gt;&lt;pub-dates&gt;&lt;date&gt;Oct&lt;/date&gt;&lt;/pub-dates&gt;&lt;year&gt;2008&lt;/year&gt;&lt;/dates&gt;&lt;keywords&gt;&lt;keyword&gt;Alphapapillomavirus&lt;/keyword&gt;&lt;keyword&gt;Animals&lt;/keyword&gt;&lt;keyword&gt;Animals, Domestic&lt;/keyword&gt;&lt;keyword&gt;Cloning, Molecular&lt;/keyword&gt;&lt;keyword&gt;DNA, Viral&lt;/keyword&gt;&lt;keyword&gt;Female&lt;/keyword&gt;&lt;keyword&gt;Genetic Variation&lt;/keyword&gt;&lt;keyword&gt;Molecular Sequence Data&lt;/keyword&gt;&lt;keyword&gt;Phylogeny&lt;/keyword&gt;&lt;keyword&gt;Polymerase Chain Reaction&lt;/keyword&gt;&lt;keyword&gt;Sequence Analysis, DNA&lt;/keyword&gt;&lt;keyword&gt;Skin&lt;/keyword&gt;&lt;keyword&gt;Sus scrofa&lt;/keyword&gt;&lt;keyword&gt;Viral Proteins&lt;/keyword&gt;&lt;/keywords&gt;&lt;urls&gt;&lt;related-urls&gt;&lt;url&gt;http://www.ncbi.nlm.nih.gov/pubmed/18796716&lt;/url&gt;&lt;/related-urls&gt;&lt;/urls&gt;&lt;isbn&gt;0022-1317&lt;/isbn&gt;&lt;titles&gt;&lt;title&gt;Isolation and cloning of two variant papillomaviruses from domestic pigs: Sus scrofa papillomaviruses type 1 variants a and b&lt;/title&gt;&lt;secondary-title&gt;J Gen Virol&lt;/secondary-title&gt;&lt;/titles&gt;&lt;pages&gt;2475-81&lt;/pages&gt;&lt;number&gt;Pt 10&lt;/number&gt;&lt;contributors&gt;&lt;authors&gt;&lt;author&gt;Stevens, H.&lt;/author&gt;&lt;author&gt;Rector, A.&lt;/author&gt;&lt;author&gt;Van Der Kroght, K.&lt;/author&gt;&lt;author&gt;Van Ranst, M.&lt;/author&gt;&lt;/authors&gt;&lt;/contributors&gt;&lt;language&gt;eng&lt;/language&gt;&lt;added-date format="utc"&gt;1444837490&lt;/added-date&gt;&lt;ref-type name="Journal Article"&gt;17&lt;/ref-type&gt;&lt;rec-number&gt;206&lt;/rec-number&gt;&lt;last-updated-date format="utc"&gt;1444837490&lt;/last-updated-date&gt;&lt;accession-num&gt;18796716&lt;/accession-num&gt;&lt;electronic-resource-num&gt;10.1099/vir.0.2008/003186-0&lt;/electronic-resource-num&gt;&lt;volume&gt;89&lt;/volume&gt;&lt;/record&gt;&lt;/Cite&gt;&lt;/EndNote&gt;</w:instrText>
      </w:r>
      <w:r>
        <w:fldChar w:fldCharType="separate"/>
      </w:r>
      <w:r w:rsidR="007E4076" w:rsidRPr="007E4076">
        <w:rPr>
          <w:noProof/>
          <w:vertAlign w:val="superscript"/>
        </w:rPr>
        <w:t>132</w:t>
      </w:r>
      <w:r>
        <w:fldChar w:fldCharType="end"/>
      </w:r>
      <w:r w:rsidR="006F1029">
        <w:t xml:space="preserve"> </w:t>
      </w:r>
      <w:r>
        <w:t>Sensitivity is reported a</w:t>
      </w:r>
      <w:r w:rsidR="00B06BBF">
        <w:t xml:space="preserve">s high; specificity within the </w:t>
      </w:r>
      <w:r w:rsidR="00B06BBF" w:rsidRPr="00B06BBF">
        <w:rPr>
          <w:i/>
        </w:rPr>
        <w:t>P</w:t>
      </w:r>
      <w:r w:rsidRPr="00B06BBF">
        <w:rPr>
          <w:i/>
        </w:rPr>
        <w:t>apillomaviridae</w:t>
      </w:r>
      <w:r>
        <w:t xml:space="preserve"> is designed as low, so that the test will detect novel papillomaviruses.</w:t>
      </w:r>
    </w:p>
    <w:p w14:paraId="316EEE20" w14:textId="77777777" w:rsidR="00807A67" w:rsidRDefault="00807A67" w:rsidP="00807A67">
      <w:pPr>
        <w:pStyle w:val="NPBtext"/>
        <w:ind w:left="720"/>
        <w:rPr>
          <w:b/>
        </w:rPr>
      </w:pPr>
    </w:p>
    <w:p w14:paraId="7644333F" w14:textId="77777777" w:rsidR="00807A67" w:rsidRDefault="00807A67" w:rsidP="00807A67">
      <w:pPr>
        <w:pStyle w:val="NPBtext"/>
        <w:ind w:left="720"/>
      </w:pPr>
      <w:r>
        <w:rPr>
          <w:b/>
        </w:rPr>
        <w:t>qRT-PCR</w:t>
      </w:r>
      <w:r>
        <w:t>/</w:t>
      </w:r>
      <w:r>
        <w:rPr>
          <w:b/>
        </w:rPr>
        <w:t>FA</w:t>
      </w:r>
      <w:r>
        <w:t>—No reliable testing method available.</w:t>
      </w:r>
    </w:p>
    <w:p w14:paraId="53F4996A" w14:textId="77777777" w:rsidR="00371B62" w:rsidRDefault="00371B62" w:rsidP="007123A0">
      <w:pPr>
        <w:pStyle w:val="NPBtext"/>
        <w:ind w:left="720"/>
      </w:pPr>
    </w:p>
    <w:p w14:paraId="69AE6008" w14:textId="780EC0F9" w:rsidR="00371B62" w:rsidRDefault="00371B62" w:rsidP="007123A0">
      <w:pPr>
        <w:pStyle w:val="NPBtext"/>
        <w:ind w:left="720"/>
      </w:pPr>
      <w:r>
        <w:rPr>
          <w:b/>
        </w:rPr>
        <w:t>IHC</w:t>
      </w:r>
      <w:r w:rsidR="006F1029">
        <w:t>—A method has been described</w:t>
      </w:r>
      <w:r>
        <w:fldChar w:fldCharType="begin"/>
      </w:r>
      <w:r w:rsidR="007E4076">
        <w:instrText xml:space="preserve"> ADDIN EN.CITE &lt;EndNote&gt;&lt;Cite&gt;&lt;Author&gt;Sironi&lt;/Author&gt;&lt;Year&gt;1990&lt;/Year&gt;&lt;IDText&gt;Immunohistochemical detection of papillomavirus structural antigens in animal hyperplastic and neoplastic epithelial lesions&lt;/IDText&gt;&lt;DisplayText&gt;&lt;style face="superscript"&gt;133&lt;/style&gt;&lt;/DisplayText&gt;&lt;record&gt;&lt;dates&gt;&lt;pub-dates&gt;&lt;date&gt;Dec&lt;/date&gt;&lt;/pub-dates&gt;&lt;year&gt;1990&lt;/year&gt;&lt;/dates&gt;&lt;keywords&gt;&lt;keyword&gt;Animals&lt;/keyword&gt;&lt;keyword&gt;Antigens, Viral&lt;/keyword&gt;&lt;keyword&gt;Bird Diseases&lt;/keyword&gt;&lt;keyword&gt;Birds&lt;/keyword&gt;&lt;keyword&gt;Hyperplasia&lt;/keyword&gt;&lt;keyword&gt;Immunohistochemistry&lt;/keyword&gt;&lt;keyword&gt;Mammals&lt;/keyword&gt;&lt;keyword&gt;Neoplasms&lt;/keyword&gt;&lt;keyword&gt;Papillomaviridae&lt;/keyword&gt;&lt;keyword&gt;Precancerous Conditions&lt;/keyword&gt;&lt;/keywords&gt;&lt;urls&gt;&lt;related-urls&gt;&lt;url&gt;http://www.ncbi.nlm.nih.gov/pubmed/1963721&lt;/url&gt;&lt;/related-urls&gt;&lt;/urls&gt;&lt;isbn&gt;0514-7158&lt;/isbn&gt;&lt;titles&gt;&lt;title&gt;Immunohistochemical detection of papillomavirus structural antigens in animal hyperplastic and neoplastic epithelial lesions&lt;/title&gt;&lt;secondary-title&gt;Zentralbl Veterinarmed A&lt;/secondary-title&gt;&lt;/titles&gt;&lt;pages&gt;760-70&lt;/pages&gt;&lt;number&gt;10&lt;/number&gt;&lt;contributors&gt;&lt;authors&gt;&lt;author&gt;Sironi, G.&lt;/author&gt;&lt;author&gt;Caniatti, M.&lt;/author&gt;&lt;author&gt;Scanziani, E.&lt;/author&gt;&lt;/authors&gt;&lt;/contributors&gt;&lt;language&gt;eng&lt;/language&gt;&lt;added-date format="utc"&gt;1444839208&lt;/added-date&gt;&lt;ref-type name="Journal Article"&gt;17&lt;/ref-type&gt;&lt;rec-number&gt;208&lt;/rec-number&gt;&lt;last-updated-date format="utc"&gt;1444839208&lt;/last-updated-date&gt;&lt;accession-num&gt;1963721&lt;/accession-num&gt;&lt;volume&gt;37&lt;/volume&gt;&lt;/record&gt;&lt;/Cite&gt;&lt;/EndNote&gt;</w:instrText>
      </w:r>
      <w:r>
        <w:fldChar w:fldCharType="separate"/>
      </w:r>
      <w:r w:rsidR="007E4076" w:rsidRPr="007E4076">
        <w:rPr>
          <w:noProof/>
          <w:vertAlign w:val="superscript"/>
        </w:rPr>
        <w:t>133</w:t>
      </w:r>
      <w:r>
        <w:fldChar w:fldCharType="end"/>
      </w:r>
      <w:r>
        <w:t>; sensitivity appears to be quite low, however, and modifications to the method would be recommended before using as a diagnostic tool.</w:t>
      </w:r>
    </w:p>
    <w:p w14:paraId="61A6FBA7" w14:textId="77777777" w:rsidR="00371B62" w:rsidRDefault="00371B62" w:rsidP="007123A0">
      <w:pPr>
        <w:pStyle w:val="NPBtext"/>
        <w:ind w:left="720"/>
        <w:rPr>
          <w:b/>
        </w:rPr>
      </w:pPr>
    </w:p>
    <w:p w14:paraId="4D246BAE" w14:textId="77777777" w:rsidR="00371B62" w:rsidRDefault="00371B62" w:rsidP="00371B62">
      <w:pPr>
        <w:spacing w:after="0" w:line="240" w:lineRule="auto"/>
      </w:pPr>
    </w:p>
    <w:p w14:paraId="70E262E9" w14:textId="7B28020A" w:rsidR="007123A0" w:rsidRDefault="007123A0" w:rsidP="007123A0">
      <w:pPr>
        <w:pStyle w:val="Heading1"/>
      </w:pPr>
      <w:bookmarkStart w:id="68" w:name="_Toc442082125"/>
      <w:r>
        <w:t xml:space="preserve">22.2 </w:t>
      </w:r>
      <w:r w:rsidR="00371B62" w:rsidRPr="005F496C">
        <w:t>Anti</w:t>
      </w:r>
      <w:r w:rsidR="00371B62">
        <w:t>body</w:t>
      </w:r>
      <w:r>
        <w:t xml:space="preserve"> Testing</w:t>
      </w:r>
      <w:bookmarkEnd w:id="68"/>
    </w:p>
    <w:p w14:paraId="0943DA11" w14:textId="3F948F61" w:rsidR="00371B62" w:rsidRDefault="006F1029" w:rsidP="007123A0">
      <w:pPr>
        <w:pStyle w:val="NPBtext"/>
        <w:ind w:left="720"/>
      </w:pPr>
      <w:r>
        <w:t xml:space="preserve">Detection methods for swine </w:t>
      </w:r>
      <w:r w:rsidR="00371B62">
        <w:t>papillomavirus antibody have not been publish</w:t>
      </w:r>
      <w:r>
        <w:t xml:space="preserve">ed; no reliable method exists. </w:t>
      </w:r>
      <w:r w:rsidR="00371B62">
        <w:t>One description of a serum ne</w:t>
      </w:r>
      <w:r>
        <w:t>utralization test was published</w:t>
      </w:r>
      <w:r w:rsidR="00371B62">
        <w:fldChar w:fldCharType="begin"/>
      </w:r>
      <w:r w:rsidR="007E4076">
        <w:instrText xml:space="preserve"> ADDIN EN.CITE &lt;EndNote&gt;&lt;Cite&gt;&lt;Author&gt;Newman&lt;/Author&gt;&lt;Year&gt;1972&lt;/Year&gt;&lt;IDText&gt;Characteristics of a swine papovavirus&lt;/IDText&gt;&lt;DisplayText&gt;&lt;style face="superscript"&gt;131&lt;/style&gt;&lt;/DisplayText&gt;&lt;record&gt;&lt;dates&gt;&lt;pub-dates&gt;&lt;date&gt;Jun&lt;/date&gt;&lt;/pub-dates&gt;&lt;year&gt;1972&lt;/year&gt;&lt;/dates&gt;&lt;keywords&gt;&lt;keyword&gt;Animals&lt;/keyword&gt;&lt;keyword&gt;Antibodies, Viral&lt;/keyword&gt;&lt;keyword&gt;Cell Line&lt;/keyword&gt;&lt;keyword&gt;Centrifugation, Density Gradient&lt;/keyword&gt;&lt;keyword&gt;DNA, Viral&lt;/keyword&gt;&lt;keyword&gt;Dogs&lt;/keyword&gt;&lt;keyword&gt;Ethers&lt;/keyword&gt;&lt;keyword&gt;Fluorescent Antibody Technique&lt;/keyword&gt;&lt;keyword&gt;Humans&lt;/keyword&gt;&lt;keyword&gt;Kidney&lt;/keyword&gt;&lt;keyword&gt;Mice&lt;/keyword&gt;&lt;keyword&gt;Microscopy, Electron&lt;/keyword&gt;&lt;keyword&gt;Neutralization Tests&lt;/keyword&gt;&lt;keyword&gt;Nucleic Acids&lt;/keyword&gt;&lt;keyword&gt;Papillomaviridae&lt;/keyword&gt;&lt;keyword&gt;Polyomaviridae&lt;/keyword&gt;&lt;keyword&gt;Polyomavirus&lt;/keyword&gt;&lt;keyword&gt;RNA, Viral&lt;/keyword&gt;&lt;keyword&gt;Swine&lt;/keyword&gt;&lt;keyword&gt;Swine Diseases&lt;/keyword&gt;&lt;keyword&gt;Temperature&lt;/keyword&gt;&lt;keyword&gt;Vibration&lt;/keyword&gt;&lt;/keywords&gt;&lt;urls&gt;&lt;related-urls&gt;&lt;url&gt;http://www.ncbi.nlm.nih.gov/pubmed/4344097&lt;/url&gt;&lt;/related-urls&gt;&lt;/urls&gt;&lt;isbn&gt;0019-9567&lt;/isbn&gt;&lt;custom2&gt;PMC422472&lt;/custom2&gt;&lt;titles&gt;&lt;title&gt;Characteristics of a swine papovavirus&lt;/title&gt;&lt;secondary-title&gt;Infect Immun&lt;/secondary-title&gt;&lt;/titles&gt;&lt;pages&gt;961-7&lt;/pages&gt;&lt;number&gt;6&lt;/number&gt;&lt;contributors&gt;&lt;authors&gt;&lt;author&gt;Newman, J. T.&lt;/author&gt;&lt;author&gt;Smith, K. O.&lt;/author&gt;&lt;/authors&gt;&lt;/contributors&gt;&lt;language&gt;eng&lt;/language&gt;&lt;added-date format="utc"&gt;1444837649&lt;/added-date&gt;&lt;ref-type name="Journal Article"&gt;17&lt;/ref-type&gt;&lt;rec-number&gt;207&lt;/rec-number&gt;&lt;last-updated-date format="utc"&gt;1444837649&lt;/last-updated-date&gt;&lt;accession-num&gt;4344097&lt;/accession-num&gt;&lt;volume&gt;5&lt;/volume&gt;&lt;/record&gt;&lt;/Cite&gt;&lt;/EndNote&gt;</w:instrText>
      </w:r>
      <w:r w:rsidR="00371B62">
        <w:fldChar w:fldCharType="separate"/>
      </w:r>
      <w:r w:rsidR="007E4076" w:rsidRPr="007E4076">
        <w:rPr>
          <w:noProof/>
          <w:vertAlign w:val="superscript"/>
        </w:rPr>
        <w:t>131</w:t>
      </w:r>
      <w:r w:rsidR="00371B62">
        <w:fldChar w:fldCharType="end"/>
      </w:r>
      <w:r w:rsidR="00371B62">
        <w:t>, but validation has not been conducted, and no repeated applications of the method appear to have been conducted since the publication in 1972.</w:t>
      </w:r>
    </w:p>
    <w:p w14:paraId="6A96C8B9" w14:textId="77777777" w:rsidR="006F1029" w:rsidRDefault="006F1029" w:rsidP="007123A0">
      <w:pPr>
        <w:pStyle w:val="NPBtext"/>
        <w:ind w:left="720"/>
      </w:pPr>
    </w:p>
    <w:p w14:paraId="786B3E17" w14:textId="0033FD5A" w:rsidR="00371B62" w:rsidRDefault="007123A0" w:rsidP="007123A0">
      <w:pPr>
        <w:pStyle w:val="NPBheading1"/>
      </w:pPr>
      <w:bookmarkStart w:id="69" w:name="_Toc442082126"/>
      <w:r>
        <w:t xml:space="preserve">23. </w:t>
      </w:r>
      <w:r w:rsidR="00371B62" w:rsidRPr="004A35A5">
        <w:t>Swine pox</w:t>
      </w:r>
      <w:r w:rsidR="00371B62">
        <w:t xml:space="preserve"> virus</w:t>
      </w:r>
      <w:bookmarkEnd w:id="69"/>
      <w:r w:rsidR="00371B62">
        <w:t xml:space="preserve"> </w:t>
      </w:r>
    </w:p>
    <w:p w14:paraId="5A40EBDF" w14:textId="658B0AEF" w:rsidR="00371B62" w:rsidRPr="007123A0" w:rsidRDefault="007123A0" w:rsidP="007123A0">
      <w:pPr>
        <w:pStyle w:val="Heading1"/>
      </w:pPr>
      <w:bookmarkStart w:id="70" w:name="_Toc442082127"/>
      <w:r>
        <w:t>23.1 Antigen Testing</w:t>
      </w:r>
      <w:bookmarkEnd w:id="70"/>
    </w:p>
    <w:p w14:paraId="07A5A115" w14:textId="776DA57F" w:rsidR="00371B62" w:rsidRDefault="00371B62" w:rsidP="007123A0">
      <w:pPr>
        <w:pStyle w:val="NPBtext"/>
        <w:ind w:left="720"/>
      </w:pPr>
      <w:r>
        <w:rPr>
          <w:b/>
        </w:rPr>
        <w:t>VI</w:t>
      </w:r>
      <w:r>
        <w:t>—Virus isolat</w:t>
      </w:r>
      <w:r w:rsidR="006F1029">
        <w:t>ion methods have been described</w:t>
      </w:r>
      <w:r>
        <w:fldChar w:fldCharType="begin">
          <w:fldData xml:space="preserve">PEVuZE5vdGU+PENpdGU+PEF1dGhvcj5LYXN6YTwvQXV0aG9yPjxZZWFyPjE5NjA8L1llYXI+PElE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</w:fldData>
        </w:fldChar>
      </w:r>
      <w:r w:rsidR="007E4076">
        <w:instrText xml:space="preserve"> ADDIN EN.CITE </w:instrText>
      </w:r>
      <w:r w:rsidR="007E4076">
        <w:fldChar w:fldCharType="begin">
          <w:fldData xml:space="preserve">PEVuZE5vdGU+PENpdGU+PEF1dGhvcj5LYXN6YTwvQXV0aG9yPjxZZWFyPjE5NjA8L1llYXI+PElE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</w:fldData>
        </w:fldChar>
      </w:r>
      <w:r w:rsidR="007E4076">
        <w:instrText xml:space="preserve"> ADDIN EN.CITE.DATA </w:instrText>
      </w:r>
      <w:r w:rsidR="007E4076">
        <w:fldChar w:fldCharType="end"/>
      </w:r>
      <w:r>
        <w:fldChar w:fldCharType="separate"/>
      </w:r>
      <w:r w:rsidR="007E4076" w:rsidRPr="007E4076">
        <w:rPr>
          <w:noProof/>
          <w:vertAlign w:val="superscript"/>
        </w:rPr>
        <w:t>134-136</w:t>
      </w:r>
      <w:r>
        <w:fldChar w:fldCharType="end"/>
      </w:r>
      <w:r>
        <w:t>, but are not commonly used for diagnosis due to the increased speed and sensitivity of PCR assays.</w:t>
      </w:r>
    </w:p>
    <w:p w14:paraId="782158A6" w14:textId="77777777" w:rsidR="00371B62" w:rsidRDefault="00371B62" w:rsidP="007123A0">
      <w:pPr>
        <w:pStyle w:val="NPBtext"/>
        <w:ind w:left="720"/>
        <w:rPr>
          <w:b/>
        </w:rPr>
      </w:pPr>
    </w:p>
    <w:p w14:paraId="3252D716" w14:textId="68AE1E3C" w:rsidR="00371B62" w:rsidRDefault="00371B62" w:rsidP="007123A0">
      <w:pPr>
        <w:pStyle w:val="NPBtext"/>
        <w:ind w:left="720"/>
      </w:pPr>
      <w:r>
        <w:rPr>
          <w:b/>
        </w:rPr>
        <w:t>PCR</w:t>
      </w:r>
      <w:r>
        <w:t>—A rapid duplex PCR assay has recently been developed for simultaneou</w:t>
      </w:r>
      <w:r w:rsidR="006F1029">
        <w:t>s and independent detection of swinepox virus and v</w:t>
      </w:r>
      <w:r>
        <w:t xml:space="preserve">accinia virus; no cross-reaction with 9 other related pox-viruses was evident (high specificity) and the PCR assay was able to detect down to 0.1ng/reaction </w:t>
      </w:r>
      <w:r w:rsidR="006F1029">
        <w:t>of viral DNA (high sensitivity).</w:t>
      </w:r>
      <w:r>
        <w:fldChar w:fldCharType="begin"/>
      </w:r>
      <w:r w:rsidR="007E4076">
        <w:instrText xml:space="preserve"> ADDIN EN.CITE &lt;EndNote&gt;&lt;Cite&gt;&lt;Author&gt;Medaglia&lt;/Author&gt;&lt;Year&gt;2015&lt;/Year&gt;&lt;IDText&gt;One-step duplex polymerase chain reactionf for the detection of swinepox and vaccinia viruses in skin lesions of swine with poxvirus-related disease&lt;/IDText&gt;&lt;DisplayText&gt;&lt;style face="superscript"&gt;137&lt;/style&gt;&lt;/DisplayText&gt;&lt;record&gt;&lt;urls&gt;&lt;related-urls&gt;&lt;url&gt;http://ac.els-cdn.com/S0166093415001007/1-s2.0-S0166093415001007-main.pdf?_tid=f726b7d2-683f-11e5-96b8-00000aacb35d&amp;amp;acdnat=1443706144_d0dde9ca027a2a4245ac531179c52838&lt;/url&gt;&lt;/related-urls&gt;&lt;/urls&gt;&lt;titles&gt;&lt;title&gt;One-step duplex polymerase chain reactionf for the detection of swinepox and vaccinia viruses in skin lesions of swine with poxvirus-related disease&lt;/title&gt;&lt;secondary-title&gt;Journal of Virological Methods&lt;/secondary-title&gt;&lt;/titles&gt;&lt;pages&gt;10-13&lt;/pages&gt;&lt;contributors&gt;&lt;authors&gt;&lt;author&gt;Medaglia, Maria Luiza G.&lt;/author&gt;&lt;author&gt;Sa, Natalia M.B.&lt;/author&gt;&lt;author&gt;Correa, Isadora A.&lt;/author&gt;&lt;author&gt;Costa, Luciana J.&lt;/author&gt;&lt;/authors&gt;&lt;/contributors&gt;&lt;added-date format="utc"&gt;1443706302&lt;/added-date&gt;&lt;ref-type name="Journal Article"&gt;17&lt;/ref-type&gt;&lt;dates&gt;&lt;year&gt;2015&lt;/year&gt;&lt;/dates&gt;&lt;rec-number&gt;83&lt;/rec-number&gt;&lt;last-updated-date format="utc"&gt;1443706302&lt;/last-updated-date&gt;&lt;volume&gt;219&lt;/volume&gt;&lt;/record&gt;&lt;/Cite&gt;&lt;/EndNote&gt;</w:instrText>
      </w:r>
      <w:r>
        <w:fldChar w:fldCharType="separate"/>
      </w:r>
      <w:r w:rsidR="007E4076" w:rsidRPr="007E4076">
        <w:rPr>
          <w:noProof/>
          <w:vertAlign w:val="superscript"/>
        </w:rPr>
        <w:t>137</w:t>
      </w:r>
      <w:r>
        <w:fldChar w:fldCharType="end"/>
      </w:r>
      <w:r w:rsidR="006F1029">
        <w:t xml:space="preserve"> </w:t>
      </w:r>
      <w:r>
        <w:t>Primers were also published i</w:t>
      </w:r>
      <w:r w:rsidR="006F1029">
        <w:t>n another recent research paper</w:t>
      </w:r>
      <w:r>
        <w:fldChar w:fldCharType="begin"/>
      </w:r>
      <w:r w:rsidR="007E4076">
        <w:instrText xml:space="preserve"> ADDIN EN.CITE &lt;EndNote&gt;&lt;Cite&gt;&lt;Author&gt;Jindal&lt;/Author&gt;&lt;Year&gt;2015&lt;/Year&gt;&lt;IDText&gt;Molecular detection of swinepox virus in two piggery units in Haryana state&lt;/IDText&gt;&lt;DisplayText&gt;&lt;style face="superscript"&gt;138&lt;/style&gt;&lt;/DisplayText&gt;&lt;record&gt;&lt;urls&gt;&lt;related-urls&gt;&lt;url&gt;http://www.luvas.edu.in/download/harvet2015/21.pdf&lt;/url&gt;&lt;/related-urls&gt;&lt;/urls&gt;&lt;titles&gt;&lt;title&gt;Molecular detection of swinepox virus in two piggery units in Haryana state&lt;/title&gt;&lt;secondary-title&gt;Haryana Veterinary Journal&lt;/secondary-title&gt;&lt;/titles&gt;&lt;pages&gt;72-74&lt;/pages&gt;&lt;number&gt;1&lt;/number&gt;&lt;contributors&gt;&lt;authors&gt;&lt;author&gt;Jindal, N.&lt;/author&gt;&lt;author&gt;Barua, S.&lt;/author&gt;&lt;author&gt;Riyesh, T.&lt;/author&gt;&lt;author&gt;Lather, Anshul&lt;/author&gt;&lt;author&gt;Narang, G.&lt;/author&gt;&lt;/authors&gt;&lt;/contributors&gt;&lt;added-date format="utc"&gt;1443706670&lt;/added-date&gt;&lt;ref-type name="Journal Article"&gt;17&lt;/ref-type&gt;&lt;dates&gt;&lt;year&gt;2015&lt;/year&gt;&lt;/dates&gt;&lt;rec-number&gt;85&lt;/rec-number&gt;&lt;last-updated-date format="utc"&gt;1443706670&lt;/last-updated-date&gt;&lt;volume&gt;54&lt;/volume&gt;&lt;/record&gt;&lt;/Cite&gt;&lt;/EndNote&gt;</w:instrText>
      </w:r>
      <w:r>
        <w:fldChar w:fldCharType="separate"/>
      </w:r>
      <w:r w:rsidR="007E4076" w:rsidRPr="007E4076">
        <w:rPr>
          <w:noProof/>
          <w:vertAlign w:val="superscript"/>
        </w:rPr>
        <w:t>138</w:t>
      </w:r>
      <w:r>
        <w:fldChar w:fldCharType="end"/>
      </w:r>
      <w:r>
        <w:t>, but no sensitivity/specificity data was published.</w:t>
      </w:r>
    </w:p>
    <w:p w14:paraId="2F12275B" w14:textId="77777777" w:rsidR="00371B62" w:rsidRDefault="00371B62" w:rsidP="007123A0">
      <w:pPr>
        <w:pStyle w:val="NPBtext"/>
        <w:ind w:left="720"/>
      </w:pPr>
    </w:p>
    <w:p w14:paraId="667CA905" w14:textId="77777777" w:rsidR="00371B62" w:rsidRDefault="00371B62" w:rsidP="007123A0">
      <w:pPr>
        <w:pStyle w:val="NPBtext"/>
        <w:ind w:left="720"/>
      </w:pPr>
      <w:r>
        <w:rPr>
          <w:b/>
        </w:rPr>
        <w:t>qPCR</w:t>
      </w:r>
      <w:r>
        <w:t>—There is no record of quantitative PCR being used for swinepox diagnosis.</w:t>
      </w:r>
    </w:p>
    <w:p w14:paraId="576D1249" w14:textId="77777777" w:rsidR="00371B62" w:rsidRDefault="00371B62" w:rsidP="007123A0">
      <w:pPr>
        <w:pStyle w:val="NPBtext"/>
        <w:ind w:left="720"/>
      </w:pPr>
    </w:p>
    <w:p w14:paraId="0E6362D3" w14:textId="41CC6C2B" w:rsidR="00371B62" w:rsidRDefault="00371B62" w:rsidP="007123A0">
      <w:pPr>
        <w:pStyle w:val="NPBtext"/>
        <w:ind w:left="720"/>
      </w:pPr>
      <w:r>
        <w:rPr>
          <w:b/>
        </w:rPr>
        <w:t>FA/IHC</w:t>
      </w:r>
      <w:r>
        <w:t>—Methods have been described, but are not commonly used for swinepox diagnosis, and no sensitivity/specificit</w:t>
      </w:r>
      <w:r w:rsidR="006F1029">
        <w:t>y data exists.</w:t>
      </w:r>
      <w:r>
        <w:fldChar w:fldCharType="begin"/>
      </w:r>
      <w:r w:rsidR="007E4076">
        <w:instrText xml:space="preserve"> ADDIN EN.CITE &lt;EndNote&gt;&lt;Cite&gt;&lt;Author&gt;Cheville&lt;/Author&gt;&lt;Year&gt;1966&lt;/Year&gt;&lt;IDText&gt;Immunofluorescent and Morphologic Studies on Swinepox&lt;/IDText&gt;&lt;DisplayText&gt;&lt;style face="superscript"&gt;135&lt;/style&gt;&lt;/DisplayText&gt;&lt;record&gt;&lt;dates&gt;&lt;pub-dates&gt;&lt;date&gt;1966-09-01&lt;/date&gt;&lt;/pub-dates&gt;&lt;year&gt;1966&lt;/year&gt;&lt;/dates&gt;&lt;urls&gt;&lt;related-urls&gt;&lt;url&gt;http://vet.sagepub.com/content/3/5/556.full.pdf+html&lt;/url&gt;&lt;/related-urls&gt;&lt;/urls&gt;&lt;titles&gt;&lt;title&gt;Immunofluorescent and Morphologic Studies on Swinepox&lt;/title&gt;&lt;secondary-title&gt;Veterinary Pathology&lt;/secondary-title&gt;&lt;/titles&gt;&lt;pages&gt;559-564&lt;/pages&gt;&lt;contributors&gt;&lt;authors&gt;&lt;author&gt;Cheville, N. F.&lt;/author&gt;&lt;/authors&gt;&lt;/contributors&gt;&lt;language&gt;en&lt;/language&gt;&lt;added-date format="utc"&gt;1443704636&lt;/added-date&gt;&lt;ref-type name="Journal Article"&gt;17&lt;/ref-type&gt;&lt;rec-number&gt;80&lt;/rec-number&gt;&lt;publisher&gt;SAGE Publications&lt;/publisher&gt;&lt;last-updated-date format="utc"&gt;1443712258&lt;/last-updated-date&gt;&lt;electronic-resource-num&gt;10.1177/030098586600300512&lt;/electronic-resource-num&gt;&lt;volume&gt;3&lt;/volume&gt;&lt;/record&gt;&lt;/Cite&gt;&lt;/EndNote&gt;</w:instrText>
      </w:r>
      <w:r>
        <w:fldChar w:fldCharType="separate"/>
      </w:r>
      <w:r w:rsidR="007E4076" w:rsidRPr="007E4076">
        <w:rPr>
          <w:noProof/>
          <w:vertAlign w:val="superscript"/>
        </w:rPr>
        <w:t>135</w:t>
      </w:r>
      <w:r>
        <w:fldChar w:fldCharType="end"/>
      </w:r>
      <w:r w:rsidR="006F1029">
        <w:t xml:space="preserve"> </w:t>
      </w:r>
      <w:r>
        <w:t xml:space="preserve">Monoclonal antibodies specific for swinepox virus have been described, and would </w:t>
      </w:r>
      <w:r w:rsidR="006F1029">
        <w:t>be useful for antigen detection.</w:t>
      </w:r>
      <w:r>
        <w:fldChar w:fldCharType="begin"/>
      </w:r>
      <w:r w:rsidR="007E4076">
        <w:instrText xml:space="preserve"> ADDIN EN.CITE &lt;EndNote&gt;&lt;Cite&gt;&lt;Author&gt;Ouchi&lt;/Author&gt;&lt;Year&gt;1992&lt;/Year&gt;&lt;IDText&gt;Analysis of swinepox virus antigens using monoclonal antibodies&lt;/IDText&gt;&lt;DisplayText&gt;&lt;style face="superscript"&gt;139&lt;/style&gt;&lt;/DisplayText&gt;&lt;record&gt;&lt;urls&gt;&lt;related-urls&gt;&lt;url&gt;https://www.jstage.jst.go.jp/article/jvms1991/54/4/54_4_731/_pdf&lt;/url&gt;&lt;/related-urls&gt;&lt;/urls&gt;&lt;titles&gt;&lt;title&gt;Analysis of swinepox virus antigens using monoclonal antibodies&lt;/title&gt;&lt;secondary-title&gt;Journal of Veterinary Medical Science&lt;/secondary-title&gt;&lt;/titles&gt;&lt;pages&gt;731-737&lt;/pages&gt;&lt;number&gt;4&lt;/number&gt;&lt;contributors&gt;&lt;authors&gt;&lt;author&gt;Ouchi, Motoaki&lt;/author&gt;&lt;author&gt;Fujiwara, Mitsuo&lt;/author&gt;&lt;author&gt;Hatano, Yoshihiro&lt;/author&gt;&lt;author&gt;Yamada, Masao&lt;/author&gt;&lt;author&gt;Nii, Shiro&lt;/author&gt;&lt;/authors&gt;&lt;/contributors&gt;&lt;added-date format="utc"&gt;1443707053&lt;/added-date&gt;&lt;ref-type name="Journal Article"&gt;17&lt;/ref-type&gt;&lt;dates&gt;&lt;year&gt;1992&lt;/year&gt;&lt;/dates&gt;&lt;rec-number&gt;87&lt;/rec-number&gt;&lt;last-updated-date format="utc"&gt;1443707053&lt;/last-updated-date&gt;&lt;volume&gt;54&lt;/volume&gt;&lt;/record&gt;&lt;/Cite&gt;&lt;/EndNote&gt;</w:instrText>
      </w:r>
      <w:r>
        <w:fldChar w:fldCharType="separate"/>
      </w:r>
      <w:r w:rsidR="007E4076" w:rsidRPr="007E4076">
        <w:rPr>
          <w:noProof/>
          <w:vertAlign w:val="superscript"/>
        </w:rPr>
        <w:t>139</w:t>
      </w:r>
      <w:r>
        <w:fldChar w:fldCharType="end"/>
      </w:r>
    </w:p>
    <w:p w14:paraId="15D2E623" w14:textId="77777777" w:rsidR="00371B62" w:rsidRDefault="00371B62" w:rsidP="007123A0">
      <w:pPr>
        <w:pStyle w:val="NPBtext"/>
        <w:ind w:left="720"/>
      </w:pPr>
    </w:p>
    <w:p w14:paraId="56D38A01" w14:textId="254F5303" w:rsidR="00371B62" w:rsidRDefault="00371B62" w:rsidP="007123A0">
      <w:pPr>
        <w:pStyle w:val="NPBtext"/>
        <w:ind w:left="720"/>
      </w:pPr>
      <w:r>
        <w:rPr>
          <w:b/>
        </w:rPr>
        <w:t>OTHER</w:t>
      </w:r>
      <w:r>
        <w:t xml:space="preserve">—Electron microscopy on formalin-fixed skin, skin homogenate, or vesicular fluid has been used for diagnosis through the demonstration of poxvirus-like particles in </w:t>
      </w:r>
      <w:r w:rsidR="006F1029">
        <w:t>conjunction with clinical signs</w:t>
      </w:r>
      <w:r>
        <w:fldChar w:fldCharType="begin">
          <w:fldData xml:space="preserve">PEVuZE5vdGU+PENpdGU+PEF1dGhvcj5UaGliYXVsdDwvQXV0aG9yPjxZZWFyPjE5OTg8L1llYXI+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</w:fldData>
        </w:fldChar>
      </w:r>
      <w:r w:rsidR="007E4076">
        <w:instrText xml:space="preserve"> ADDIN EN.CITE </w:instrText>
      </w:r>
      <w:r w:rsidR="007E4076">
        <w:fldChar w:fldCharType="begin">
          <w:fldData xml:space="preserve">PEVuZE5vdGU+PENpdGU+PEF1dGhvcj5UaGliYXVsdDwvQXV0aG9yPjxZZWFyPjE5OTg8L1llYXI+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</w:fldData>
        </w:fldChar>
      </w:r>
      <w:r w:rsidR="007E4076">
        <w:instrText xml:space="preserve"> ADDIN EN.CITE.DATA </w:instrText>
      </w:r>
      <w:r w:rsidR="007E4076">
        <w:fldChar w:fldCharType="end"/>
      </w:r>
      <w:r>
        <w:fldChar w:fldCharType="separate"/>
      </w:r>
      <w:r w:rsidR="007E4076" w:rsidRPr="007E4076">
        <w:rPr>
          <w:noProof/>
          <w:vertAlign w:val="superscript"/>
        </w:rPr>
        <w:t>136,140</w:t>
      </w:r>
      <w:r>
        <w:fldChar w:fldCharType="end"/>
      </w:r>
      <w:r>
        <w:t>; howev</w:t>
      </w:r>
      <w:r w:rsidR="006F1029">
        <w:t>er, other pox-viruses (such as v</w:t>
      </w:r>
      <w:r>
        <w:t>accinia virus) can cause similar symptoms in swine, and may result in misdiagnosis using EM alone due to morpho</w:t>
      </w:r>
      <w:r w:rsidR="006F1029">
        <w:t>logical similarity.</w:t>
      </w:r>
      <w:r>
        <w:fldChar w:fldCharType="begin"/>
      </w:r>
      <w:r w:rsidR="007E4076">
        <w:instrText xml:space="preserve"> ADDIN EN.CITE &lt;EndNote&gt;&lt;Cite&gt;&lt;Author&gt;Cheville&lt;/Author&gt;&lt;Year&gt;1966&lt;/Year&gt;&lt;IDText&gt;Immunofluorescent and Morphologic Studies on Swinepox&lt;/IDText&gt;&lt;DisplayText&gt;&lt;style face="superscript"&gt;135&lt;/style&gt;&lt;/DisplayText&gt;&lt;record&gt;&lt;dates&gt;&lt;pub-dates&gt;&lt;date&gt;1966-09-01&lt;/date&gt;&lt;/pub-dates&gt;&lt;year&gt;1966&lt;/year&gt;&lt;/dates&gt;&lt;urls&gt;&lt;related-urls&gt;&lt;url&gt;http://vet.sagepub.com/content/3/5/556.full.pdf+html&lt;/url&gt;&lt;/related-urls&gt;&lt;/urls&gt;&lt;titles&gt;&lt;title&gt;Immunofluorescent and Morphologic Studies on Swinepox&lt;/title&gt;&lt;secondary-title&gt;Veterinary Pathology&lt;/secondary-title&gt;&lt;/titles&gt;&lt;pages&gt;559-564&lt;/pages&gt;&lt;contributors&gt;&lt;authors&gt;&lt;author&gt;Cheville, N. F.&lt;/author&gt;&lt;/authors&gt;&lt;/contributors&gt;&lt;language&gt;en&lt;/language&gt;&lt;added-date format="utc"&gt;1443704636&lt;/added-date&gt;&lt;ref-type name="Journal Article"&gt;17&lt;/ref-type&gt;&lt;rec-number&gt;80&lt;/rec-number&gt;&lt;publisher&gt;SAGE Publications&lt;/publisher&gt;&lt;last-updated-date format="utc"&gt;1443712258&lt;/last-updated-date&gt;&lt;electronic-resource-num&gt;10.1177/030098586600300512&lt;/electronic-resource-num&gt;&lt;volume&gt;3&lt;/volume&gt;&lt;/record&gt;&lt;/Cite&gt;&lt;/EndNote&gt;</w:instrText>
      </w:r>
      <w:r>
        <w:fldChar w:fldCharType="separate"/>
      </w:r>
      <w:r w:rsidR="007E4076" w:rsidRPr="007E4076">
        <w:rPr>
          <w:noProof/>
          <w:vertAlign w:val="superscript"/>
        </w:rPr>
        <w:t>135</w:t>
      </w:r>
      <w:r>
        <w:fldChar w:fldCharType="end"/>
      </w:r>
    </w:p>
    <w:p w14:paraId="0C623889" w14:textId="77777777" w:rsidR="00371B62" w:rsidRDefault="00371B62" w:rsidP="00371B62">
      <w:pPr>
        <w:spacing w:after="0" w:line="240" w:lineRule="auto"/>
      </w:pPr>
    </w:p>
    <w:p w14:paraId="5C577A1A" w14:textId="4A7FAE11" w:rsidR="007123A0" w:rsidRDefault="007123A0" w:rsidP="007123A0">
      <w:pPr>
        <w:pStyle w:val="Heading1"/>
      </w:pPr>
      <w:bookmarkStart w:id="71" w:name="_Toc442082128"/>
      <w:r>
        <w:t xml:space="preserve">23.2 </w:t>
      </w:r>
      <w:r w:rsidR="00371B62" w:rsidRPr="005F496C">
        <w:t>Anti</w:t>
      </w:r>
      <w:r w:rsidR="00371B62">
        <w:t>body</w:t>
      </w:r>
      <w:r>
        <w:t xml:space="preserve"> Testing</w:t>
      </w:r>
      <w:bookmarkEnd w:id="71"/>
    </w:p>
    <w:p w14:paraId="3681E30B" w14:textId="77D796AE" w:rsidR="00371B62" w:rsidRDefault="00371B62" w:rsidP="007123A0">
      <w:pPr>
        <w:pStyle w:val="NPBtext"/>
        <w:ind w:left="720"/>
      </w:pPr>
      <w:r>
        <w:t>No reliable or commercially available testing method for swinepox antib</w:t>
      </w:r>
      <w:r w:rsidR="006F1029">
        <w:t xml:space="preserve">odies has been described.  </w:t>
      </w:r>
      <w:r w:rsidR="007123A0">
        <w:t xml:space="preserve">Some </w:t>
      </w:r>
      <w:r>
        <w:t>literature has described attempts at characterizing the immune response to swinepox, but methods such as virus neutralization, ELISA, or immunofluorescent assay have either failed to detect swinepox antibodies or wer</w:t>
      </w:r>
      <w:r w:rsidR="006F1029">
        <w:t>e not expanded upon in research.</w:t>
      </w:r>
      <w:r>
        <w:fldChar w:fldCharType="begin"/>
      </w:r>
      <w:r w:rsidR="007E4076">
        <w:instrText xml:space="preserve"> ADDIN EN.CITE &lt;EndNote&gt;&lt;Cite&gt;&lt;Author&gt;Shope&lt;/Author&gt;&lt;Year&gt;1940&lt;/Year&gt;&lt;IDText&gt;Swine pox&lt;/IDText&gt;&lt;DisplayText&gt;&lt;style face="superscript"&gt;141,142&lt;/style&gt;&lt;/DisplayText&gt;&lt;record&gt;&lt;urls&gt;&lt;related-urls&gt;&lt;url&gt;http://download.springer.com/static/pdf/728/art%253A10.1007%252FBF01240652.pdf?originUrl=http%3A%2F%2Flink.springer.com%2Farticle%2F10.1007%2FBF01240652&amp;amp;token2=exp=1443705175~acl=%2Fstatic%2Fpdf%2F728%2Fart%25253A10.1007%25252FBF01240652.pdf%3ForiginUrl%3Dhttp%253A%252F%252Flink.springer.com%252Farticle%252F10.1007%252FBF01240652*~hmac=f4c7aa8efa5821265314e53f3fb487131f0b5846b62655ea72c99b158900ca00&lt;/url&gt;&lt;/related-urls&gt;&lt;/urls&gt;&lt;titles&gt;&lt;title&gt;Swine pox&lt;/title&gt;&lt;secondary-title&gt;Archives of Virology&lt;/secondary-title&gt;&lt;/titles&gt;&lt;pages&gt;457-467&lt;/pages&gt;&lt;number&gt;4&lt;/number&gt;&lt;contributors&gt;&lt;authors&gt;&lt;author&gt;Shope, Richard E.&lt;/author&gt;&lt;/authors&gt;&lt;/contributors&gt;&lt;added-date format="utc"&gt;1443705054&lt;/added-date&gt;&lt;ref-type name="Journal Article"&gt;17&lt;/ref-type&gt;&lt;dates&gt;&lt;year&gt;1940&lt;/year&gt;&lt;/dates&gt;&lt;rec-number&gt;82&lt;/rec-number&gt;&lt;last-updated-date format="utc"&gt;1443705054&lt;/last-updated-date&gt;&lt;volume&gt;1&lt;/volume&gt;&lt;/record&gt;&lt;/Cite&gt;&lt;Cite&gt;&lt;Author&gt;Massung&lt;/Author&gt;&lt;Year&gt;1990&lt;/Year&gt;&lt;IDText&gt;A molecular biology of swinepox virus: II. The infectious cycle&lt;/IDText&gt;&lt;record&gt;&lt;urls&gt;&lt;related-urls&gt;&lt;url&gt;http://ac.els-cdn.com/004268229190040I/1-s2.0-004268229190040I-main.pdf?_tid=fee4bd74-684f-11e5-a8b2-00000aacb360&amp;amp;acdnat=1443713029_5f5549f8c80680a7f42f8fb607bf7fcb&lt;/url&gt;&lt;/related-urls&gt;&lt;/urls&gt;&lt;titles&gt;&lt;title&gt;A molecular biology of swinepox virus: II. The infectious cycle&lt;/title&gt;&lt;secondary-title&gt;Virology&lt;/secondary-title&gt;&lt;/titles&gt;&lt;pages&gt;355-364&lt;/pages&gt;&lt;contributors&gt;&lt;authors&gt;&lt;author&gt;Massung, R.F.&lt;/author&gt;&lt;author&gt;Moyer, R.W.&lt;/author&gt;&lt;/authors&gt;&lt;/contributors&gt;&lt;added-date format="utc"&gt;1443713244&lt;/added-date&gt;&lt;ref-type name="Journal Article"&gt;17&lt;/ref-type&gt;&lt;dates&gt;&lt;year&gt;1990&lt;/year&gt;&lt;/dates&gt;&lt;rec-number&gt;92&lt;/rec-number&gt;&lt;last-updated-date format="utc"&gt;1444155266&lt;/last-updated-date&gt;&lt;volume&gt;180&lt;/volume&gt;&lt;/record&gt;&lt;/Cite&gt;&lt;/EndNote&gt;</w:instrText>
      </w:r>
      <w:r>
        <w:fldChar w:fldCharType="separate"/>
      </w:r>
      <w:r w:rsidR="007E4076" w:rsidRPr="007E4076">
        <w:rPr>
          <w:noProof/>
          <w:vertAlign w:val="superscript"/>
        </w:rPr>
        <w:t>141,142</w:t>
      </w:r>
      <w:r>
        <w:fldChar w:fldCharType="end"/>
      </w:r>
      <w:r w:rsidR="006F1029">
        <w:t xml:space="preserve"> </w:t>
      </w:r>
      <w:r>
        <w:t>One description of an indirect-ELISA used for swinepox antibody detection in sows was locate</w:t>
      </w:r>
      <w:r w:rsidR="006F1029">
        <w:t>d, but details were unavailable.</w:t>
      </w:r>
      <w:r>
        <w:fldChar w:fldCharType="begin"/>
      </w:r>
      <w:r w:rsidR="007E4076">
        <w:instrText xml:space="preserve"> ADDIN EN.CITE &lt;EndNote&gt;&lt;Cite&gt;&lt;Author&gt;Shunzhou&lt;/Author&gt;&lt;Year&gt;2012&lt;/Year&gt;&lt;IDText&gt;Diagnosis and virus isolation of sow swine pox&lt;/IDText&gt;&lt;DisplayText&gt;&lt;style face="superscript"&gt;143&lt;/style&gt;&lt;/DisplayText&gt;&lt;record&gt;&lt;keywords&gt;&lt;keyword&gt;diagnosis&lt;/keyword&gt;&lt;keyword&gt;diagnostic&lt;/keyword&gt;&lt;keyword&gt;cerdas&lt;/keyword&gt;&lt;keyword&gt;isolation&lt;/keyword&gt;&lt;keyword&gt;virus&lt;/keyword&gt;&lt;keyword&gt;truie&lt;/keyword&gt;&lt;keyword&gt;diagnostico&lt;/keyword&gt;&lt;keyword&gt;aislamiento&lt;/keyword&gt;&lt;keyword&gt;sows&lt;/keyword&gt;&lt;keyword&gt;viruses&lt;/keyword&gt;&lt;keyword&gt;isolement&lt;/keyword&gt;&lt;/keywords&gt;&lt;urls&gt;&lt;related-urls&gt;&lt;url&gt;http://agris.fao.org/agris-search/search.do?recordID=CN2013002653&lt;/url&gt;&lt;/related-urls&gt;&lt;/urls&gt;&lt;isbn&gt;1000-2286&lt;/isbn&gt;&lt;titles&gt;&lt;title&gt;Diagnosis and virus isolation of sow swine pox&lt;/title&gt;&lt;secondary-title&gt;Jiangxi nongye daxue xueboa&lt;/secondary-title&gt;&lt;/titles&gt;&lt;number&gt;5&lt;/number&gt;&lt;contributors&gt;&lt;authors&gt;&lt;author&gt;Shunzhou, Deng&lt;/author&gt;&lt;author&gt;Xinhua, Jiang&lt;/author&gt;&lt;author&gt;Chuang, Leng&lt;/author&gt;&lt;/authors&gt;&lt;/contributors&gt;&lt;language&gt;Chinese&lt;/language&gt;&lt;added-date format="utc"&gt;1443706875&lt;/added-date&gt;&lt;ref-type name="Journal Article"&gt;17&lt;/ref-type&gt;&lt;dates&gt;&lt;year&gt;2012&lt;/year&gt;&lt;/dates&gt;&lt;rec-number&gt;86&lt;/rec-number&gt;&lt;last-updated-date format="utc"&gt;1444155266&lt;/last-updated-date&gt;&lt;volume&gt;32&lt;/volume&gt;&lt;/record&gt;&lt;/Cite&gt;&lt;/EndNote&gt;</w:instrText>
      </w:r>
      <w:r>
        <w:fldChar w:fldCharType="separate"/>
      </w:r>
      <w:r w:rsidR="007E4076" w:rsidRPr="007E4076">
        <w:rPr>
          <w:noProof/>
          <w:vertAlign w:val="superscript"/>
        </w:rPr>
        <w:t>143</w:t>
      </w:r>
      <w:r>
        <w:fldChar w:fldCharType="end"/>
      </w:r>
    </w:p>
    <w:p w14:paraId="09A0A432" w14:textId="77777777" w:rsidR="007123A0" w:rsidRDefault="007123A0" w:rsidP="007123A0">
      <w:pPr>
        <w:pStyle w:val="NPBtext"/>
      </w:pPr>
    </w:p>
    <w:p w14:paraId="7869F34D" w14:textId="5E2A04DF" w:rsidR="00371B62" w:rsidRDefault="007123A0" w:rsidP="007123A0">
      <w:pPr>
        <w:pStyle w:val="NPBheading1"/>
      </w:pPr>
      <w:bookmarkStart w:id="72" w:name="_Toc442082129"/>
      <w:r>
        <w:t xml:space="preserve">24. </w:t>
      </w:r>
      <w:r w:rsidR="00371B62" w:rsidRPr="004A35A5">
        <w:t>Vesicular exanthema of swine virus</w:t>
      </w:r>
      <w:bookmarkEnd w:id="72"/>
    </w:p>
    <w:p w14:paraId="0338812E" w14:textId="77777777" w:rsidR="007123A0" w:rsidRDefault="007123A0" w:rsidP="007123A0">
      <w:pPr>
        <w:pStyle w:val="Heading1"/>
      </w:pPr>
      <w:bookmarkStart w:id="73" w:name="_Toc442082130"/>
      <w:r>
        <w:t>24.1 Antigen Testing</w:t>
      </w:r>
      <w:bookmarkEnd w:id="73"/>
    </w:p>
    <w:p w14:paraId="13A7C005" w14:textId="7A5E7C75" w:rsidR="00371B62" w:rsidRDefault="00371B62" w:rsidP="007123A0">
      <w:pPr>
        <w:pStyle w:val="NPBtext"/>
        <w:ind w:left="720"/>
      </w:pPr>
      <w:r>
        <w:t>For diseases causing vesicular lesions, the OIE considers the following tests to be acceptable: antigen-binding ELISA, RT-PCR</w:t>
      </w:r>
      <w:r w:rsidR="006F1029">
        <w:t xml:space="preserve"> or qRT-PCR, or virus isolation.</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p>
    <w:p w14:paraId="257E3AC9" w14:textId="77777777" w:rsidR="00371B62" w:rsidRDefault="00371B62" w:rsidP="007123A0">
      <w:pPr>
        <w:pStyle w:val="NPBtext"/>
        <w:ind w:left="720"/>
        <w:rPr>
          <w:b/>
        </w:rPr>
      </w:pPr>
    </w:p>
    <w:p w14:paraId="76A208FB" w14:textId="6762688C" w:rsidR="00371B62" w:rsidRDefault="00371B62" w:rsidP="007123A0">
      <w:pPr>
        <w:pStyle w:val="NPBtext"/>
        <w:ind w:left="720"/>
      </w:pPr>
      <w:r>
        <w:rPr>
          <w:b/>
        </w:rPr>
        <w:t>VI</w:t>
      </w:r>
      <w:r>
        <w:t>—Reference meth</w:t>
      </w:r>
      <w:r w:rsidR="006F1029">
        <w:t xml:space="preserve">od for all vesicular diseases. </w:t>
      </w:r>
      <w:r>
        <w:t xml:space="preserve">Standardized methods for virus isolation of vesicular diseases has been described by the OIE </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r>
        <w:t>.</w:t>
      </w:r>
    </w:p>
    <w:p w14:paraId="413F8ED4" w14:textId="77777777" w:rsidR="00371B62" w:rsidRDefault="00371B62" w:rsidP="007123A0">
      <w:pPr>
        <w:pStyle w:val="NPBtext"/>
        <w:ind w:left="720"/>
        <w:rPr>
          <w:b/>
        </w:rPr>
      </w:pPr>
    </w:p>
    <w:p w14:paraId="3E57286B" w14:textId="0FD1E1B3" w:rsidR="00371B62" w:rsidRDefault="00371B62" w:rsidP="007123A0">
      <w:pPr>
        <w:pStyle w:val="NPBtext"/>
        <w:ind w:left="720"/>
      </w:pPr>
      <w:r>
        <w:rPr>
          <w:b/>
        </w:rPr>
        <w:t>RT-PCR</w:t>
      </w:r>
      <w:r>
        <w:t xml:space="preserve">—A multiplex RT-PCR and microarray assay has been developed and primers published for simultaneous detection and differentiation between </w:t>
      </w:r>
      <w:r w:rsidR="005857E8">
        <w:t xml:space="preserve">foot-and-mouth disease </w:t>
      </w:r>
      <w:r w:rsidR="005857E8" w:rsidRPr="005857E8">
        <w:t>(</w:t>
      </w:r>
      <w:r w:rsidRPr="005857E8">
        <w:t>FMDV</w:t>
      </w:r>
      <w:r w:rsidR="005857E8" w:rsidRPr="005857E8">
        <w:t>)</w:t>
      </w:r>
      <w:r w:rsidRPr="005857E8">
        <w:t xml:space="preserve">, </w:t>
      </w:r>
      <w:r w:rsidR="005857E8" w:rsidRPr="005857E8">
        <w:t>vesicular stomatitis virus (</w:t>
      </w:r>
      <w:r w:rsidRPr="005857E8">
        <w:t>VSV</w:t>
      </w:r>
      <w:r w:rsidR="005857E8" w:rsidRPr="005857E8">
        <w:t>)</w:t>
      </w:r>
      <w:r w:rsidRPr="005857E8">
        <w:t xml:space="preserve">, </w:t>
      </w:r>
      <w:r w:rsidR="005857E8" w:rsidRPr="005857E8">
        <w:t>swine vesicular disease virus (</w:t>
      </w:r>
      <w:r w:rsidRPr="005857E8">
        <w:t>SVDV</w:t>
      </w:r>
      <w:r w:rsidR="005857E8" w:rsidRPr="005857E8">
        <w:t>)</w:t>
      </w:r>
      <w:r w:rsidR="00DB408F">
        <w:t>, and vesicular exanthema of swine virus (V</w:t>
      </w:r>
      <w:r w:rsidRPr="005857E8">
        <w:t>ESV</w:t>
      </w:r>
      <w:r w:rsidR="00DB408F">
        <w:t>)</w:t>
      </w:r>
      <w:r w:rsidRPr="005857E8">
        <w:t>.</w:t>
      </w:r>
      <w:r w:rsidR="006F1029" w:rsidRPr="005857E8">
        <w:t xml:space="preserve"> </w:t>
      </w:r>
      <w:r w:rsidRPr="005857E8">
        <w:t>Specificity was listed as 100%; sensitivity is slightl</w:t>
      </w:r>
      <w:r w:rsidR="006F1029" w:rsidRPr="005857E8">
        <w:t xml:space="preserve">y lower than real-time RT-PCR. </w:t>
      </w:r>
      <w:r w:rsidRPr="005857E8">
        <w:t>Due to smal</w:t>
      </w:r>
      <w:r>
        <w:t>l sample size, further validation was recommended befor</w:t>
      </w:r>
      <w:r w:rsidR="006F1029">
        <w:t>e adoption as a diagnostic test</w:t>
      </w:r>
      <w:r>
        <w:fldChar w:fldCharType="begin"/>
      </w:r>
      <w:r w:rsidR="007E4076">
        <w:instrText xml:space="preserve"> ADDIN EN.CITE &lt;EndNote&gt;&lt;Cite&gt;&lt;Author&gt;Lung&lt;/Author&gt;&lt;Year&gt;2011&lt;/Year&gt;&lt;IDText&gt;Multiplex RT-PCR detection and microarray typing of vesicular disease viruses&lt;/IDText&gt;&lt;DisplayText&gt;&lt;style face="superscript"&gt;144&lt;/style&gt;&lt;/DisplayText&gt;&lt;record&gt;&lt;dates&gt;&lt;pub-dates&gt;&lt;date&gt;Aug&lt;/date&gt;&lt;/pub-dates&gt;&lt;year&gt;2011&lt;/year&gt;&lt;/dates&gt;&lt;keywords&gt;&lt;keyword&gt;Animals&lt;/keyword&gt;&lt;keyword&gt;Cattle&lt;/keyword&gt;&lt;keyword&gt;Enterovirus B, Human&lt;/keyword&gt;&lt;keyword&gt;Foot-and-Mouth Disease&lt;/keyword&gt;&lt;keyword&gt;Foot-and-Mouth Disease Virus&lt;/keyword&gt;&lt;keyword&gt;Microarray Analysis&lt;/keyword&gt;&lt;keyword&gt;Molecular Diagnostic Techniques&lt;/keyword&gt;&lt;keyword&gt;Reverse Transcriptase Polymerase Chain Reaction&lt;/keyword&gt;&lt;keyword&gt;Sensitivity and Specificity&lt;/keyword&gt;&lt;keyword&gt;Sheep&lt;/keyword&gt;&lt;keyword&gt;Swine&lt;/keyword&gt;&lt;keyword&gt;Swine Vesicular Disease&lt;/keyword&gt;&lt;keyword&gt;Vesicular Exanthema of Swine&lt;/keyword&gt;&lt;keyword&gt;Vesicular exanthema of swine virus&lt;/keyword&gt;&lt;/keywords&gt;&lt;urls&gt;&lt;related-urls&gt;&lt;url&gt;http://www.ncbi.nlm.nih.gov/pubmed/21620898&lt;/url&gt;&lt;/related-urls&gt;&lt;/urls&gt;&lt;isbn&gt;1879-0984&lt;/isbn&gt;&lt;titles&gt;&lt;title&gt;Multiplex RT-PCR detection and microarray typing of vesicular disease viruses&lt;/title&gt;&lt;secondary-title&gt;J Virol Methods&lt;/secondary-title&gt;&lt;/titles&gt;&lt;pages&gt;236-45&lt;/pages&gt;&lt;number&gt;2&lt;/number&gt;&lt;contributors&gt;&lt;authors&gt;&lt;author&gt;Lung, O.&lt;/author&gt;&lt;author&gt;Fisher, M.&lt;/author&gt;&lt;author&gt;Beeston, A.&lt;/author&gt;&lt;author&gt;Hughes, K. B.&lt;/author&gt;&lt;author&gt;Clavijo, A.&lt;/author&gt;&lt;author&gt;Goolia, M.&lt;/author&gt;&lt;author&gt;Pasick, J.&lt;/author&gt;&lt;author&gt;Mauro, W.&lt;/author&gt;&lt;author&gt;Deregt, D.&lt;/author&gt;&lt;/authors&gt;&lt;/contributors&gt;&lt;language&gt;eng&lt;/language&gt;&lt;added-date format="utc"&gt;1444326315&lt;/added-date&gt;&lt;ref-type name="Journal Article"&gt;17&lt;/ref-type&gt;&lt;rec-number&gt;173&lt;/rec-number&gt;&lt;last-updated-date format="utc"&gt;1444326315&lt;/last-updated-date&gt;&lt;accession-num&gt;21620898&lt;/accession-num&gt;&lt;electronic-resource-num&gt;10.1016/j.jviromet.2011.05.023&lt;/electronic-resource-num&gt;&lt;volume&gt;175&lt;/volume&gt;&lt;/record&gt;&lt;/Cite&gt;&lt;/EndNote&gt;</w:instrText>
      </w:r>
      <w:r>
        <w:fldChar w:fldCharType="separate"/>
      </w:r>
      <w:r w:rsidR="007E4076" w:rsidRPr="007E4076">
        <w:rPr>
          <w:noProof/>
          <w:vertAlign w:val="superscript"/>
        </w:rPr>
        <w:t>144</w:t>
      </w:r>
      <w:r>
        <w:fldChar w:fldCharType="end"/>
      </w:r>
      <w:r>
        <w:t>; upon further validation, sensitivity of 93.9% and speci</w:t>
      </w:r>
      <w:r w:rsidR="006F1029">
        <w:t>ficity of 98.1% were determined.</w:t>
      </w:r>
      <w:r>
        <w:fldChar w:fldCharType="begin">
          <w:fldData xml:space="preserve">PEVuZE5vdGU+PENpdGU+PEF1dGhvcj5IaW5kc29uPC9BdXRob3I+PFllYXI+MjAwODwvWWVhcj48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</w:fldData>
        </w:fldChar>
      </w:r>
      <w:r w:rsidR="007E4076">
        <w:instrText xml:space="preserve"> ADDIN EN.CITE </w:instrText>
      </w:r>
      <w:r w:rsidR="007E4076">
        <w:fldChar w:fldCharType="begin">
          <w:fldData xml:space="preserve">PEVuZE5vdGU+PENpdGU+PEF1dGhvcj5IaW5kc29uPC9BdXRob3I+PFllYXI+MjAwODwvWWVhcj48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</w:fldData>
        </w:fldChar>
      </w:r>
      <w:r w:rsidR="007E4076">
        <w:instrText xml:space="preserve"> ADDIN EN.CITE.DATA </w:instrText>
      </w:r>
      <w:r w:rsidR="007E4076">
        <w:fldChar w:fldCharType="end"/>
      </w:r>
      <w:r>
        <w:fldChar w:fldCharType="separate"/>
      </w:r>
      <w:r w:rsidR="007E4076" w:rsidRPr="007E4076">
        <w:rPr>
          <w:noProof/>
          <w:vertAlign w:val="superscript"/>
        </w:rPr>
        <w:t>145</w:t>
      </w:r>
      <w:r>
        <w:fldChar w:fldCharType="end"/>
      </w:r>
      <w:r w:rsidR="006F1029">
        <w:t xml:space="preserve"> </w:t>
      </w:r>
      <w:r>
        <w:t>Traditional RT-PCR is significantly less sensitive than v</w:t>
      </w:r>
      <w:r w:rsidR="006F1029">
        <w:t>irus isolation in IB-RS-2 cells.</w:t>
      </w:r>
      <w:r>
        <w:fldChar w:fldCharType="begin"/>
      </w:r>
      <w:r w:rsidR="007E4076">
        <w:instrText xml:space="preserve"> ADDIN EN.CITE &lt;EndNote&gt;&lt;Cite&gt;&lt;Author&gt;Reid&lt;/Author&gt;&lt;Year&gt;1999&lt;/Year&gt;&lt;IDText&gt;Development of a reverse transcription polymerase chain reaction procedure for the detection of marine caliciviruses with potential application for nucleotide sequencing&lt;/IDText&gt;&lt;DisplayText&gt;&lt;style face="superscript"&gt;146&lt;/style&gt;&lt;/DisplayText&gt;&lt;record&gt;&lt;dates&gt;&lt;pub-dates&gt;&lt;date&gt;Sep&lt;/date&gt;&lt;/pub-dates&gt;&lt;year&gt;1999&lt;/year&gt;&lt;/dates&gt;&lt;keywords&gt;&lt;keyword&gt;Animals&lt;/keyword&gt;&lt;keyword&gt;Caliciviridae&lt;/keyword&gt;&lt;keyword&gt;Cats&lt;/keyword&gt;&lt;keyword&gt;Cattle&lt;/keyword&gt;&lt;keyword&gt;Crotalus&lt;/keyword&gt;&lt;keyword&gt;Dolphins&lt;/keyword&gt;&lt;keyword&gt;Gorilla gorilla&lt;/keyword&gt;&lt;keyword&gt;Reverse Transcriptase Polymerase Chain Reaction&lt;/keyword&gt;&lt;keyword&gt;Sensitivity and Specificity&lt;/keyword&gt;&lt;keyword&gt;Sequence Analysis, DNA&lt;/keyword&gt;&lt;keyword&gt;Vesicular exanthema of swine virus&lt;/keyword&gt;&lt;/keywords&gt;&lt;urls&gt;&lt;related-urls&gt;&lt;url&gt;http://www.ncbi.nlm.nih.gov/pubmed/10507417&lt;/url&gt;&lt;/related-urls&gt;&lt;/urls&gt;&lt;isbn&gt;0166-0934&lt;/isbn&gt;&lt;titles&gt;&lt;title&gt;Development of a reverse transcription polymerase chain reaction procedure for the detection of marine caliciviruses with potential application for nucleotide sequencing&lt;/title&gt;&lt;secondary-title&gt;J Virol Methods&lt;/secondary-title&gt;&lt;/titles&gt;&lt;pages&gt;99-107&lt;/pages&gt;&lt;number&gt;1&lt;/number&gt;&lt;contributors&gt;&lt;authors&gt;&lt;author&gt;Reid, S. M.&lt;/author&gt;&lt;author&gt;Ansell, D. M.&lt;/author&gt;&lt;author&gt;Ferris, N. P.&lt;/author&gt;&lt;author&gt;Hutchings, G. H.&lt;/author&gt;&lt;author&gt;Knowles, N. J.&lt;/author&gt;&lt;author&gt;Smith, A. W.&lt;/author&gt;&lt;/authors&gt;&lt;/contributors&gt;&lt;language&gt;eng&lt;/language&gt;&lt;added-date format="utc"&gt;1444326340&lt;/added-date&gt;&lt;ref-type name="Journal Article"&gt;17&lt;/ref-type&gt;&lt;rec-number&gt;174&lt;/rec-number&gt;&lt;last-updated-date format="utc"&gt;1444326340&lt;/last-updated-date&gt;&lt;accession-num&gt;10507417&lt;/accession-num&gt;&lt;volume&gt;82&lt;/volume&gt;&lt;/record&gt;&lt;/Cite&gt;&lt;/EndNote&gt;</w:instrText>
      </w:r>
      <w:r>
        <w:fldChar w:fldCharType="separate"/>
      </w:r>
      <w:r w:rsidR="007E4076" w:rsidRPr="007E4076">
        <w:rPr>
          <w:noProof/>
          <w:vertAlign w:val="superscript"/>
        </w:rPr>
        <w:t>146</w:t>
      </w:r>
      <w:r>
        <w:fldChar w:fldCharType="end"/>
      </w:r>
    </w:p>
    <w:p w14:paraId="30B65CB3" w14:textId="77777777" w:rsidR="00371B62" w:rsidRDefault="00371B62" w:rsidP="007123A0">
      <w:pPr>
        <w:pStyle w:val="NPBtext"/>
        <w:ind w:left="720"/>
        <w:rPr>
          <w:b/>
        </w:rPr>
      </w:pPr>
    </w:p>
    <w:p w14:paraId="5F0F11F9" w14:textId="50285E7D" w:rsidR="00371B62" w:rsidRDefault="00371B62" w:rsidP="007123A0">
      <w:pPr>
        <w:pStyle w:val="NPBtext"/>
        <w:ind w:left="720"/>
      </w:pPr>
      <w:r w:rsidRPr="004E533F">
        <w:rPr>
          <w:b/>
        </w:rPr>
        <w:t>rRT-PCR</w:t>
      </w:r>
      <w:r w:rsidRPr="004E533F">
        <w:t xml:space="preserve">—Primers for real-time RT-PCR detection of marine caliciviruses have been published; sensitivity was high with a detection limit similar to VI, and specificity was high—no cross-reaction was noted with any other </w:t>
      </w:r>
      <w:r w:rsidR="006F1029" w:rsidRPr="004E533F">
        <w:t>vesicular disease-causing virus.</w:t>
      </w:r>
      <w:r w:rsidRPr="004E533F">
        <w:fldChar w:fldCharType="begin">
          <w:fldData xml:space="preserve">PEVuZE5vdGU+PENpdGU+PEF1dGhvcj5SZWlkPC9BdXRob3I+PFllYXI+MjAwNzwvWWVhcj48SURU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</w:fldData>
        </w:fldChar>
      </w:r>
      <w:r w:rsidR="007E4076">
        <w:instrText xml:space="preserve"> ADDIN EN.CITE </w:instrText>
      </w:r>
      <w:r w:rsidR="007E4076">
        <w:fldChar w:fldCharType="begin">
          <w:fldData xml:space="preserve">PEVuZE5vdGU+PENpdGU+PEF1dGhvcj5SZWlkPC9BdXRob3I+PFllYXI+MjAwNzwvWWVhcj48SURU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</w:fldData>
        </w:fldChar>
      </w:r>
      <w:r w:rsidR="007E4076">
        <w:instrText xml:space="preserve"> ADDIN EN.CITE.DATA </w:instrText>
      </w:r>
      <w:r w:rsidR="007E4076">
        <w:fldChar w:fldCharType="end"/>
      </w:r>
      <w:r w:rsidRPr="004E533F">
        <w:fldChar w:fldCharType="separate"/>
      </w:r>
      <w:r w:rsidR="007E4076" w:rsidRPr="007E4076">
        <w:rPr>
          <w:noProof/>
          <w:vertAlign w:val="superscript"/>
        </w:rPr>
        <w:t>147</w:t>
      </w:r>
      <w:r w:rsidRPr="004E533F">
        <w:fldChar w:fldCharType="end"/>
      </w:r>
    </w:p>
    <w:p w14:paraId="60315A37" w14:textId="77777777" w:rsidR="00371B62" w:rsidRDefault="00371B62" w:rsidP="007123A0">
      <w:pPr>
        <w:pStyle w:val="NPBtext"/>
        <w:ind w:left="720"/>
      </w:pPr>
    </w:p>
    <w:p w14:paraId="605EEB3C" w14:textId="0C49EA04" w:rsidR="00371B62" w:rsidRDefault="00371B62" w:rsidP="007123A0">
      <w:pPr>
        <w:pStyle w:val="NPBtext"/>
        <w:ind w:left="720"/>
      </w:pPr>
      <w:r>
        <w:rPr>
          <w:b/>
        </w:rPr>
        <w:t>FA/IHC</w:t>
      </w:r>
      <w:r>
        <w:t>—Not OIE-preferred tests for diagnosis of vesi</w:t>
      </w:r>
      <w:r w:rsidR="006F1029">
        <w:t xml:space="preserve">cular diseases. </w:t>
      </w:r>
      <w:r>
        <w:t xml:space="preserve">Methods have been described in literature; </w:t>
      </w:r>
      <w:r w:rsidR="006F1029">
        <w:t>sensitivity/specificity unknown.</w:t>
      </w:r>
      <w:r>
        <w:fldChar w:fldCharType="begin">
          <w:fldData xml:space="preserve">PEVuZE5vdGU+PENpdGU+PEF1dGhvcj5aZWU8L0F1dGhvcj48WWVhcj4xOTY3PC9ZZWFyPjxJRFRl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</w:fldData>
        </w:fldChar>
      </w:r>
      <w:r w:rsidR="007E4076">
        <w:instrText xml:space="preserve"> ADDIN EN.CITE </w:instrText>
      </w:r>
      <w:r w:rsidR="007E4076">
        <w:fldChar w:fldCharType="begin">
          <w:fldData xml:space="preserve">PEVuZE5vdGU+PENpdGU+PEF1dGhvcj5aZWU8L0F1dGhvcj48WWVhcj4xOTY3PC9ZZWFyPjxJRFRl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</w:fldData>
        </w:fldChar>
      </w:r>
      <w:r w:rsidR="007E4076">
        <w:instrText xml:space="preserve"> ADDIN EN.CITE.DATA </w:instrText>
      </w:r>
      <w:r w:rsidR="007E4076">
        <w:fldChar w:fldCharType="end"/>
      </w:r>
      <w:r>
        <w:fldChar w:fldCharType="separate"/>
      </w:r>
      <w:r w:rsidR="007E4076" w:rsidRPr="007E4076">
        <w:rPr>
          <w:noProof/>
          <w:vertAlign w:val="superscript"/>
        </w:rPr>
        <w:t>148,149</w:t>
      </w:r>
      <w:r>
        <w:fldChar w:fldCharType="end"/>
      </w:r>
    </w:p>
    <w:p w14:paraId="7EBD16B1" w14:textId="77777777" w:rsidR="007E4076" w:rsidRDefault="007E4076" w:rsidP="007123A0">
      <w:pPr>
        <w:pStyle w:val="NPBtext"/>
        <w:ind w:left="720"/>
      </w:pPr>
    </w:p>
    <w:p w14:paraId="371C8148" w14:textId="7B375501" w:rsidR="007E4076" w:rsidRDefault="007E4076" w:rsidP="007123A0">
      <w:pPr>
        <w:pStyle w:val="NPBtext"/>
        <w:ind w:left="720"/>
      </w:pPr>
      <w:r w:rsidRPr="007E4076">
        <w:rPr>
          <w:b/>
        </w:rPr>
        <w:t>OTHER</w:t>
      </w:r>
      <w:r>
        <w:t>—An Ag-capture ELISA to detect vesicular exanthema of swine virus, San Miguel sea lion virus, and other caliciviruses has been described.</w:t>
      </w:r>
      <w:r>
        <w:fldChar w:fldCharType="begin"/>
      </w:r>
      <w:r>
        <w:instrText xml:space="preserve"> ADDIN EN.CITE &lt;EndNote&gt;&lt;Cite&gt;&lt;Author&gt;Ferris&lt;/Author&gt;&lt;Year&gt;1994&lt;/Year&gt;&lt;IDText&gt;An enzyme-linked immunosorbent assay for the detection of marine caliciviruses&lt;/IDText&gt;&lt;DisplayText&gt;&lt;style face="superscript"&gt;150&lt;/style&gt;&lt;/DisplayText&gt;&lt;record&gt;&lt;dates&gt;&lt;pub-dates&gt;&lt;date&gt;Nov&lt;/date&gt;&lt;/pub-dates&gt;&lt;year&gt;1994&lt;/year&gt;&lt;/dates&gt;&lt;keywords&gt;&lt;keyword&gt;Animals&lt;/keyword&gt;&lt;keyword&gt;Antibodies, Viral&lt;/keyword&gt;&lt;keyword&gt;Antigens, Viral/*isolation &amp;amp; purification&lt;/keyword&gt;&lt;keyword&gt;Caliciviridae/classification/*immunology/isolation &amp;amp; purification&lt;/keyword&gt;&lt;keyword&gt;Caliciviridae Infections/diagnosis/veterinary&lt;/keyword&gt;&lt;keyword&gt;Complement Fixation Tests&lt;/keyword&gt;&lt;keyword&gt;Enzyme-Linked Immunosorbent Assay/*methods/statistics &amp;amp; numerical data&lt;/keyword&gt;&lt;keyword&gt;Guinea Pigs&lt;/keyword&gt;&lt;keyword&gt;Marine Biology&lt;/keyword&gt;&lt;keyword&gt;Rabbits&lt;/keyword&gt;&lt;keyword&gt;Seals, Earless&lt;/keyword&gt;&lt;keyword&gt;Sensitivity and Specificity&lt;/keyword&gt;&lt;keyword&gt;Serotyping&lt;/keyword&gt;&lt;/keywords&gt;&lt;isbn&gt;0378-1135 (Print)&amp;#xD;0378-1135&lt;/isbn&gt;&lt;titles&gt;&lt;title&gt;An enzyme-linked immunosorbent assay for the detection of marine caliciviruses&lt;/title&gt;&lt;secondary-title&gt;Vet Microbiol&lt;/secondary-title&gt;&lt;alt-title&gt;Veterinary microbiology&lt;/alt-title&gt;&lt;/titles&gt;&lt;pages&gt;229-38&lt;/pages&gt;&lt;number&gt;2-3&lt;/number&gt;&lt;contributors&gt;&lt;authors&gt;&lt;author&gt;Ferris, N. P.&lt;/author&gt;&lt;author&gt;Oxtoby, J. M.&lt;/author&gt;&lt;/authors&gt;&lt;/contributors&gt;&lt;edition&gt;1994/11/01&lt;/edition&gt;&lt;language&gt;eng&lt;/language&gt;&lt;added-date format="utc"&gt;1454443031&lt;/added-date&gt;&lt;ref-type name="Journal Article"&gt;17&lt;/ref-type&gt;&lt;auth-address&gt;Institute for Animal Health, Pirbright Laboratory, Surrey, UK.&lt;/auth-address&gt;&lt;remote-database-provider&gt;NLM&lt;/remote-database-provider&gt;&lt;rec-number&gt;1729&lt;/rec-number&gt;&lt;last-updated-date format="utc"&gt;1454443031&lt;/last-updated-date&gt;&lt;accession-num&gt;7886934&lt;/accession-num&gt;&lt;volume&gt;42&lt;/volume&gt;&lt;/record&gt;&lt;/Cite&gt;&lt;/EndNote&gt;</w:instrText>
      </w:r>
      <w:r>
        <w:fldChar w:fldCharType="separate"/>
      </w:r>
      <w:r w:rsidRPr="007E4076">
        <w:rPr>
          <w:noProof/>
          <w:vertAlign w:val="superscript"/>
        </w:rPr>
        <w:t>150</w:t>
      </w:r>
      <w:r>
        <w:fldChar w:fldCharType="end"/>
      </w:r>
      <w:r>
        <w:rPr>
          <w:color w:val="FFFFFF"/>
          <w:sz w:val="18"/>
          <w:szCs w:val="18"/>
        </w:rPr>
        <w:t xml:space="preserve"> San Miguel sea lion viruses and other marine calic Miguel sea lion viruses and other marine caliciviruses is described.</w:t>
      </w:r>
    </w:p>
    <w:p w14:paraId="34735548" w14:textId="77777777" w:rsidR="00371B62" w:rsidRDefault="00371B62" w:rsidP="00371B62">
      <w:pPr>
        <w:spacing w:after="0" w:line="240" w:lineRule="auto"/>
      </w:pPr>
    </w:p>
    <w:p w14:paraId="1025A15A" w14:textId="77777777" w:rsidR="007123A0" w:rsidRDefault="007123A0" w:rsidP="007123A0">
      <w:pPr>
        <w:pStyle w:val="Heading1"/>
      </w:pPr>
      <w:bookmarkStart w:id="74" w:name="_Toc442082131"/>
      <w:r>
        <w:lastRenderedPageBreak/>
        <w:t xml:space="preserve">24.2 </w:t>
      </w:r>
      <w:r w:rsidR="00371B62" w:rsidRPr="005F496C">
        <w:t>Anti</w:t>
      </w:r>
      <w:r w:rsidR="00371B62">
        <w:t>body</w:t>
      </w:r>
      <w:r>
        <w:t xml:space="preserve"> Testing</w:t>
      </w:r>
      <w:bookmarkEnd w:id="74"/>
    </w:p>
    <w:p w14:paraId="524DCD56" w14:textId="00260D8A" w:rsidR="00371B62" w:rsidRDefault="00371B62" w:rsidP="006313AA">
      <w:pPr>
        <w:pStyle w:val="NPBtext"/>
        <w:ind w:left="720"/>
      </w:pPr>
      <w:r>
        <w:t>Anti-sera has historically been acquired from Plum Island-FADDL (called PIADC at that time</w:t>
      </w:r>
      <w:r w:rsidR="006F1029">
        <w:t>).</w:t>
      </w:r>
      <w:r>
        <w:fldChar w:fldCharType="begin"/>
      </w:r>
      <w:r w:rsidR="007E4076">
        <w:instrText xml:space="preserve"> ADDIN EN.CITE &lt;EndNote&gt;&lt;Cite&gt;&lt;Author&gt;Edwards&lt;/Author&gt;&lt;Year&gt;1987&lt;/Year&gt;&lt;IDText&gt;Vesicular exanthema of swine virus: isolation and serotyping of field samples&lt;/IDText&gt;&lt;DisplayText&gt;&lt;style face="superscript"&gt;151&lt;/style&gt;&lt;/DisplayText&gt;&lt;record&gt;&lt;dates&gt;&lt;pub-dates&gt;&lt;date&gt;Jul&lt;/date&gt;&lt;/pub-dates&gt;&lt;year&gt;1987&lt;/year&gt;&lt;/dates&gt;&lt;keywords&gt;&lt;keyword&gt;Animals&lt;/keyword&gt;&lt;keyword&gt;Caliciviridae&lt;/keyword&gt;&lt;keyword&gt;Serotyping&lt;/keyword&gt;&lt;keyword&gt;Swine&lt;/keyword&gt;&lt;keyword&gt;Vesicular Exanthema of Swine&lt;/keyword&gt;&lt;/keywords&gt;&lt;urls&gt;&lt;related-urls&gt;&lt;url&gt;http://www.ncbi.nlm.nih.gov/pubmed/3651889&lt;/url&gt;&lt;/related-urls&gt;&lt;/urls&gt;&lt;isbn&gt;0830-9000&lt;/isbn&gt;&lt;custom2&gt;PMC1255337&lt;/custom2&gt;&lt;titles&gt;&lt;title&gt;Vesicular exanthema of swine virus: isolation and serotyping of field samples&lt;/title&gt;&lt;secondary-title&gt;Can J Vet Res&lt;/secondary-title&gt;&lt;/titles&gt;&lt;pages&gt;358-62&lt;/pages&gt;&lt;number&gt;3&lt;/number&gt;&lt;contributors&gt;&lt;authors&gt;&lt;author&gt;Edwards, J. F.&lt;/author&gt;&lt;author&gt;Yedloutschnig, R. J.&lt;/author&gt;&lt;author&gt;Dardiri, A. H.&lt;/author&gt;&lt;author&gt;Callis, J. J.&lt;/author&gt;&lt;/authors&gt;&lt;/contributors&gt;&lt;language&gt;eng&lt;/language&gt;&lt;added-date format="utc"&gt;1444327800&lt;/added-date&gt;&lt;ref-type name="Journal Article"&gt;17&lt;/ref-type&gt;&lt;rec-number&gt;176&lt;/rec-number&gt;&lt;last-updated-date format="utc"&gt;1444327800&lt;/last-updated-date&gt;&lt;accession-num&gt;3651889&lt;/accession-num&gt;&lt;volume&gt;51&lt;/volume&gt;&lt;/record&gt;&lt;/Cite&gt;&lt;/EndNote&gt;</w:instrText>
      </w:r>
      <w:r>
        <w:fldChar w:fldCharType="separate"/>
      </w:r>
      <w:r w:rsidR="007E4076" w:rsidRPr="007E4076">
        <w:rPr>
          <w:noProof/>
          <w:vertAlign w:val="superscript"/>
        </w:rPr>
        <w:t>151</w:t>
      </w:r>
      <w:r>
        <w:fldChar w:fldCharType="end"/>
      </w:r>
    </w:p>
    <w:p w14:paraId="0DCB3B54" w14:textId="77777777" w:rsidR="00371B62" w:rsidRDefault="00371B62" w:rsidP="006313AA">
      <w:pPr>
        <w:pStyle w:val="NPBtext"/>
        <w:ind w:left="720"/>
        <w:rPr>
          <w:b/>
        </w:rPr>
      </w:pPr>
    </w:p>
    <w:p w14:paraId="48AFCC3F" w14:textId="5D4DB7D5" w:rsidR="00371B62" w:rsidRDefault="00371B62" w:rsidP="006313AA">
      <w:pPr>
        <w:pStyle w:val="NPBtext"/>
        <w:ind w:left="720"/>
      </w:pPr>
      <w:r>
        <w:rPr>
          <w:b/>
        </w:rPr>
        <w:t>ELISA</w:t>
      </w:r>
      <w:r>
        <w:t>—No commercial test kit is available, but testing procedures have b</w:t>
      </w:r>
      <w:r w:rsidR="006F1029">
        <w:t>een described in the literature.</w:t>
      </w:r>
      <w:r>
        <w:fldChar w:fldCharType="begin"/>
      </w:r>
      <w:r w:rsidR="007E4076">
        <w:instrText xml:space="preserve"> ADDIN EN.CITE &lt;EndNote&gt;&lt;Cite&gt;&lt;Author&gt;Ferris&lt;/Author&gt;&lt;Year&gt;1994&lt;/Year&gt;&lt;IDText&gt;An enzyme-linked immunosorbent assay for the detection of marine caliciviruses&lt;/IDText&gt;&lt;DisplayText&gt;&lt;style face="superscript"&gt;150&lt;/style&gt;&lt;/DisplayText&gt;&lt;record&gt;&lt;dates&gt;&lt;pub-dates&gt;&lt;date&gt;Nov&lt;/date&gt;&lt;/pub-dates&gt;&lt;year&gt;1994&lt;/year&gt;&lt;/dates&gt;&lt;keywords&gt;&lt;keyword&gt;Animals&lt;/keyword&gt;&lt;keyword&gt;Antibodies, Viral&lt;/keyword&gt;&lt;keyword&gt;Antigens, Viral&lt;/keyword&gt;&lt;keyword&gt;Caliciviridae&lt;/keyword&gt;&lt;keyword&gt;Caliciviridae Infections&lt;/keyword&gt;&lt;keyword&gt;Complement Fixation Tests&lt;/keyword&gt;&lt;keyword&gt;Enzyme-Linked Immunosorbent Assay&lt;/keyword&gt;&lt;keyword&gt;Guinea Pigs&lt;/keyword&gt;&lt;keyword&gt;Marine Biology&lt;/keyword&gt;&lt;keyword&gt;Rabbits&lt;/keyword&gt;&lt;keyword&gt;Seals, Earless&lt;/keyword&gt;&lt;keyword&gt;Sensitivity and Specificity&lt;/keyword&gt;&lt;keyword&gt;Serotyping&lt;/keyword&gt;&lt;/keywords&gt;&lt;urls&gt;&lt;related-urls&gt;&lt;url&gt;http://www.ncbi.nlm.nih.gov/pubmed/7886934&lt;/url&gt;&lt;/related-urls&gt;&lt;/urls&gt;&lt;isbn&gt;0378-1135&lt;/isbn&gt;&lt;titles&gt;&lt;title&gt;An enzyme-linked immunosorbent assay for the detection of marine caliciviruses&lt;/title&gt;&lt;secondary-title&gt;Vet Microbiol&lt;/secondary-title&gt;&lt;/titles&gt;&lt;pages&gt;229-38&lt;/pages&gt;&lt;number&gt;2-3&lt;/number&gt;&lt;contributors&gt;&lt;authors&gt;&lt;author&gt;Ferris, N. P.&lt;/author&gt;&lt;author&gt;Oxtoby, J. M.&lt;/author&gt;&lt;/authors&gt;&lt;/contributors&gt;&lt;language&gt;eng&lt;/language&gt;&lt;added-date format="utc"&gt;1444329048&lt;/added-date&gt;&lt;ref-type name="Journal Article"&gt;17&lt;/ref-type&gt;&lt;rec-number&gt;178&lt;/rec-number&gt;&lt;last-updated-date format="utc"&gt;1444329048&lt;/last-updated-date&gt;&lt;accession-num&gt;7886934&lt;/accession-num&gt;&lt;volume&gt;42&lt;/volume&gt;&lt;/record&gt;&lt;/Cite&gt;&lt;/EndNote&gt;</w:instrText>
      </w:r>
      <w:r>
        <w:fldChar w:fldCharType="separate"/>
      </w:r>
      <w:r w:rsidR="007E4076" w:rsidRPr="007E4076">
        <w:rPr>
          <w:noProof/>
          <w:vertAlign w:val="superscript"/>
        </w:rPr>
        <w:t>150</w:t>
      </w:r>
      <w:r>
        <w:fldChar w:fldCharType="end"/>
      </w:r>
      <w:r>
        <w:t xml:space="preserve"> Sensitivity and specificity data are unclear; all comparisons were made with guinea-pig antisera from a single inoculation, and authors noted differences on cross-reactions between serotypes upon repeat of the procedure.</w:t>
      </w:r>
    </w:p>
    <w:p w14:paraId="1B3B78B6" w14:textId="77777777" w:rsidR="00371B62" w:rsidRDefault="00371B62" w:rsidP="006313AA">
      <w:pPr>
        <w:pStyle w:val="NPBtext"/>
        <w:ind w:left="720"/>
      </w:pPr>
    </w:p>
    <w:p w14:paraId="3B18CCAC" w14:textId="644A683C" w:rsidR="00371B62" w:rsidRDefault="00371B62" w:rsidP="007E4076">
      <w:pPr>
        <w:pStyle w:val="NPBtext"/>
        <w:ind w:left="720"/>
      </w:pPr>
      <w:r>
        <w:rPr>
          <w:b/>
        </w:rPr>
        <w:t>VN</w:t>
      </w:r>
      <w:r>
        <w:t>—H</w:t>
      </w:r>
      <w:r w:rsidR="006F1029">
        <w:t>as been described in literature.</w:t>
      </w:r>
      <w:r>
        <w:fldChar w:fldCharType="begin"/>
      </w:r>
      <w:r w:rsidR="007E4076">
        <w:instrText xml:space="preserve"> ADDIN EN.CITE &lt;EndNote&gt;&lt;Cite&gt;&lt;Author&gt;Edwards&lt;/Author&gt;&lt;Year&gt;1987&lt;/Year&gt;&lt;IDText&gt;Vesicular exanthema of swine virus: isolation and serotyping of field samples&lt;/IDText&gt;&lt;DisplayText&gt;&lt;style face="superscript"&gt;151&lt;/style&gt;&lt;/DisplayText&gt;&lt;record&gt;&lt;dates&gt;&lt;pub-dates&gt;&lt;date&gt;Jul&lt;/date&gt;&lt;/pub-dates&gt;&lt;year&gt;1987&lt;/year&gt;&lt;/dates&gt;&lt;keywords&gt;&lt;keyword&gt;Animals&lt;/keyword&gt;&lt;keyword&gt;Caliciviridae&lt;/keyword&gt;&lt;keyword&gt;Serotyping&lt;/keyword&gt;&lt;keyword&gt;Swine&lt;/keyword&gt;&lt;keyword&gt;Vesicular Exanthema of Swine&lt;/keyword&gt;&lt;/keywords&gt;&lt;urls&gt;&lt;related-urls&gt;&lt;url&gt;http://www.ncbi.nlm.nih.gov/pubmed/3651889&lt;/url&gt;&lt;/related-urls&gt;&lt;/urls&gt;&lt;isbn&gt;0830-9000&lt;/isbn&gt;&lt;custom2&gt;PMC1255337&lt;/custom2&gt;&lt;titles&gt;&lt;title&gt;Vesicular exanthema of swine virus: isolation and serotyping of field samples&lt;/title&gt;&lt;secondary-title&gt;Can J Vet Res&lt;/secondary-title&gt;&lt;/titles&gt;&lt;pages&gt;358-62&lt;/pages&gt;&lt;number&gt;3&lt;/number&gt;&lt;contributors&gt;&lt;authors&gt;&lt;author&gt;Edwards, J. F.&lt;/author&gt;&lt;author&gt;Yedloutschnig, R. J.&lt;/author&gt;&lt;author&gt;Dardiri, A. H.&lt;/author&gt;&lt;author&gt;Callis, J. J.&lt;/author&gt;&lt;/authors&gt;&lt;/contributors&gt;&lt;language&gt;eng&lt;/language&gt;&lt;added-date format="utc"&gt;1444327800&lt;/added-date&gt;&lt;ref-type name="Journal Article"&gt;17&lt;/ref-type&gt;&lt;rec-number&gt;176&lt;/rec-number&gt;&lt;last-updated-date format="utc"&gt;1444327800&lt;/last-updated-date&gt;&lt;accession-num&gt;3651889&lt;/accession-num&gt;&lt;volume&gt;51&lt;/volume&gt;&lt;/record&gt;&lt;/Cite&gt;&lt;/EndNote&gt;</w:instrText>
      </w:r>
      <w:r>
        <w:fldChar w:fldCharType="separate"/>
      </w:r>
      <w:r w:rsidR="007E4076" w:rsidRPr="007E4076">
        <w:rPr>
          <w:noProof/>
          <w:vertAlign w:val="superscript"/>
        </w:rPr>
        <w:t>151</w:t>
      </w:r>
      <w:r>
        <w:fldChar w:fldCharType="end"/>
      </w:r>
      <w:r>
        <w:t xml:space="preserve"> Serotype specific; may not be useful for testing for unknown virus. Time-consuming me</w:t>
      </w:r>
      <w:r w:rsidR="007E4076">
        <w:t>thod; can require several days.</w:t>
      </w:r>
    </w:p>
    <w:p w14:paraId="1D31EB1C" w14:textId="77777777" w:rsidR="00371B62" w:rsidRDefault="00371B62" w:rsidP="006313AA">
      <w:pPr>
        <w:pStyle w:val="NPBtext"/>
        <w:ind w:left="720"/>
      </w:pPr>
    </w:p>
    <w:p w14:paraId="1F1560C0" w14:textId="4DB84AA2" w:rsidR="00371B62" w:rsidRDefault="00371B62" w:rsidP="006313AA">
      <w:pPr>
        <w:pStyle w:val="NPBtext"/>
        <w:ind w:left="720"/>
      </w:pPr>
      <w:r>
        <w:rPr>
          <w:b/>
        </w:rPr>
        <w:t>IFA--</w:t>
      </w:r>
      <w:r w:rsidRPr="002D23D9">
        <w:t xml:space="preserve"> </w:t>
      </w:r>
      <w:r>
        <w:t>A method for IFA antibod</w:t>
      </w:r>
      <w:r w:rsidR="006F1029">
        <w:t>y detection has been documented</w:t>
      </w:r>
      <w:r>
        <w:fldChar w:fldCharType="begin"/>
      </w:r>
      <w:r w:rsidR="007E4076">
        <w:instrText xml:space="preserve"> ADDIN EN.CITE &lt;EndNote&gt;&lt;Cite&gt;&lt;Author&gt;Wilder&lt;/Author&gt;&lt;Year&gt;1980&lt;/Year&gt;&lt;IDText&gt;Detection of swine caliciviruses by indirect immunofluorescence&lt;/IDText&gt;&lt;DisplayText&gt;&lt;style face="superscript"&gt;152&lt;/style&gt;&lt;/DisplayText&gt;&lt;record&gt;&lt;dates&gt;&lt;pub-dates&gt;&lt;date&gt;Jan&lt;/date&gt;&lt;/pub-dates&gt;&lt;year&gt;1980&lt;/year&gt;&lt;/dates&gt;&lt;keywords&gt;&lt;keyword&gt;Animals&lt;/keyword&gt;&lt;keyword&gt;Antibodies, Viral&lt;/keyword&gt;&lt;keyword&gt;Caliciviridae&lt;/keyword&gt;&lt;keyword&gt;Fluorescent Antibody Technique&lt;/keyword&gt;&lt;keyword&gt;Seals, Earless&lt;/keyword&gt;&lt;keyword&gt;Swine&lt;/keyword&gt;&lt;keyword&gt;Vesicular Exanthema of Swine&lt;/keyword&gt;&lt;/keywords&gt;&lt;urls&gt;&lt;related-urls&gt;&lt;url&gt;http://www.ncbi.nlm.nih.gov/pubmed/6994862&lt;/url&gt;&lt;/related-urls&gt;&lt;/urls&gt;&lt;isbn&gt;0008-4050&lt;/isbn&gt;&lt;custom2&gt;PMC1320038&lt;/custom2&gt;&lt;titles&gt;&lt;title&gt;Detection of swine caliciviruses by indirect immunofluorescence&lt;/title&gt;&lt;secondary-title&gt;Can J Comp Med&lt;/secondary-title&gt;&lt;/titles&gt;&lt;pages&gt;87-92&lt;/pages&gt;&lt;number&gt;1&lt;/number&gt;&lt;contributors&gt;&lt;authors&gt;&lt;author&gt;Wilder, F. W.&lt;/author&gt;&lt;/authors&gt;&lt;/contributors&gt;&lt;language&gt;eng&lt;/language&gt;&lt;added-date format="utc"&gt;1444850998&lt;/added-date&gt;&lt;ref-type name="Journal Article"&gt;17&lt;/ref-type&gt;&lt;rec-number&gt;210&lt;/rec-number&gt;&lt;last-updated-date format="utc"&gt;1444850998&lt;/last-updated-date&gt;&lt;accession-num&gt;6994862&lt;/accession-num&gt;&lt;volume&gt;44&lt;/volume&gt;&lt;/record&gt;&lt;/Cite&gt;&lt;/EndNote&gt;</w:instrText>
      </w:r>
      <w:r>
        <w:fldChar w:fldCharType="separate"/>
      </w:r>
      <w:r w:rsidR="007E4076" w:rsidRPr="007E4076">
        <w:rPr>
          <w:noProof/>
          <w:vertAlign w:val="superscript"/>
        </w:rPr>
        <w:t>152</w:t>
      </w:r>
      <w:r>
        <w:fldChar w:fldCharType="end"/>
      </w:r>
      <w:r>
        <w:t>; sensitivity was low (82%) but higher than VN (12%) when</w:t>
      </w:r>
      <w:r w:rsidR="006F1029">
        <w:t xml:space="preserve"> compared using the same sera. </w:t>
      </w:r>
      <w:r>
        <w:t>Specificity was high—no cross-reaction was noted to other major swine pathogens show</w:t>
      </w:r>
      <w:r w:rsidR="006F1029">
        <w:t xml:space="preserve">ing similar clinical symptoms. </w:t>
      </w:r>
      <w:r>
        <w:t xml:space="preserve">The specificity of this assay was not tested using non-porcine caliciviruses.  </w:t>
      </w:r>
    </w:p>
    <w:p w14:paraId="0DDB0D73" w14:textId="77777777" w:rsidR="00807A67" w:rsidRDefault="00807A67" w:rsidP="00807A67">
      <w:pPr>
        <w:pStyle w:val="NPBtext"/>
        <w:ind w:left="720"/>
        <w:rPr>
          <w:b/>
        </w:rPr>
      </w:pPr>
    </w:p>
    <w:p w14:paraId="090E8A44" w14:textId="2AC271A6" w:rsidR="00807A67" w:rsidRDefault="00807A67" w:rsidP="00807A67">
      <w:pPr>
        <w:pStyle w:val="NPBtext"/>
        <w:ind w:left="720"/>
      </w:pPr>
      <w:r>
        <w:rPr>
          <w:b/>
        </w:rPr>
        <w:t>CF</w:t>
      </w:r>
      <w:r>
        <w:t>—Applicable in large-scale diagnostic situations due to rapid speed and high specificity</w:t>
      </w:r>
      <w:r>
        <w:fldChar w:fldCharType="begin"/>
      </w:r>
      <w:r w:rsidR="007E4076">
        <w:instrText xml:space="preserve"> ADDIN EN.CITE &lt;EndNote&gt;&lt;Cite&gt;&lt;Author&gt;Edwards&lt;/Author&gt;&lt;Year&gt;1987&lt;/Year&gt;&lt;IDText&gt;Vesicular exanthema of swine virus: isolation and serotyping of field samples&lt;/IDText&gt;&lt;DisplayText&gt;&lt;style face="superscript"&gt;151&lt;/style&gt;&lt;/DisplayText&gt;&lt;record&gt;&lt;dates&gt;&lt;pub-dates&gt;&lt;date&gt;Jul&lt;/date&gt;&lt;/pub-dates&gt;&lt;year&gt;1987&lt;/year&gt;&lt;/dates&gt;&lt;keywords&gt;&lt;keyword&gt;Animals&lt;/keyword&gt;&lt;keyword&gt;Caliciviridae&lt;/keyword&gt;&lt;keyword&gt;Serotyping&lt;/keyword&gt;&lt;keyword&gt;Swine&lt;/keyword&gt;&lt;keyword&gt;Vesicular Exanthema of Swine&lt;/keyword&gt;&lt;/keywords&gt;&lt;urls&gt;&lt;related-urls&gt;&lt;url&gt;http://www.ncbi.nlm.nih.gov/pubmed/3651889&lt;/url&gt;&lt;/related-urls&gt;&lt;/urls&gt;&lt;isbn&gt;0830-9000&lt;/isbn&gt;&lt;custom2&gt;PMC1255337&lt;/custom2&gt;&lt;titles&gt;&lt;title&gt;Vesicular exanthema of swine virus: isolation and serotyping of field samples&lt;/title&gt;&lt;secondary-title&gt;Can J Vet Res&lt;/secondary-title&gt;&lt;/titles&gt;&lt;pages&gt;358-62&lt;/pages&gt;&lt;number&gt;3&lt;/number&gt;&lt;contributors&gt;&lt;authors&gt;&lt;author&gt;Edwards, J. F.&lt;/author&gt;&lt;author&gt;Yedloutschnig, R. J.&lt;/author&gt;&lt;author&gt;Dardiri, A. H.&lt;/author&gt;&lt;author&gt;Callis, J. J.&lt;/author&gt;&lt;/authors&gt;&lt;/contributors&gt;&lt;language&gt;eng&lt;/language&gt;&lt;added-date format="utc"&gt;1444327800&lt;/added-date&gt;&lt;ref-type name="Journal Article"&gt;17&lt;/ref-type&gt;&lt;rec-number&gt;176&lt;/rec-number&gt;&lt;last-updated-date format="utc"&gt;1444327800&lt;/last-updated-date&gt;&lt;accession-num&gt;3651889&lt;/accession-num&gt;&lt;volume&gt;51&lt;/volume&gt;&lt;/record&gt;&lt;/Cite&gt;&lt;/EndNote&gt;</w:instrText>
      </w:r>
      <w:r>
        <w:fldChar w:fldCharType="separate"/>
      </w:r>
      <w:r w:rsidR="007E4076" w:rsidRPr="007E4076">
        <w:rPr>
          <w:noProof/>
          <w:vertAlign w:val="superscript"/>
        </w:rPr>
        <w:t>151</w:t>
      </w:r>
      <w:r>
        <w:fldChar w:fldCharType="end"/>
      </w:r>
      <w:r>
        <w:t>; has been used extensively for diagnosis of vesicular diseases. Serotype specific; may not be useful for testing for unknown virus.</w:t>
      </w:r>
    </w:p>
    <w:p w14:paraId="122D557C" w14:textId="77777777" w:rsidR="00371B62" w:rsidRDefault="00371B62" w:rsidP="006313AA">
      <w:pPr>
        <w:pStyle w:val="NPBtext"/>
        <w:ind w:left="720"/>
      </w:pPr>
    </w:p>
    <w:p w14:paraId="70351E35" w14:textId="77777777" w:rsidR="00371B62" w:rsidRDefault="00371B62" w:rsidP="006313AA">
      <w:pPr>
        <w:pStyle w:val="NPBtext"/>
        <w:ind w:left="720"/>
      </w:pPr>
      <w:r>
        <w:rPr>
          <w:b/>
        </w:rPr>
        <w:t>HI</w:t>
      </w:r>
      <w:r>
        <w:t xml:space="preserve">—No reliable, validated testing methods available.  </w:t>
      </w:r>
    </w:p>
    <w:p w14:paraId="40D4BEE1" w14:textId="77777777" w:rsidR="00371B62" w:rsidRDefault="00371B62" w:rsidP="006313AA">
      <w:pPr>
        <w:pStyle w:val="NPBtext"/>
        <w:ind w:left="720"/>
      </w:pPr>
    </w:p>
    <w:p w14:paraId="3CAB9FAC" w14:textId="750A59A0" w:rsidR="00371B62" w:rsidRDefault="00371B62" w:rsidP="006313AA">
      <w:pPr>
        <w:pStyle w:val="NPBtext"/>
        <w:ind w:left="720"/>
      </w:pPr>
      <w:r>
        <w:rPr>
          <w:b/>
        </w:rPr>
        <w:t>OTHER</w:t>
      </w:r>
      <w:r w:rsidR="006F1029">
        <w:t xml:space="preserve">— AGID </w:t>
      </w:r>
      <w:r>
        <w:t>has been attempted previously; however, due to cross-reaction be</w:t>
      </w:r>
      <w:r w:rsidR="00DB408F">
        <w:t xml:space="preserve">tween all tested serotypes of vesicular exanthema of swine virus, </w:t>
      </w:r>
      <w:r w:rsidR="006F1029">
        <w:t xml:space="preserve">the assay </w:t>
      </w:r>
      <w:r>
        <w:t>was not applicab</w:t>
      </w:r>
      <w:r w:rsidR="006F1029">
        <w:t>le for serotype differentiation.</w:t>
      </w:r>
      <w:r>
        <w:fldChar w:fldCharType="begin"/>
      </w:r>
      <w:r w:rsidR="007E4076">
        <w:instrText xml:space="preserve"> ADDIN EN.CITE &lt;EndNote&gt;&lt;Cite&gt;&lt;Author&gt;Edwards&lt;/Author&gt;&lt;Year&gt;1987&lt;/Year&gt;&lt;IDText&gt;Vesicular exanthema of swine virus: isolation and serotyping of field samples&lt;/IDText&gt;&lt;DisplayText&gt;&lt;style face="superscript"&gt;151&lt;/style&gt;&lt;/DisplayText&gt;&lt;record&gt;&lt;dates&gt;&lt;pub-dates&gt;&lt;date&gt;Jul&lt;/date&gt;&lt;/pub-dates&gt;&lt;year&gt;1987&lt;/year&gt;&lt;/dates&gt;&lt;keywords&gt;&lt;keyword&gt;Animals&lt;/keyword&gt;&lt;keyword&gt;Caliciviridae&lt;/keyword&gt;&lt;keyword&gt;Serotyping&lt;/keyword&gt;&lt;keyword&gt;Swine&lt;/keyword&gt;&lt;keyword&gt;Vesicular Exanthema of Swine&lt;/keyword&gt;&lt;/keywords&gt;&lt;urls&gt;&lt;related-urls&gt;&lt;url&gt;http://www.ncbi.nlm.nih.gov/pubmed/3651889&lt;/url&gt;&lt;/related-urls&gt;&lt;/urls&gt;&lt;isbn&gt;0830-9000&lt;/isbn&gt;&lt;custom2&gt;PMC1255337&lt;/custom2&gt;&lt;titles&gt;&lt;title&gt;Vesicular exanthema of swine virus: isolation and serotyping of field samples&lt;/title&gt;&lt;secondary-title&gt;Can J Vet Res&lt;/secondary-title&gt;&lt;/titles&gt;&lt;pages&gt;358-62&lt;/pages&gt;&lt;number&gt;3&lt;/number&gt;&lt;contributors&gt;&lt;authors&gt;&lt;author&gt;Edwards, J. F.&lt;/author&gt;&lt;author&gt;Yedloutschnig, R. J.&lt;/author&gt;&lt;author&gt;Dardiri, A. H.&lt;/author&gt;&lt;author&gt;Callis, J. J.&lt;/author&gt;&lt;/authors&gt;&lt;/contributors&gt;&lt;language&gt;eng&lt;/language&gt;&lt;added-date format="utc"&gt;1444327800&lt;/added-date&gt;&lt;ref-type name="Journal Article"&gt;17&lt;/ref-type&gt;&lt;rec-number&gt;176&lt;/rec-number&gt;&lt;last-updated-date format="utc"&gt;1444327800&lt;/last-updated-date&gt;&lt;accession-num&gt;3651889&lt;/accession-num&gt;&lt;volume&gt;51&lt;/volume&gt;&lt;/record&gt;&lt;/Cite&gt;&lt;/EndNote&gt;</w:instrText>
      </w:r>
      <w:r>
        <w:fldChar w:fldCharType="separate"/>
      </w:r>
      <w:r w:rsidR="007E4076" w:rsidRPr="007E4076">
        <w:rPr>
          <w:noProof/>
          <w:vertAlign w:val="superscript"/>
        </w:rPr>
        <w:t>151</w:t>
      </w:r>
      <w:r>
        <w:fldChar w:fldCharType="end"/>
      </w:r>
      <w:r w:rsidR="006F1029">
        <w:t xml:space="preserve"> </w:t>
      </w:r>
      <w:r>
        <w:t>It may be us</w:t>
      </w:r>
      <w:r w:rsidR="00DB408F">
        <w:t>eful for as a screening method</w:t>
      </w:r>
      <w:r>
        <w:t>, but would likely be less useful than ELISA and other testing methods due to time and labor intensity.</w:t>
      </w:r>
    </w:p>
    <w:p w14:paraId="0127DE28" w14:textId="77777777" w:rsidR="006313AA" w:rsidRDefault="006313AA" w:rsidP="006313AA">
      <w:pPr>
        <w:pStyle w:val="NPBtext"/>
      </w:pPr>
    </w:p>
    <w:p w14:paraId="76FD7B5C" w14:textId="65F00ADF" w:rsidR="00371B62" w:rsidRDefault="006313AA" w:rsidP="004E533F">
      <w:pPr>
        <w:pStyle w:val="NPBheading1"/>
      </w:pPr>
      <w:bookmarkStart w:id="75" w:name="_Toc442082132"/>
      <w:r>
        <w:t xml:space="preserve">25. </w:t>
      </w:r>
      <w:r w:rsidR="00371B62" w:rsidRPr="004A35A5">
        <w:t>Vesicular stomatitis virus</w:t>
      </w:r>
      <w:bookmarkEnd w:id="75"/>
    </w:p>
    <w:p w14:paraId="2315024E" w14:textId="77777777" w:rsidR="006313AA" w:rsidRDefault="006313AA" w:rsidP="006313AA">
      <w:pPr>
        <w:pStyle w:val="Heading1"/>
      </w:pPr>
      <w:bookmarkStart w:id="76" w:name="_Toc442082133"/>
      <w:r>
        <w:t xml:space="preserve">25.1 </w:t>
      </w:r>
      <w:r w:rsidR="00371B62" w:rsidRPr="005F496C">
        <w:t>A</w:t>
      </w:r>
      <w:r>
        <w:t>ntigen Testing</w:t>
      </w:r>
      <w:bookmarkEnd w:id="76"/>
    </w:p>
    <w:p w14:paraId="75725F12" w14:textId="274B3130" w:rsidR="00371B62" w:rsidRDefault="00371B62" w:rsidP="006313AA">
      <w:pPr>
        <w:pStyle w:val="NPBtext"/>
        <w:ind w:left="720"/>
      </w:pPr>
      <w:r>
        <w:t>OIE recommends only using agent identification tests on animals with clinical symptoms; negative results do not r</w:t>
      </w:r>
      <w:r w:rsidR="006F1029">
        <w:t xml:space="preserve">ule out disease, but could indicate that the </w:t>
      </w:r>
      <w:r>
        <w:t xml:space="preserve">animal is no longer actively shedding </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r>
        <w:t>.</w:t>
      </w:r>
    </w:p>
    <w:p w14:paraId="3FB6300C" w14:textId="77777777" w:rsidR="00371B62" w:rsidRDefault="00371B62" w:rsidP="006313AA">
      <w:pPr>
        <w:pStyle w:val="NPBtext"/>
        <w:ind w:left="720"/>
        <w:rPr>
          <w:b/>
        </w:rPr>
      </w:pPr>
    </w:p>
    <w:p w14:paraId="15F152CB" w14:textId="36888A1D" w:rsidR="00371B62" w:rsidRDefault="00371B62" w:rsidP="006570A5">
      <w:pPr>
        <w:pStyle w:val="NPBtext"/>
        <w:ind w:left="720"/>
      </w:pPr>
      <w:r>
        <w:rPr>
          <w:b/>
        </w:rPr>
        <w:t>VI</w:t>
      </w:r>
      <w:r>
        <w:t>—</w:t>
      </w:r>
      <w:r w:rsidRPr="009C482C">
        <w:t xml:space="preserve"> </w:t>
      </w:r>
      <w:r>
        <w:t>Available a</w:t>
      </w:r>
      <w:r w:rsidR="006F1029">
        <w:t xml:space="preserve">t NVSL (Ames and Plum Island). </w:t>
      </w:r>
      <w:r>
        <w:t>Six day turnaround, Plum Islan</w:t>
      </w:r>
      <w:r w:rsidR="006570A5">
        <w:t xml:space="preserve">d; seven day turnaround, Ames. </w:t>
      </w:r>
      <w:r>
        <w:t>Recommended method of clinical case confirmation by OIE; method described in OIE Manual of Diagnostic Tests and Vaccines for Terrestrial Animals 2015.</w:t>
      </w:r>
    </w:p>
    <w:p w14:paraId="6602010C" w14:textId="77777777" w:rsidR="00371B62" w:rsidRDefault="00371B62" w:rsidP="006313AA">
      <w:pPr>
        <w:pStyle w:val="NPBtext"/>
        <w:ind w:left="720"/>
        <w:rPr>
          <w:b/>
        </w:rPr>
      </w:pPr>
    </w:p>
    <w:p w14:paraId="04280C86" w14:textId="244DA680" w:rsidR="00371B62" w:rsidRDefault="00371B62" w:rsidP="006F1029">
      <w:pPr>
        <w:pStyle w:val="NPBtext"/>
        <w:ind w:left="720"/>
      </w:pPr>
      <w:r>
        <w:rPr>
          <w:b/>
        </w:rPr>
        <w:t>RT-PCR/qRT-PCR</w:t>
      </w:r>
      <w:r>
        <w:t xml:space="preserve"> —</w:t>
      </w:r>
      <w:r w:rsidRPr="00894F1E">
        <w:t xml:space="preserve"> </w:t>
      </w:r>
      <w:r>
        <w:t>Acceptable method of clinica</w:t>
      </w:r>
      <w:r w:rsidR="006F1029">
        <w:t>l case confirmation by OIE.</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r w:rsidR="006570A5">
        <w:t xml:space="preserve"> </w:t>
      </w:r>
      <w:r>
        <w:t>A multiplex qRT-PCR an</w:t>
      </w:r>
      <w:r w:rsidR="00DB408F">
        <w:t>d microarray for VSV, FMDV, VESV</w:t>
      </w:r>
      <w:r>
        <w:t>, and SVDV has been described; although time to results is slightly longer than real time RT-PCR, sensitivities and specificities were similar, and the test was able to accurately differentiate between 49 strains of the</w:t>
      </w:r>
      <w:r w:rsidR="006F1029">
        <w:t xml:space="preserve"> vesicular viruse</w:t>
      </w:r>
      <w:r w:rsidR="007E4076">
        <w:t>s</w:t>
      </w:r>
      <w:r w:rsidR="006F1029" w:rsidRPr="007E4076">
        <w:t>.</w:t>
      </w:r>
      <w:r w:rsidR="007E4076">
        <w:fldChar w:fldCharType="begin">
          <w:fldData xml:space="preserve">PEVuZE5vdGU+PENpdGU+PEF1dGhvcj5MdW5nPC9BdXRob3I+PFllYXI+MjAxMTwvWWVhcj48SURU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</w:fldData>
        </w:fldChar>
      </w:r>
      <w:r w:rsidR="007E4076">
        <w:instrText xml:space="preserve"> ADDIN EN.CITE </w:instrText>
      </w:r>
      <w:r w:rsidR="007E4076">
        <w:fldChar w:fldCharType="begin">
          <w:fldData xml:space="preserve">PEVuZE5vdGU+PENpdGU+PEF1dGhvcj5MdW5nPC9BdXRob3I+PFllYXI+MjAxMTwvWWVhcj48SURU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</w:fldData>
        </w:fldChar>
      </w:r>
      <w:r w:rsidR="007E4076">
        <w:instrText xml:space="preserve"> ADDIN EN.CITE.DATA </w:instrText>
      </w:r>
      <w:r w:rsidR="007E4076">
        <w:fldChar w:fldCharType="end"/>
      </w:r>
      <w:r w:rsidR="007E4076">
        <w:fldChar w:fldCharType="separate"/>
      </w:r>
      <w:r w:rsidR="007E4076" w:rsidRPr="007E4076">
        <w:rPr>
          <w:noProof/>
          <w:vertAlign w:val="superscript"/>
        </w:rPr>
        <w:t>144</w:t>
      </w:r>
      <w:r w:rsidR="007E4076">
        <w:fldChar w:fldCharType="end"/>
      </w:r>
      <w:r w:rsidR="006F1029" w:rsidRPr="007E4076">
        <w:t xml:space="preserve"> </w:t>
      </w:r>
      <w:r w:rsidRPr="007E4076">
        <w:t>Available a</w:t>
      </w:r>
      <w:r w:rsidR="006F1029" w:rsidRPr="007E4076">
        <w:t xml:space="preserve">t NVSL (Ames and Plum Island). </w:t>
      </w:r>
      <w:r w:rsidRPr="007E4076">
        <w:t>One day turnaround.</w:t>
      </w:r>
      <w:r>
        <w:t xml:space="preserve"> </w:t>
      </w:r>
    </w:p>
    <w:p w14:paraId="0F7520C9" w14:textId="77777777" w:rsidR="00371B62" w:rsidRDefault="00371B62" w:rsidP="006313AA">
      <w:pPr>
        <w:pStyle w:val="NPBtext"/>
        <w:ind w:left="720"/>
      </w:pPr>
    </w:p>
    <w:p w14:paraId="1B778A06" w14:textId="3F74B2E9" w:rsidR="00371B62" w:rsidRDefault="00371B62" w:rsidP="006313AA">
      <w:pPr>
        <w:pStyle w:val="NPBtext"/>
        <w:ind w:left="720"/>
      </w:pPr>
      <w:r>
        <w:rPr>
          <w:b/>
        </w:rPr>
        <w:t>FA</w:t>
      </w:r>
      <w:r>
        <w:t>—Not recommended by the OIE for t</w:t>
      </w:r>
      <w:r w:rsidR="006F1029">
        <w:t>esting for vesicular stomatitis.</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p>
    <w:p w14:paraId="53F6DB33" w14:textId="77777777" w:rsidR="00371B62" w:rsidRDefault="00371B62" w:rsidP="006313AA">
      <w:pPr>
        <w:pStyle w:val="NPBtext"/>
        <w:ind w:left="720"/>
      </w:pPr>
    </w:p>
    <w:p w14:paraId="40441742" w14:textId="7B68CB09" w:rsidR="00371B62" w:rsidRDefault="00371B62" w:rsidP="006313AA">
      <w:pPr>
        <w:pStyle w:val="NPBtext"/>
        <w:ind w:left="720"/>
      </w:pPr>
      <w:r>
        <w:rPr>
          <w:b/>
        </w:rPr>
        <w:t>IHC</w:t>
      </w:r>
      <w:r>
        <w:t>— Described in lite</w:t>
      </w:r>
      <w:r w:rsidR="00DB408F">
        <w:t xml:space="preserve">rature, not typically used in vesicular stomatitis virus </w:t>
      </w:r>
      <w:r w:rsidR="006F1029">
        <w:t xml:space="preserve">diagnosis except in research. </w:t>
      </w:r>
      <w:r>
        <w:t>Not recommended by the OIE for t</w:t>
      </w:r>
      <w:r w:rsidR="006F1029">
        <w:t>esting for vesicular stomatitis.</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p>
    <w:p w14:paraId="0F3D0FC1" w14:textId="77777777" w:rsidR="00371B62" w:rsidRDefault="00371B62" w:rsidP="006313AA">
      <w:pPr>
        <w:pStyle w:val="NPBtext"/>
        <w:ind w:left="720"/>
      </w:pPr>
    </w:p>
    <w:p w14:paraId="61C64933" w14:textId="43D53732" w:rsidR="00371B62" w:rsidRDefault="00371B62" w:rsidP="006570A5">
      <w:pPr>
        <w:pStyle w:val="NPBtext"/>
        <w:ind w:left="720"/>
      </w:pPr>
      <w:r>
        <w:rPr>
          <w:b/>
        </w:rPr>
        <w:lastRenderedPageBreak/>
        <w:t>OTHER</w:t>
      </w:r>
      <w:r>
        <w:t>—Ag-capture ELISA a</w:t>
      </w:r>
      <w:r w:rsidR="006F1029">
        <w:t>vailable at NVSL (Plum Island).</w:t>
      </w:r>
      <w:r>
        <w:t xml:space="preserve"> One day turnaround. Recommended method of clinical case confirmation by OIE; method described in OIE Manual of Diagnostic Tests and Vaccin</w:t>
      </w:r>
      <w:r w:rsidR="006F1029">
        <w:t>es for Terrestrial Animals 2015.</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p>
    <w:p w14:paraId="0DDDCAD1" w14:textId="77777777" w:rsidR="00371B62" w:rsidRDefault="00371B62" w:rsidP="00371B62">
      <w:pPr>
        <w:spacing w:after="0" w:line="240" w:lineRule="auto"/>
      </w:pPr>
    </w:p>
    <w:p w14:paraId="01B59953" w14:textId="77777777" w:rsidR="006313AA" w:rsidRDefault="006313AA" w:rsidP="006313AA">
      <w:pPr>
        <w:pStyle w:val="Heading1"/>
      </w:pPr>
      <w:bookmarkStart w:id="77" w:name="_Toc442082134"/>
      <w:r>
        <w:t xml:space="preserve">25.2 </w:t>
      </w:r>
      <w:r w:rsidR="00371B62" w:rsidRPr="005F496C">
        <w:t>Anti</w:t>
      </w:r>
      <w:r w:rsidR="00371B62">
        <w:t>body</w:t>
      </w:r>
      <w:r>
        <w:t xml:space="preserve"> Testing</w:t>
      </w:r>
      <w:bookmarkEnd w:id="77"/>
    </w:p>
    <w:p w14:paraId="5BB2F9DA" w14:textId="6766E271" w:rsidR="00371B62" w:rsidRDefault="00371B62" w:rsidP="006313AA">
      <w:pPr>
        <w:pStyle w:val="NPBtext"/>
        <w:ind w:left="720"/>
      </w:pPr>
      <w:r>
        <w:t>OIE states that serological testing does not differentiate between current vs</w:t>
      </w:r>
      <w:r w:rsidR="006F1029">
        <w:t>.</w:t>
      </w:r>
      <w:r>
        <w:t xml:space="preserve"> previous exposure; use combination testing or paired sera showing four-fold </w:t>
      </w:r>
      <w:r w:rsidR="00DB408F">
        <w:t>titer</w:t>
      </w:r>
      <w:r>
        <w:t xml:space="preserve"> increase or decre</w:t>
      </w:r>
      <w:r w:rsidR="006F1029">
        <w:t>ase to determine current status.</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p>
    <w:p w14:paraId="7C281A53" w14:textId="77777777" w:rsidR="00371B62" w:rsidRDefault="00371B62" w:rsidP="006313AA">
      <w:pPr>
        <w:pStyle w:val="NPBtext"/>
        <w:ind w:left="720"/>
        <w:rPr>
          <w:b/>
        </w:rPr>
      </w:pPr>
    </w:p>
    <w:p w14:paraId="3713C9E4" w14:textId="4C125CE9" w:rsidR="00371B62" w:rsidRDefault="00371B62" w:rsidP="006570A5">
      <w:pPr>
        <w:pStyle w:val="NPBtext"/>
        <w:ind w:left="720"/>
      </w:pPr>
      <w:r>
        <w:rPr>
          <w:b/>
        </w:rPr>
        <w:t>ELISA</w:t>
      </w:r>
      <w:r>
        <w:t>—Ab-capture ELISA offered by NVSL (Plum Islan</w:t>
      </w:r>
      <w:r w:rsidR="006F1029">
        <w:t xml:space="preserve">d). </w:t>
      </w:r>
      <w:r>
        <w:t xml:space="preserve">One day turnaround.  </w:t>
      </w:r>
    </w:p>
    <w:p w14:paraId="0D350D0B" w14:textId="4A9517AC" w:rsidR="00371B62" w:rsidRDefault="006F1029" w:rsidP="006313AA">
      <w:pPr>
        <w:pStyle w:val="NPBtext"/>
        <w:ind w:left="720"/>
      </w:pPr>
      <w:r>
        <w:t>c</w:t>
      </w:r>
      <w:r w:rsidR="00371B62">
        <w:t>-E</w:t>
      </w:r>
      <w:r>
        <w:t xml:space="preserve">LISA available at NVSL (Ames). Two day turnaround. </w:t>
      </w:r>
      <w:r w:rsidR="00371B62">
        <w:t>Not recommended by OIE for</w:t>
      </w:r>
      <w:r>
        <w:t xml:space="preserve"> confirmation of clinical cases.</w:t>
      </w:r>
      <w:r w:rsidR="00371B62">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rsidR="00371B62">
        <w:fldChar w:fldCharType="separate"/>
      </w:r>
      <w:r w:rsidR="0004150B" w:rsidRPr="0004150B">
        <w:rPr>
          <w:noProof/>
          <w:vertAlign w:val="superscript"/>
        </w:rPr>
        <w:t>38</w:t>
      </w:r>
      <w:r w:rsidR="00371B62">
        <w:fldChar w:fldCharType="end"/>
      </w:r>
    </w:p>
    <w:p w14:paraId="474210F9" w14:textId="77777777" w:rsidR="00371B62" w:rsidRDefault="00371B62" w:rsidP="006313AA">
      <w:pPr>
        <w:pStyle w:val="NPBtext"/>
        <w:ind w:left="720"/>
      </w:pPr>
    </w:p>
    <w:p w14:paraId="7CAADBE8" w14:textId="33860227" w:rsidR="00371B62" w:rsidRDefault="00371B62" w:rsidP="006F1029">
      <w:pPr>
        <w:pStyle w:val="NPBtext"/>
        <w:ind w:left="720"/>
      </w:pPr>
      <w:r>
        <w:rPr>
          <w:b/>
        </w:rPr>
        <w:t>VN</w:t>
      </w:r>
      <w:r w:rsidR="006F1029">
        <w:t>—Elaborate and time-consuming.</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r w:rsidR="006F1029">
        <w:t xml:space="preserve"> </w:t>
      </w:r>
      <w:r>
        <w:t>Available at some veterinary diagnos</w:t>
      </w:r>
      <w:r w:rsidR="006F1029">
        <w:t xml:space="preserve">tic laboratories (UMN VDL, ISU </w:t>
      </w:r>
      <w:r>
        <w:t>VDL, Washington ADDL-cattle only) and a</w:t>
      </w:r>
      <w:r w:rsidR="006F1029">
        <w:t xml:space="preserve">t NVSL (Ames and Plum Island). </w:t>
      </w:r>
      <w:r>
        <w:t>Three day tu</w:t>
      </w:r>
      <w:r w:rsidR="006F1029">
        <w:t xml:space="preserve">rnaround, Ames and Plum Island. </w:t>
      </w:r>
      <w:r>
        <w:t>Low serum concentrations may lead to nonspecific neutralization a</w:t>
      </w:r>
      <w:r w:rsidR="006F1029">
        <w:t>nd hence false positive results.</w:t>
      </w:r>
      <w:r>
        <w:fldChar w:fldCharType="begin"/>
      </w:r>
      <w:r w:rsidR="007E4076">
        <w:instrText xml:space="preserve"> ADDIN EN.CITE &lt;EndNote&gt;&lt;Cite&gt;&lt;Year&gt;2012&lt;/Year&gt;&lt;IDText&gt;Diseases of swine.&lt;/IDText&gt;&lt;DisplayText&gt;&lt;style face="superscript"&gt;153&lt;/style&gt;&lt;/DisplayText&gt;&lt;record&gt;&lt;titles&gt;&lt;title&gt;Diseases of swine.&lt;/title&gt;&lt;/titles&gt;&lt;edition&gt;10th&lt;/edition&gt;&lt;added-date format="utc"&gt;1444068860&lt;/added-date&gt;&lt;pub-location&gt;Ames, IA&lt;/pub-location&gt;&lt;ref-type name="Book"&gt;6&lt;/ref-type&gt;&lt;dates&gt;&lt;year&gt;2012&lt;/year&gt;&lt;/dates&gt;&lt;rec-number&gt;95&lt;/rec-number&gt;&lt;publisher&gt;Wiley-Blackwell&lt;/publisher&gt;&lt;last-updated-date format="utc"&gt;1444068917&lt;/last-updated-date&gt;&lt;/record&gt;&lt;/Cite&gt;&lt;/EndNote&gt;</w:instrText>
      </w:r>
      <w:r>
        <w:fldChar w:fldCharType="separate"/>
      </w:r>
      <w:r w:rsidR="007E4076" w:rsidRPr="007E4076">
        <w:rPr>
          <w:noProof/>
          <w:vertAlign w:val="superscript"/>
        </w:rPr>
        <w:t>153</w:t>
      </w:r>
      <w:r>
        <w:fldChar w:fldCharType="end"/>
      </w:r>
    </w:p>
    <w:p w14:paraId="41C33F1A" w14:textId="77777777" w:rsidR="00371B62" w:rsidRDefault="00371B62" w:rsidP="006313AA">
      <w:pPr>
        <w:pStyle w:val="NPBtext"/>
        <w:ind w:left="720"/>
      </w:pPr>
    </w:p>
    <w:p w14:paraId="7A58B0F8" w14:textId="03EDB4B9" w:rsidR="00371B62" w:rsidRDefault="00371B62" w:rsidP="006313AA">
      <w:pPr>
        <w:pStyle w:val="NPBtext"/>
        <w:ind w:left="720"/>
      </w:pPr>
      <w:r>
        <w:rPr>
          <w:b/>
        </w:rPr>
        <w:t>IFA</w:t>
      </w:r>
      <w:r>
        <w:t>—</w:t>
      </w:r>
      <w:r w:rsidRPr="00434C73">
        <w:t xml:space="preserve"> </w:t>
      </w:r>
      <w:r>
        <w:t>Described in literature, not typically use</w:t>
      </w:r>
      <w:r w:rsidR="00DB408F">
        <w:t xml:space="preserve">d in vesicular stomatitis </w:t>
      </w:r>
      <w:r w:rsidR="006F1029">
        <w:t xml:space="preserve">diagnosis except in research. </w:t>
      </w:r>
      <w:r>
        <w:t>Not recommended by the OIE for t</w:t>
      </w:r>
      <w:r w:rsidR="006F1029">
        <w:t>esting for vesicular stomatitis.</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p>
    <w:p w14:paraId="378A02D8" w14:textId="77777777" w:rsidR="00371B62" w:rsidRDefault="00371B62" w:rsidP="006313AA">
      <w:pPr>
        <w:pStyle w:val="NPBtext"/>
        <w:ind w:left="720"/>
      </w:pPr>
    </w:p>
    <w:p w14:paraId="449BEFE9" w14:textId="3AD2BA1C" w:rsidR="00371B62" w:rsidRDefault="00371B62" w:rsidP="006313AA">
      <w:pPr>
        <w:pStyle w:val="NPBtext"/>
        <w:ind w:left="720"/>
      </w:pPr>
      <w:r>
        <w:rPr>
          <w:b/>
        </w:rPr>
        <w:t>CF</w:t>
      </w:r>
      <w:r>
        <w:t>—</w:t>
      </w:r>
      <w:r w:rsidRPr="009C482C">
        <w:t xml:space="preserve"> </w:t>
      </w:r>
      <w:r>
        <w:t xml:space="preserve">A prescribed test for international trade; can be used to quantify early </w:t>
      </w:r>
      <w:r w:rsidR="006F1029">
        <w:t>antibody levels.</w:t>
      </w:r>
      <w:r>
        <w:fldChar w:fldCharType="begin"/>
      </w:r>
      <w:r w:rsidR="0004150B">
        <w:instrText xml:space="preserve"> ADDIN EN.CITE &lt;EndNote&gt;&lt;Cite&gt;&lt;Author&gt;OIE:&lt;/Author&gt;&lt;Year&gt;2015&lt;/Year&gt;&lt;IDText&gt;OIE manual of diagnostic tests and vaccines for terrestrial animals&lt;/IDText&gt;&lt;DisplayText&gt;&lt;style face="superscript"&gt;38&lt;/style&gt;&lt;/DisplayText&gt;&lt;record&gt;&lt;titles&gt;&lt;title&gt;OIE manual of diagnostic tests and vaccines for terrestrial animals&lt;/title&gt;&lt;/titles&gt;&lt;contributors&gt;&lt;authors&gt;&lt;author&gt;OIE: World Organisation for Animal Health&lt;/author&gt;&lt;/authors&gt;&lt;/contributors&gt;&lt;added-date format="utc"&gt;1443021010&lt;/added-date&gt;&lt;pub-location&gt;Paris, France&lt;/pub-location&gt;&lt;ref-type name="Electronic Book"&gt;44&lt;/ref-type&gt;&lt;dates&gt;&lt;year&gt;2015&lt;/year&gt;&lt;/dates&gt;&lt;rec-number&gt;9&lt;/rec-number&gt;&lt;publisher&gt;Office International des Epizooties&lt;/publisher&gt;&lt;last-updated-date format="utc"&gt;1443021235&lt;/last-updated-date&gt;&lt;/record&gt;&lt;/Cite&gt;&lt;/EndNote&gt;</w:instrText>
      </w:r>
      <w:r>
        <w:fldChar w:fldCharType="separate"/>
      </w:r>
      <w:r w:rsidR="0004150B" w:rsidRPr="0004150B">
        <w:rPr>
          <w:noProof/>
          <w:vertAlign w:val="superscript"/>
        </w:rPr>
        <w:t>38</w:t>
      </w:r>
      <w:r>
        <w:fldChar w:fldCharType="end"/>
      </w:r>
      <w:r>
        <w:t xml:space="preserve"> Available a</w:t>
      </w:r>
      <w:r w:rsidR="006F1029">
        <w:t xml:space="preserve">t NVSL (Ames and Plum Island). </w:t>
      </w:r>
      <w:r>
        <w:t>One day turnaround, Plum Island; two day turnaround, Ames.</w:t>
      </w:r>
    </w:p>
    <w:p w14:paraId="2D4F9683" w14:textId="77777777" w:rsidR="00371B62" w:rsidRDefault="00371B62" w:rsidP="006313AA">
      <w:pPr>
        <w:pStyle w:val="NPBtext"/>
        <w:ind w:left="720"/>
      </w:pPr>
    </w:p>
    <w:p w14:paraId="614DE366" w14:textId="77777777" w:rsidR="00371B62" w:rsidRDefault="00371B62" w:rsidP="006313AA">
      <w:pPr>
        <w:pStyle w:val="NPBtext"/>
        <w:ind w:left="720"/>
      </w:pPr>
      <w:r>
        <w:rPr>
          <w:b/>
        </w:rPr>
        <w:t>HI</w:t>
      </w:r>
      <w:r>
        <w:t>—Not applicable for vesicular stomatitis.</w:t>
      </w:r>
    </w:p>
    <w:p w14:paraId="0419A8A9" w14:textId="77777777" w:rsidR="00371B62" w:rsidRDefault="00371B62" w:rsidP="00371B62">
      <w:pPr>
        <w:spacing w:after="0" w:line="240" w:lineRule="auto"/>
      </w:pPr>
    </w:p>
    <w:p w14:paraId="6767FE62" w14:textId="77777777" w:rsidR="00371B62" w:rsidRDefault="00371B62" w:rsidP="00371B62">
      <w:pPr>
        <w:spacing w:after="0" w:line="240" w:lineRule="auto"/>
      </w:pPr>
    </w:p>
    <w:p w14:paraId="1B96EF23" w14:textId="77777777" w:rsidR="00371B62" w:rsidRDefault="00371B62" w:rsidP="00371B62">
      <w:pPr>
        <w:spacing w:after="0" w:line="240" w:lineRule="auto"/>
      </w:pPr>
    </w:p>
    <w:p w14:paraId="0860DD06" w14:textId="77777777" w:rsidR="00371B62" w:rsidRDefault="00371B62" w:rsidP="00371B62">
      <w:pPr>
        <w:spacing w:after="0" w:line="240" w:lineRule="auto"/>
      </w:pPr>
    </w:p>
    <w:p w14:paraId="070BD15A" w14:textId="77777777" w:rsidR="00371B62" w:rsidRDefault="00371B62" w:rsidP="00371B62">
      <w:pPr>
        <w:rPr>
          <w:b/>
          <w:sz w:val="28"/>
          <w:szCs w:val="28"/>
          <w:u w:val="single"/>
        </w:rPr>
      </w:pPr>
      <w:r>
        <w:rPr>
          <w:b/>
          <w:sz w:val="28"/>
          <w:szCs w:val="28"/>
          <w:u w:val="single"/>
        </w:rPr>
        <w:br w:type="page"/>
      </w:r>
    </w:p>
    <w:p w14:paraId="064DFE0A" w14:textId="47EC8E9B" w:rsidR="00371B62" w:rsidRDefault="006313AA" w:rsidP="007E4076">
      <w:pPr>
        <w:pStyle w:val="NPBheading1"/>
      </w:pPr>
      <w:bookmarkStart w:id="78" w:name="_Toc442082135"/>
      <w:r>
        <w:lastRenderedPageBreak/>
        <w:t>References</w:t>
      </w:r>
      <w:bookmarkEnd w:id="78"/>
    </w:p>
    <w:p w14:paraId="3E1EBAF1" w14:textId="77777777" w:rsidR="007E4076" w:rsidRPr="007E4076" w:rsidRDefault="00371B62" w:rsidP="00A25A50">
      <w:pPr>
        <w:pStyle w:val="NPBtext"/>
        <w:ind w:left="720" w:hanging="720"/>
        <w:rPr>
          <w:noProof/>
        </w:rPr>
      </w:pPr>
      <w:r>
        <w:fldChar w:fldCharType="begin"/>
      </w:r>
      <w:r>
        <w:instrText xml:space="preserve"> ADDIN EN.REFLIST </w:instrText>
      </w:r>
      <w:r>
        <w:fldChar w:fldCharType="separate"/>
      </w:r>
      <w:r w:rsidR="007E4076" w:rsidRPr="007E4076">
        <w:rPr>
          <w:noProof/>
        </w:rPr>
        <w:t>1.</w:t>
      </w:r>
      <w:r w:rsidR="007E4076" w:rsidRPr="007E4076">
        <w:rPr>
          <w:noProof/>
        </w:rPr>
        <w:tab/>
        <w:t xml:space="preserve">Duke GM, Hoffman MA, Palmenberg AC. Sequence and structural elements that contribute to efficient encephalomyocarditis virus RNA translation. </w:t>
      </w:r>
      <w:r w:rsidR="007E4076" w:rsidRPr="007E4076">
        <w:rPr>
          <w:i/>
          <w:noProof/>
        </w:rPr>
        <w:t xml:space="preserve">J Virol. </w:t>
      </w:r>
      <w:r w:rsidR="007E4076" w:rsidRPr="007E4076">
        <w:rPr>
          <w:noProof/>
        </w:rPr>
        <w:t>1992;66(3):1602-1609.</w:t>
      </w:r>
    </w:p>
    <w:p w14:paraId="74CD7F2D" w14:textId="77777777" w:rsidR="007E4076" w:rsidRPr="007E4076" w:rsidRDefault="007E4076" w:rsidP="00A25A50">
      <w:pPr>
        <w:pStyle w:val="NPBtext"/>
        <w:ind w:left="720" w:hanging="720"/>
        <w:rPr>
          <w:noProof/>
        </w:rPr>
      </w:pPr>
      <w:r w:rsidRPr="007E4076">
        <w:rPr>
          <w:noProof/>
        </w:rPr>
        <w:t>2.</w:t>
      </w:r>
      <w:r w:rsidRPr="007E4076">
        <w:rPr>
          <w:noProof/>
        </w:rPr>
        <w:tab/>
        <w:t xml:space="preserve">Vanderhallen H, Koenen F. Rapid diagnosis of encephalomyocarditis virus infections in pigs using a reverse transcription-polymerase chain reaction. </w:t>
      </w:r>
      <w:r w:rsidRPr="007E4076">
        <w:rPr>
          <w:i/>
          <w:noProof/>
        </w:rPr>
        <w:t xml:space="preserve">J Virol Methods. </w:t>
      </w:r>
      <w:r w:rsidRPr="007E4076">
        <w:rPr>
          <w:noProof/>
        </w:rPr>
        <w:t>1997;66(1):83-89.</w:t>
      </w:r>
    </w:p>
    <w:p w14:paraId="7F3E9431" w14:textId="77777777" w:rsidR="007E4076" w:rsidRPr="007E4076" w:rsidRDefault="007E4076" w:rsidP="00A25A50">
      <w:pPr>
        <w:pStyle w:val="NPBtext"/>
        <w:ind w:left="720" w:hanging="720"/>
        <w:rPr>
          <w:noProof/>
        </w:rPr>
      </w:pPr>
      <w:r w:rsidRPr="007E4076">
        <w:rPr>
          <w:noProof/>
        </w:rPr>
        <w:t>3.</w:t>
      </w:r>
      <w:r w:rsidRPr="007E4076">
        <w:rPr>
          <w:noProof/>
        </w:rPr>
        <w:tab/>
        <w:t xml:space="preserve">Yuan W, Zheng Y, Sun M, Zhang X, Qi Y, Sun J. Development of a TaqMan-based real-time reverse transcription polymerase chain reaction assay for the detection of encephalomyocarditis virus. </w:t>
      </w:r>
      <w:r w:rsidRPr="007E4076">
        <w:rPr>
          <w:i/>
          <w:noProof/>
        </w:rPr>
        <w:t xml:space="preserve">J Virol Methods. </w:t>
      </w:r>
      <w:r w:rsidRPr="007E4076">
        <w:rPr>
          <w:noProof/>
        </w:rPr>
        <w:t>2014;207:60-65.</w:t>
      </w:r>
    </w:p>
    <w:p w14:paraId="7B5D8156" w14:textId="2713ECD0" w:rsidR="007E4076" w:rsidRPr="007E4076" w:rsidRDefault="007E4076" w:rsidP="00A25A50">
      <w:pPr>
        <w:pStyle w:val="NPBtext"/>
        <w:ind w:left="720" w:hanging="720"/>
        <w:rPr>
          <w:noProof/>
        </w:rPr>
      </w:pPr>
      <w:r w:rsidRPr="007E4076">
        <w:rPr>
          <w:noProof/>
        </w:rPr>
        <w:t>4.</w:t>
      </w:r>
      <w:r w:rsidRPr="007E4076">
        <w:rPr>
          <w:noProof/>
        </w:rPr>
        <w:tab/>
        <w:t xml:space="preserve">Zoologix. Encephalomyocarditis.  </w:t>
      </w:r>
      <w:hyperlink r:id="rId10" w:history="1">
        <w:r w:rsidRPr="007E4076">
          <w:rPr>
            <w:rStyle w:val="Hyperlink"/>
            <w:noProof/>
          </w:rPr>
          <w:t>http://www.zoologix.com/primate/Datasheets/Encephalomyocarditis.htm</w:t>
        </w:r>
      </w:hyperlink>
      <w:r w:rsidRPr="007E4076">
        <w:rPr>
          <w:noProof/>
        </w:rPr>
        <w:t>. Accessed February 2, 2016.</w:t>
      </w:r>
    </w:p>
    <w:p w14:paraId="06E5C154" w14:textId="77777777" w:rsidR="007E4076" w:rsidRPr="007E4076" w:rsidRDefault="007E4076" w:rsidP="00A25A50">
      <w:pPr>
        <w:pStyle w:val="NPBtext"/>
        <w:ind w:left="720" w:hanging="720"/>
        <w:rPr>
          <w:noProof/>
        </w:rPr>
      </w:pPr>
      <w:r w:rsidRPr="007E4076">
        <w:rPr>
          <w:noProof/>
        </w:rPr>
        <w:t>5.</w:t>
      </w:r>
      <w:r w:rsidRPr="007E4076">
        <w:rPr>
          <w:noProof/>
        </w:rPr>
        <w:tab/>
        <w:t xml:space="preserve">Yuan W, Wang J, Sun M, et al. Rapid detection of encephalomyocarditis virus by one-step reverse transcription loop-mediated isothermal amplification method. </w:t>
      </w:r>
      <w:r w:rsidRPr="007E4076">
        <w:rPr>
          <w:i/>
          <w:noProof/>
        </w:rPr>
        <w:t xml:space="preserve">Virus Res. </w:t>
      </w:r>
      <w:r w:rsidRPr="007E4076">
        <w:rPr>
          <w:noProof/>
        </w:rPr>
        <w:t>2014;189:75-78.</w:t>
      </w:r>
    </w:p>
    <w:p w14:paraId="5E49B3CD" w14:textId="77777777" w:rsidR="007E4076" w:rsidRPr="007E4076" w:rsidRDefault="007E4076" w:rsidP="00A25A50">
      <w:pPr>
        <w:pStyle w:val="NPBtext"/>
        <w:ind w:left="720" w:hanging="720"/>
        <w:rPr>
          <w:noProof/>
        </w:rPr>
      </w:pPr>
      <w:r w:rsidRPr="007E4076">
        <w:rPr>
          <w:noProof/>
        </w:rPr>
        <w:t>6.</w:t>
      </w:r>
      <w:r w:rsidRPr="007E4076">
        <w:rPr>
          <w:noProof/>
        </w:rPr>
        <w:tab/>
        <w:t xml:space="preserve">Feng R, Wei J, Zhang H, et al. National serosurvey of encephalomyocarditis virus in healthy people and pigs in China. </w:t>
      </w:r>
      <w:r w:rsidRPr="007E4076">
        <w:rPr>
          <w:i/>
          <w:noProof/>
        </w:rPr>
        <w:t xml:space="preserve">Arch Virol. </w:t>
      </w:r>
      <w:r w:rsidRPr="007E4076">
        <w:rPr>
          <w:noProof/>
        </w:rPr>
        <w:t>2015.</w:t>
      </w:r>
    </w:p>
    <w:p w14:paraId="71D3AA41" w14:textId="0A3BAFBF" w:rsidR="007E4076" w:rsidRPr="007E4076" w:rsidRDefault="00A25A50" w:rsidP="00A25A50">
      <w:pPr>
        <w:pStyle w:val="NPBtext"/>
        <w:rPr>
          <w:noProof/>
        </w:rPr>
      </w:pPr>
      <w:r>
        <w:rPr>
          <w:noProof/>
        </w:rPr>
        <w:t>7.</w:t>
      </w:r>
      <w:r>
        <w:rPr>
          <w:noProof/>
        </w:rPr>
        <w:tab/>
        <w:t>ISU VD</w:t>
      </w:r>
      <w:r w:rsidR="007E4076" w:rsidRPr="007E4076">
        <w:rPr>
          <w:noProof/>
        </w:rPr>
        <w:t xml:space="preserve">PAM. EMC. </w:t>
      </w:r>
      <w:r w:rsidR="007E4076" w:rsidRPr="007E4076">
        <w:rPr>
          <w:i/>
          <w:noProof/>
        </w:rPr>
        <w:t>Swine Disease Manual</w:t>
      </w:r>
      <w:r w:rsidR="007E4076" w:rsidRPr="007E4076">
        <w:rPr>
          <w:noProof/>
        </w:rPr>
        <w:t xml:space="preserve"> 2015. Accessed September 23, 2015.</w:t>
      </w:r>
    </w:p>
    <w:p w14:paraId="4B2F7242" w14:textId="77777777" w:rsidR="007E4076" w:rsidRPr="007E4076" w:rsidRDefault="007E4076" w:rsidP="00A25A50">
      <w:pPr>
        <w:pStyle w:val="NPBtext"/>
        <w:ind w:left="720" w:hanging="720"/>
        <w:rPr>
          <w:noProof/>
        </w:rPr>
      </w:pPr>
      <w:r w:rsidRPr="007E4076">
        <w:rPr>
          <w:noProof/>
        </w:rPr>
        <w:t>8.</w:t>
      </w:r>
      <w:r w:rsidRPr="007E4076">
        <w:rPr>
          <w:noProof/>
        </w:rPr>
        <w:tab/>
        <w:t>Koenen F. Encephalomyocarditis virus. 9th ed. Diseases of Swine: Blackwell Publishing; 2006:331-336.</w:t>
      </w:r>
    </w:p>
    <w:p w14:paraId="355E7FF8" w14:textId="45DC3BEA" w:rsidR="007E4076" w:rsidRPr="007E4076" w:rsidRDefault="00A25A50" w:rsidP="00A25A50">
      <w:pPr>
        <w:pStyle w:val="NPBtext"/>
        <w:ind w:left="720" w:hanging="720"/>
        <w:rPr>
          <w:noProof/>
        </w:rPr>
      </w:pPr>
      <w:r>
        <w:rPr>
          <w:noProof/>
        </w:rPr>
        <w:t>9.</w:t>
      </w:r>
      <w:r>
        <w:rPr>
          <w:noProof/>
        </w:rPr>
        <w:tab/>
        <w:t xml:space="preserve">Centers for Disease Prevention and Control (CDC). </w:t>
      </w:r>
      <w:r w:rsidR="007E4076" w:rsidRPr="007E4076">
        <w:rPr>
          <w:noProof/>
        </w:rPr>
        <w:t>Questions and Answers about Ebola-Reston virus in pigs, Phillipines. 2013. Accessed September 23, 2015.</w:t>
      </w:r>
    </w:p>
    <w:p w14:paraId="0FB844CD" w14:textId="77777777" w:rsidR="007E4076" w:rsidRPr="007E4076" w:rsidRDefault="007E4076" w:rsidP="00A25A50">
      <w:pPr>
        <w:pStyle w:val="NPBtext"/>
        <w:ind w:left="720" w:hanging="720"/>
        <w:rPr>
          <w:noProof/>
        </w:rPr>
      </w:pPr>
      <w:r w:rsidRPr="007E4076">
        <w:rPr>
          <w:noProof/>
        </w:rPr>
        <w:t>10.</w:t>
      </w:r>
      <w:r w:rsidRPr="007E4076">
        <w:rPr>
          <w:noProof/>
        </w:rPr>
        <w:tab/>
        <w:t xml:space="preserve">Saijo M, Niikura M, Ikegami T, Kurane I, Kurata T, Morikawa S. Laboratory diagnostic systems for Ebola and Marburg hemorrhagic fevers developed with recombinant proteins. </w:t>
      </w:r>
      <w:r w:rsidRPr="007E4076">
        <w:rPr>
          <w:i/>
          <w:noProof/>
        </w:rPr>
        <w:t xml:space="preserve">Clin Vaccine Immunol. </w:t>
      </w:r>
      <w:r w:rsidRPr="007E4076">
        <w:rPr>
          <w:noProof/>
        </w:rPr>
        <w:t>2006;13(4):444-451.</w:t>
      </w:r>
    </w:p>
    <w:p w14:paraId="092DA54A" w14:textId="77777777" w:rsidR="007E4076" w:rsidRPr="007E4076" w:rsidRDefault="007E4076" w:rsidP="00A25A50">
      <w:pPr>
        <w:pStyle w:val="NPBtext"/>
        <w:ind w:left="720" w:hanging="720"/>
        <w:rPr>
          <w:noProof/>
        </w:rPr>
      </w:pPr>
      <w:r w:rsidRPr="007E4076">
        <w:rPr>
          <w:noProof/>
        </w:rPr>
        <w:t>11.</w:t>
      </w:r>
      <w:r w:rsidRPr="007E4076">
        <w:rPr>
          <w:noProof/>
        </w:rPr>
        <w:tab/>
        <w:t xml:space="preserve">Sayama Y, Demetria C, Saito M, et al. A seroepidemiologic study of Reston ebolavirus in swine in the Philippines. </w:t>
      </w:r>
      <w:r w:rsidRPr="007E4076">
        <w:rPr>
          <w:i/>
          <w:noProof/>
        </w:rPr>
        <w:t xml:space="preserve">BMC Vet Res. </w:t>
      </w:r>
      <w:r w:rsidRPr="007E4076">
        <w:rPr>
          <w:noProof/>
        </w:rPr>
        <w:t>2012;8:82.</w:t>
      </w:r>
    </w:p>
    <w:p w14:paraId="59D3F001" w14:textId="40EDC6AA" w:rsidR="007E4076" w:rsidRPr="007E4076" w:rsidRDefault="007E4076" w:rsidP="00A25A50">
      <w:pPr>
        <w:pStyle w:val="NPBtext"/>
        <w:ind w:left="720" w:hanging="720"/>
        <w:rPr>
          <w:noProof/>
        </w:rPr>
      </w:pPr>
      <w:r w:rsidRPr="007E4076">
        <w:rPr>
          <w:noProof/>
        </w:rPr>
        <w:t>12.</w:t>
      </w:r>
      <w:r w:rsidRPr="007E4076">
        <w:rPr>
          <w:noProof/>
        </w:rPr>
        <w:tab/>
        <w:t>Boisen ML, Oottamasathien D, J</w:t>
      </w:r>
      <w:r w:rsidR="00A25A50">
        <w:rPr>
          <w:noProof/>
        </w:rPr>
        <w:t>ones AB, et al. Development of prototype filovirus recombinant antigen i</w:t>
      </w:r>
      <w:r w:rsidRPr="007E4076">
        <w:rPr>
          <w:noProof/>
        </w:rPr>
        <w:t xml:space="preserve">mmunoassays. </w:t>
      </w:r>
      <w:r w:rsidRPr="007E4076">
        <w:rPr>
          <w:i/>
          <w:noProof/>
        </w:rPr>
        <w:t xml:space="preserve">J Infect Dis. </w:t>
      </w:r>
      <w:r w:rsidRPr="007E4076">
        <w:rPr>
          <w:noProof/>
        </w:rPr>
        <w:t>2015;212 Suppl 2:S359-367.</w:t>
      </w:r>
    </w:p>
    <w:p w14:paraId="5E1F83E3" w14:textId="77777777" w:rsidR="007E4076" w:rsidRPr="007E4076" w:rsidRDefault="007E4076" w:rsidP="00A25A50">
      <w:pPr>
        <w:pStyle w:val="NPBtext"/>
        <w:ind w:left="720" w:hanging="720"/>
        <w:rPr>
          <w:noProof/>
        </w:rPr>
      </w:pPr>
      <w:r w:rsidRPr="007E4076">
        <w:rPr>
          <w:noProof/>
        </w:rPr>
        <w:t>13.</w:t>
      </w:r>
      <w:r w:rsidRPr="007E4076">
        <w:rPr>
          <w:noProof/>
        </w:rPr>
        <w:tab/>
        <w:t xml:space="preserve">Dong D, Fu SH, Wang LH, Lv Z, Li TY, Liang GD. Simultaneous detection of three arboviruses using a triplex RT-PCR: enzyme hybridization assay. </w:t>
      </w:r>
      <w:r w:rsidRPr="007E4076">
        <w:rPr>
          <w:i/>
          <w:noProof/>
        </w:rPr>
        <w:t xml:space="preserve">Virol Sin. </w:t>
      </w:r>
      <w:r w:rsidRPr="007E4076">
        <w:rPr>
          <w:noProof/>
        </w:rPr>
        <w:t>2012;27(3):179-186.</w:t>
      </w:r>
    </w:p>
    <w:p w14:paraId="5A6DA1A4" w14:textId="7551C0DE" w:rsidR="007E4076" w:rsidRPr="007E4076" w:rsidRDefault="007E4076" w:rsidP="00A25A50">
      <w:pPr>
        <w:pStyle w:val="NPBtext"/>
        <w:ind w:left="720" w:hanging="720"/>
        <w:rPr>
          <w:noProof/>
        </w:rPr>
      </w:pPr>
      <w:r w:rsidRPr="007E4076">
        <w:rPr>
          <w:noProof/>
        </w:rPr>
        <w:t>14.</w:t>
      </w:r>
      <w:r w:rsidRPr="007E4076">
        <w:rPr>
          <w:noProof/>
        </w:rPr>
        <w:tab/>
        <w:t>Bannai H, Nemoto M, O</w:t>
      </w:r>
      <w:r w:rsidR="00A25A50">
        <w:rPr>
          <w:noProof/>
        </w:rPr>
        <w:t>chi A, et al. Epizootiological investigation of Getah virus infection among r</w:t>
      </w:r>
      <w:r w:rsidRPr="007E4076">
        <w:rPr>
          <w:noProof/>
        </w:rPr>
        <w:t xml:space="preserve">acehorses in Japan in 2014. </w:t>
      </w:r>
      <w:r w:rsidRPr="007E4076">
        <w:rPr>
          <w:i/>
          <w:noProof/>
        </w:rPr>
        <w:t xml:space="preserve">J Clin Microbiol. </w:t>
      </w:r>
      <w:r w:rsidRPr="007E4076">
        <w:rPr>
          <w:noProof/>
        </w:rPr>
        <w:t>2015;53(7):2286-2291.</w:t>
      </w:r>
    </w:p>
    <w:p w14:paraId="6D428293" w14:textId="77777777" w:rsidR="007E4076" w:rsidRPr="007E4076" w:rsidRDefault="007E4076" w:rsidP="00216E75">
      <w:pPr>
        <w:pStyle w:val="NPBtext"/>
        <w:ind w:left="720" w:hanging="720"/>
        <w:rPr>
          <w:noProof/>
        </w:rPr>
      </w:pPr>
      <w:r w:rsidRPr="007E4076">
        <w:rPr>
          <w:noProof/>
        </w:rPr>
        <w:t>15.</w:t>
      </w:r>
      <w:r w:rsidRPr="007E4076">
        <w:rPr>
          <w:noProof/>
        </w:rPr>
        <w:tab/>
        <w:t xml:space="preserve">Wekesa SN, Inoshima Y, Murakami K, Sentsui H. Genomic analysis of some Japanese isolates of Getah virus. </w:t>
      </w:r>
      <w:r w:rsidRPr="007E4076">
        <w:rPr>
          <w:i/>
          <w:noProof/>
        </w:rPr>
        <w:t xml:space="preserve">Vet Microbiol. </w:t>
      </w:r>
      <w:r w:rsidRPr="007E4076">
        <w:rPr>
          <w:noProof/>
        </w:rPr>
        <w:t>2001;83(2):137-146.</w:t>
      </w:r>
    </w:p>
    <w:p w14:paraId="0B7884B7" w14:textId="67A18011" w:rsidR="007E4076" w:rsidRPr="007E4076" w:rsidRDefault="007E4076" w:rsidP="00216E75">
      <w:pPr>
        <w:pStyle w:val="NPBtext"/>
        <w:ind w:left="720" w:hanging="720"/>
        <w:rPr>
          <w:noProof/>
        </w:rPr>
      </w:pPr>
      <w:r w:rsidRPr="007E4076">
        <w:rPr>
          <w:noProof/>
        </w:rPr>
        <w:t>16.</w:t>
      </w:r>
      <w:r w:rsidRPr="007E4076">
        <w:rPr>
          <w:noProof/>
        </w:rPr>
        <w:tab/>
        <w:t>Nemoto M, Bannai H, T</w:t>
      </w:r>
      <w:r w:rsidR="00216E75">
        <w:rPr>
          <w:noProof/>
        </w:rPr>
        <w:t>sujimura K, et al. Getah Virus infection among r</w:t>
      </w:r>
      <w:r w:rsidRPr="007E4076">
        <w:rPr>
          <w:noProof/>
        </w:rPr>
        <w:t xml:space="preserve">acehorses, Japan, 2014. </w:t>
      </w:r>
      <w:r w:rsidRPr="007E4076">
        <w:rPr>
          <w:i/>
          <w:noProof/>
        </w:rPr>
        <w:t xml:space="preserve">Emerg Infect Dis. </w:t>
      </w:r>
      <w:r w:rsidRPr="007E4076">
        <w:rPr>
          <w:noProof/>
        </w:rPr>
        <w:t>2015;21(5):883-885.</w:t>
      </w:r>
    </w:p>
    <w:p w14:paraId="1302CD9E" w14:textId="747E0BE1" w:rsidR="007E4076" w:rsidRPr="007E4076" w:rsidRDefault="00966785" w:rsidP="00216E75">
      <w:pPr>
        <w:pStyle w:val="NPBtext"/>
        <w:ind w:left="720" w:hanging="720"/>
        <w:rPr>
          <w:noProof/>
        </w:rPr>
      </w:pPr>
      <w:r>
        <w:rPr>
          <w:noProof/>
        </w:rPr>
        <w:t>17.</w:t>
      </w:r>
      <w:r>
        <w:rPr>
          <w:noProof/>
        </w:rPr>
        <w:tab/>
        <w:t xml:space="preserve">Hou Y, Tang TS, Jiang Y, et al., </w:t>
      </w:r>
      <w:r w:rsidR="007E4076" w:rsidRPr="007E4076">
        <w:rPr>
          <w:noProof/>
        </w:rPr>
        <w:t>Inventors. Swine getah virus reverse transcription-polymerase chain reaction (RT-PCR) detection kit and application thereof. 2011.</w:t>
      </w:r>
    </w:p>
    <w:p w14:paraId="6F336FC7" w14:textId="77777777" w:rsidR="007E4076" w:rsidRPr="007E4076" w:rsidRDefault="007E4076" w:rsidP="00216E75">
      <w:pPr>
        <w:pStyle w:val="NPBtext"/>
        <w:ind w:left="720" w:hanging="720"/>
        <w:rPr>
          <w:noProof/>
        </w:rPr>
      </w:pPr>
      <w:r w:rsidRPr="007E4076">
        <w:rPr>
          <w:noProof/>
        </w:rPr>
        <w:t>18.</w:t>
      </w:r>
      <w:r w:rsidRPr="007E4076">
        <w:rPr>
          <w:noProof/>
        </w:rPr>
        <w:tab/>
        <w:t xml:space="preserve">Hohdatsu T, Ide S, Yamagishi H, et al. Enzyme-linked immunosorbent assay for the serological survey of Getah virus in pigs. </w:t>
      </w:r>
      <w:r w:rsidRPr="007E4076">
        <w:rPr>
          <w:i/>
          <w:noProof/>
        </w:rPr>
        <w:t xml:space="preserve">Nihon Juigaku Zasshi. </w:t>
      </w:r>
      <w:r w:rsidRPr="007E4076">
        <w:rPr>
          <w:noProof/>
        </w:rPr>
        <w:t>1990;52(4):835-837.</w:t>
      </w:r>
    </w:p>
    <w:p w14:paraId="6D74735D" w14:textId="77777777" w:rsidR="007E4076" w:rsidRPr="007E4076" w:rsidRDefault="007E4076" w:rsidP="00216E75">
      <w:pPr>
        <w:pStyle w:val="NPBtext"/>
        <w:ind w:left="720" w:hanging="720"/>
        <w:rPr>
          <w:noProof/>
        </w:rPr>
      </w:pPr>
      <w:r w:rsidRPr="007E4076">
        <w:rPr>
          <w:noProof/>
        </w:rPr>
        <w:t>19.</w:t>
      </w:r>
      <w:r w:rsidRPr="007E4076">
        <w:rPr>
          <w:noProof/>
        </w:rPr>
        <w:tab/>
        <w:t xml:space="preserve">Fukunaga Y, Kumanomido T, Kamada M. Getah virus as an equine pathogen. </w:t>
      </w:r>
      <w:r w:rsidRPr="007E4076">
        <w:rPr>
          <w:i/>
          <w:noProof/>
        </w:rPr>
        <w:t xml:space="preserve">Vet Clin North Am Equine Pract. </w:t>
      </w:r>
      <w:r w:rsidRPr="007E4076">
        <w:rPr>
          <w:noProof/>
        </w:rPr>
        <w:t>2000;16(3):605-617.</w:t>
      </w:r>
    </w:p>
    <w:p w14:paraId="0244B58C" w14:textId="77777777" w:rsidR="007E4076" w:rsidRPr="007E4076" w:rsidRDefault="007E4076" w:rsidP="00216E75">
      <w:pPr>
        <w:pStyle w:val="NPBtext"/>
        <w:ind w:left="720" w:hanging="720"/>
        <w:rPr>
          <w:noProof/>
        </w:rPr>
      </w:pPr>
      <w:r w:rsidRPr="007E4076">
        <w:rPr>
          <w:noProof/>
        </w:rPr>
        <w:t>20.</w:t>
      </w:r>
      <w:r w:rsidRPr="007E4076">
        <w:rPr>
          <w:noProof/>
        </w:rPr>
        <w:tab/>
        <w:t xml:space="preserve">Ha SK, Chae C. Immunohistochemistry for the detection of swine hepatitis E virus in the liver. </w:t>
      </w:r>
      <w:r w:rsidRPr="007E4076">
        <w:rPr>
          <w:i/>
          <w:noProof/>
        </w:rPr>
        <w:t xml:space="preserve">J Viral Hepat. </w:t>
      </w:r>
      <w:r w:rsidRPr="007E4076">
        <w:rPr>
          <w:noProof/>
        </w:rPr>
        <w:t>2004;11(3):263-267.</w:t>
      </w:r>
    </w:p>
    <w:p w14:paraId="4259CFDF" w14:textId="77777777" w:rsidR="007E4076" w:rsidRPr="007E4076" w:rsidRDefault="007E4076" w:rsidP="00216E75">
      <w:pPr>
        <w:pStyle w:val="NPBtext"/>
        <w:ind w:left="720" w:hanging="720"/>
        <w:rPr>
          <w:noProof/>
        </w:rPr>
      </w:pPr>
      <w:r w:rsidRPr="007E4076">
        <w:rPr>
          <w:noProof/>
        </w:rPr>
        <w:t>21.</w:t>
      </w:r>
      <w:r w:rsidRPr="007E4076">
        <w:rPr>
          <w:noProof/>
        </w:rPr>
        <w:tab/>
        <w:t xml:space="preserve">Engle RE, Yu C, Emerson SU, Meng XJ, Purcell RH. Hepatitis E virus (HEV) capsid antigens derived from viruses of human and swine origin are equally efficient for detecting anti-HEV by enzyme immunoassay. </w:t>
      </w:r>
      <w:r w:rsidRPr="007E4076">
        <w:rPr>
          <w:i/>
          <w:noProof/>
        </w:rPr>
        <w:t xml:space="preserve">J Clin Microbiol. </w:t>
      </w:r>
      <w:r w:rsidRPr="007E4076">
        <w:rPr>
          <w:noProof/>
        </w:rPr>
        <w:t>2002;40(12):4576-4580.</w:t>
      </w:r>
    </w:p>
    <w:p w14:paraId="2477C093" w14:textId="77777777" w:rsidR="007E4076" w:rsidRPr="007E4076" w:rsidRDefault="007E4076" w:rsidP="00216E75">
      <w:pPr>
        <w:pStyle w:val="NPBtext"/>
        <w:ind w:left="720" w:hanging="720"/>
        <w:rPr>
          <w:noProof/>
        </w:rPr>
      </w:pPr>
      <w:r w:rsidRPr="007E4076">
        <w:rPr>
          <w:noProof/>
        </w:rPr>
        <w:t>22.</w:t>
      </w:r>
      <w:r w:rsidRPr="007E4076">
        <w:rPr>
          <w:noProof/>
        </w:rPr>
        <w:tab/>
        <w:t xml:space="preserve">Zhang H, Mohn U, Prickett JR, et al. Differences in capabilities of different enzyme immunoassays to detect anti-hepatitis E virus immunoglobulin G in pigs infected experimentally with hepatitis E virus genotype 3 or 4 and in pigs with unknown exposure. </w:t>
      </w:r>
      <w:r w:rsidRPr="007E4076">
        <w:rPr>
          <w:i/>
          <w:noProof/>
        </w:rPr>
        <w:t xml:space="preserve">J Virol Methods. </w:t>
      </w:r>
      <w:r w:rsidRPr="007E4076">
        <w:rPr>
          <w:noProof/>
        </w:rPr>
        <w:t>2011;175(2):156-162.</w:t>
      </w:r>
    </w:p>
    <w:p w14:paraId="6DD6C5BD" w14:textId="4AA1C8C6" w:rsidR="007E4076" w:rsidRPr="007E4076" w:rsidRDefault="00216E75" w:rsidP="00216E75">
      <w:pPr>
        <w:pStyle w:val="NPBtext"/>
        <w:ind w:left="720" w:hanging="720"/>
        <w:rPr>
          <w:noProof/>
        </w:rPr>
      </w:pPr>
      <w:r>
        <w:rPr>
          <w:noProof/>
        </w:rPr>
        <w:lastRenderedPageBreak/>
        <w:t>23.</w:t>
      </w:r>
      <w:r>
        <w:rPr>
          <w:noProof/>
        </w:rPr>
        <w:tab/>
        <w:t xml:space="preserve">DSI S.R.L. </w:t>
      </w:r>
      <w:r w:rsidR="007E4076" w:rsidRPr="007E4076">
        <w:rPr>
          <w:noProof/>
        </w:rPr>
        <w:t xml:space="preserve">Hepatitis E. 2015; </w:t>
      </w:r>
      <w:hyperlink r:id="rId11" w:history="1">
        <w:r w:rsidR="007E4076" w:rsidRPr="007E4076">
          <w:rPr>
            <w:rStyle w:val="Hyperlink"/>
            <w:noProof/>
          </w:rPr>
          <w:t>http://dsitaly.com/data/pages/products/re_files/HEV.pdf</w:t>
        </w:r>
      </w:hyperlink>
      <w:r w:rsidR="007E4076" w:rsidRPr="007E4076">
        <w:rPr>
          <w:noProof/>
        </w:rPr>
        <w:t>. Accessed September 28, 2015.</w:t>
      </w:r>
    </w:p>
    <w:p w14:paraId="18194986" w14:textId="77777777" w:rsidR="007E4076" w:rsidRPr="007E4076" w:rsidRDefault="007E4076" w:rsidP="00216E75">
      <w:pPr>
        <w:pStyle w:val="NPBtext"/>
        <w:ind w:left="720" w:hanging="720"/>
        <w:rPr>
          <w:noProof/>
        </w:rPr>
      </w:pPr>
      <w:r w:rsidRPr="007E4076">
        <w:rPr>
          <w:noProof/>
        </w:rPr>
        <w:t>24.</w:t>
      </w:r>
      <w:r w:rsidRPr="007E4076">
        <w:rPr>
          <w:noProof/>
        </w:rPr>
        <w:tab/>
        <w:t xml:space="preserve">Drobeniuc J, Meng J, Reuter G, et al. Serologic assays specific to immunoglobulin M antibodies against hepatitis E virus: pangenotypic evaluation of performances. </w:t>
      </w:r>
      <w:r w:rsidRPr="007E4076">
        <w:rPr>
          <w:i/>
          <w:noProof/>
        </w:rPr>
        <w:t xml:space="preserve">Clin Infect Dis. </w:t>
      </w:r>
      <w:r w:rsidRPr="007E4076">
        <w:rPr>
          <w:noProof/>
        </w:rPr>
        <w:t>2010;51(3):e24-27.</w:t>
      </w:r>
    </w:p>
    <w:p w14:paraId="2CAE03F4" w14:textId="77777777" w:rsidR="007E4076" w:rsidRPr="007E4076" w:rsidRDefault="007E4076" w:rsidP="00216E75">
      <w:pPr>
        <w:pStyle w:val="NPBtext"/>
        <w:ind w:left="720" w:hanging="720"/>
        <w:rPr>
          <w:noProof/>
        </w:rPr>
      </w:pPr>
      <w:r w:rsidRPr="007E4076">
        <w:rPr>
          <w:noProof/>
        </w:rPr>
        <w:t>25.</w:t>
      </w:r>
      <w:r w:rsidRPr="007E4076">
        <w:rPr>
          <w:noProof/>
        </w:rPr>
        <w:tab/>
        <w:t xml:space="preserve">Yang F, Tang Z, Wang S, et al. [The establishment of high-throughput neutralization titer evaluation model for hepatitis E virus (HEV)]. </w:t>
      </w:r>
      <w:r w:rsidRPr="007E4076">
        <w:rPr>
          <w:i/>
          <w:noProof/>
        </w:rPr>
        <w:t xml:space="preserve">Bing Du Xue Bao. </w:t>
      </w:r>
      <w:r w:rsidRPr="007E4076">
        <w:rPr>
          <w:noProof/>
        </w:rPr>
        <w:t>2015;31(1):1-6.</w:t>
      </w:r>
    </w:p>
    <w:p w14:paraId="182265D6" w14:textId="77777777" w:rsidR="007E4076" w:rsidRPr="007E4076" w:rsidRDefault="007E4076" w:rsidP="00216E75">
      <w:pPr>
        <w:pStyle w:val="NPBtext"/>
        <w:ind w:left="720" w:hanging="720"/>
        <w:rPr>
          <w:noProof/>
        </w:rPr>
      </w:pPr>
      <w:r w:rsidRPr="007E4076">
        <w:rPr>
          <w:noProof/>
        </w:rPr>
        <w:t>26.</w:t>
      </w:r>
      <w:r w:rsidRPr="007E4076">
        <w:rPr>
          <w:noProof/>
        </w:rPr>
        <w:tab/>
        <w:t xml:space="preserve">Kimura H, Abiko C, Peng G, et al. Interspecies transmission of influenza C virus between humans and pigs. </w:t>
      </w:r>
      <w:r w:rsidRPr="007E4076">
        <w:rPr>
          <w:i/>
          <w:noProof/>
        </w:rPr>
        <w:t xml:space="preserve">Virus Res. </w:t>
      </w:r>
      <w:r w:rsidRPr="007E4076">
        <w:rPr>
          <w:noProof/>
        </w:rPr>
        <w:t>1997;48(1):71-79.</w:t>
      </w:r>
    </w:p>
    <w:p w14:paraId="61092EB2" w14:textId="77777777" w:rsidR="007E4076" w:rsidRPr="007E4076" w:rsidRDefault="007E4076" w:rsidP="00216E75">
      <w:pPr>
        <w:pStyle w:val="NPBtext"/>
        <w:ind w:left="720" w:hanging="720"/>
        <w:rPr>
          <w:noProof/>
        </w:rPr>
      </w:pPr>
      <w:r w:rsidRPr="007E4076">
        <w:rPr>
          <w:noProof/>
        </w:rPr>
        <w:t>27.</w:t>
      </w:r>
      <w:r w:rsidRPr="007E4076">
        <w:rPr>
          <w:noProof/>
        </w:rPr>
        <w:tab/>
        <w:t xml:space="preserve">Pabbaraju K, Wong S, Wong A, May-Hadford J, Tellier R, Fonseca K. Detection of influenza C virus by a real-time RT-PCR assay. </w:t>
      </w:r>
      <w:r w:rsidRPr="007E4076">
        <w:rPr>
          <w:i/>
          <w:noProof/>
        </w:rPr>
        <w:t xml:space="preserve">Influenza Other Respir Viruses. </w:t>
      </w:r>
      <w:r w:rsidRPr="007E4076">
        <w:rPr>
          <w:noProof/>
        </w:rPr>
        <w:t>2013;7(6):954-960.</w:t>
      </w:r>
    </w:p>
    <w:p w14:paraId="7973A4C4" w14:textId="77777777" w:rsidR="007E4076" w:rsidRPr="007E4076" w:rsidRDefault="007E4076" w:rsidP="00216E75">
      <w:pPr>
        <w:pStyle w:val="NPBtext"/>
        <w:ind w:left="720" w:hanging="720"/>
        <w:rPr>
          <w:noProof/>
        </w:rPr>
      </w:pPr>
      <w:r w:rsidRPr="007E4076">
        <w:rPr>
          <w:noProof/>
        </w:rPr>
        <w:t>28.</w:t>
      </w:r>
      <w:r w:rsidRPr="007E4076">
        <w:rPr>
          <w:noProof/>
        </w:rPr>
        <w:tab/>
        <w:t xml:space="preserve">Brown IH, Harris PA, Alexander DJ. Serological studies of influenza viruses in pigs in Great Britain 1991-2. </w:t>
      </w:r>
      <w:r w:rsidRPr="007E4076">
        <w:rPr>
          <w:i/>
          <w:noProof/>
        </w:rPr>
        <w:t xml:space="preserve">Epidemiol Infect. </w:t>
      </w:r>
      <w:r w:rsidRPr="007E4076">
        <w:rPr>
          <w:noProof/>
        </w:rPr>
        <w:t>1995;114(3):511-520.</w:t>
      </w:r>
    </w:p>
    <w:p w14:paraId="57E2D7E9" w14:textId="77777777" w:rsidR="007E4076" w:rsidRPr="007E4076" w:rsidRDefault="007E4076" w:rsidP="00216E75">
      <w:pPr>
        <w:pStyle w:val="NPBtext"/>
        <w:ind w:left="720" w:hanging="720"/>
        <w:rPr>
          <w:noProof/>
        </w:rPr>
      </w:pPr>
      <w:r w:rsidRPr="007E4076">
        <w:rPr>
          <w:noProof/>
        </w:rPr>
        <w:t>29.</w:t>
      </w:r>
      <w:r w:rsidRPr="007E4076">
        <w:rPr>
          <w:noProof/>
        </w:rPr>
        <w:tab/>
        <w:t xml:space="preserve">Yamaoka M, Hotta H, Itoh M, Homma M. Prevalence of antibody to influenza C virus among pigs in Hyogo Prefecture, Japan. </w:t>
      </w:r>
      <w:r w:rsidRPr="007E4076">
        <w:rPr>
          <w:i/>
          <w:noProof/>
        </w:rPr>
        <w:t xml:space="preserve">J Gen Virol. </w:t>
      </w:r>
      <w:r w:rsidRPr="007E4076">
        <w:rPr>
          <w:noProof/>
        </w:rPr>
        <w:t>1991;72 ( Pt 3):711-714.</w:t>
      </w:r>
    </w:p>
    <w:p w14:paraId="4A0CF8BA" w14:textId="77777777" w:rsidR="007E4076" w:rsidRPr="007E4076" w:rsidRDefault="007E4076" w:rsidP="00216E75">
      <w:pPr>
        <w:pStyle w:val="NPBtext"/>
        <w:ind w:left="720" w:hanging="720"/>
        <w:rPr>
          <w:noProof/>
        </w:rPr>
      </w:pPr>
      <w:r w:rsidRPr="007E4076">
        <w:rPr>
          <w:noProof/>
        </w:rPr>
        <w:t>30.</w:t>
      </w:r>
      <w:r w:rsidRPr="007E4076">
        <w:rPr>
          <w:noProof/>
        </w:rPr>
        <w:tab/>
        <w:t xml:space="preserve">Manuguerra JC, Hannoun C. Natural infection of dogs by influenza C virus. </w:t>
      </w:r>
      <w:r w:rsidRPr="007E4076">
        <w:rPr>
          <w:i/>
          <w:noProof/>
        </w:rPr>
        <w:t xml:space="preserve">Res Virol. </w:t>
      </w:r>
      <w:r w:rsidRPr="007E4076">
        <w:rPr>
          <w:noProof/>
        </w:rPr>
        <w:t>1992;143(3):199-204.</w:t>
      </w:r>
    </w:p>
    <w:p w14:paraId="46115EE2" w14:textId="77777777" w:rsidR="007E4076" w:rsidRPr="007E4076" w:rsidRDefault="007E4076" w:rsidP="00216E75">
      <w:pPr>
        <w:pStyle w:val="NPBtext"/>
        <w:ind w:left="720" w:hanging="720"/>
        <w:rPr>
          <w:noProof/>
        </w:rPr>
      </w:pPr>
      <w:r w:rsidRPr="007E4076">
        <w:rPr>
          <w:noProof/>
        </w:rPr>
        <w:t>31.</w:t>
      </w:r>
      <w:r w:rsidRPr="007E4076">
        <w:rPr>
          <w:noProof/>
        </w:rPr>
        <w:tab/>
        <w:t xml:space="preserve">Kawano J, Onta T, Kida H, Yanagawa R. Distribution of antibodies in animals against influenza B and C viruses. </w:t>
      </w:r>
      <w:r w:rsidRPr="007E4076">
        <w:rPr>
          <w:i/>
          <w:noProof/>
        </w:rPr>
        <w:t xml:space="preserve">Jpn J Vet Res. </w:t>
      </w:r>
      <w:r w:rsidRPr="007E4076">
        <w:rPr>
          <w:noProof/>
        </w:rPr>
        <w:t>1978;26(3-4):74-80.</w:t>
      </w:r>
    </w:p>
    <w:p w14:paraId="01310FE9" w14:textId="0E5E69D5" w:rsidR="007E4076" w:rsidRPr="007E4076" w:rsidRDefault="007E4076" w:rsidP="00216E75">
      <w:pPr>
        <w:pStyle w:val="NPBtext"/>
        <w:ind w:left="720" w:hanging="720"/>
        <w:rPr>
          <w:noProof/>
        </w:rPr>
      </w:pPr>
      <w:r w:rsidRPr="007E4076">
        <w:rPr>
          <w:noProof/>
        </w:rPr>
        <w:t>32.</w:t>
      </w:r>
      <w:r w:rsidRPr="007E4076">
        <w:rPr>
          <w:noProof/>
        </w:rPr>
        <w:tab/>
        <w:t xml:space="preserve">Hause BM, Collin EA, Liu R, et al. Characterization of a novel influenza virus in cattle and </w:t>
      </w:r>
      <w:r w:rsidR="00216E75">
        <w:rPr>
          <w:noProof/>
        </w:rPr>
        <w:t>Swine: P</w:t>
      </w:r>
      <w:r w:rsidRPr="007E4076">
        <w:rPr>
          <w:noProof/>
        </w:rPr>
        <w:t xml:space="preserve">roposal for a new genus in the </w:t>
      </w:r>
      <w:r w:rsidRPr="00216E75">
        <w:rPr>
          <w:i/>
          <w:noProof/>
        </w:rPr>
        <w:t>Orthomyxoviridae</w:t>
      </w:r>
      <w:r w:rsidRPr="007E4076">
        <w:rPr>
          <w:noProof/>
        </w:rPr>
        <w:t xml:space="preserve"> family. </w:t>
      </w:r>
      <w:r w:rsidRPr="007E4076">
        <w:rPr>
          <w:i/>
          <w:noProof/>
        </w:rPr>
        <w:t xml:space="preserve">MBio. </w:t>
      </w:r>
      <w:r w:rsidRPr="007E4076">
        <w:rPr>
          <w:noProof/>
        </w:rPr>
        <w:t>2014;5(2):e00031-00014.</w:t>
      </w:r>
    </w:p>
    <w:p w14:paraId="4C6D3AB0" w14:textId="77777777" w:rsidR="007E4076" w:rsidRPr="007E4076" w:rsidRDefault="007E4076" w:rsidP="00216E75">
      <w:pPr>
        <w:pStyle w:val="NPBtext"/>
        <w:ind w:left="720" w:hanging="720"/>
        <w:rPr>
          <w:noProof/>
        </w:rPr>
      </w:pPr>
      <w:r w:rsidRPr="007E4076">
        <w:rPr>
          <w:noProof/>
        </w:rPr>
        <w:t>33.</w:t>
      </w:r>
      <w:r w:rsidRPr="007E4076">
        <w:rPr>
          <w:noProof/>
        </w:rPr>
        <w:tab/>
        <w:t xml:space="preserve">Collin EA, Sheng Z, Lang Y, Ma W, Hause BM, Li F. Cocirculation of two distinct genetic and antigenic lineages of proposed influenza D virus in cattle. </w:t>
      </w:r>
      <w:r w:rsidRPr="007E4076">
        <w:rPr>
          <w:i/>
          <w:noProof/>
        </w:rPr>
        <w:t xml:space="preserve">J Virol. </w:t>
      </w:r>
      <w:r w:rsidRPr="007E4076">
        <w:rPr>
          <w:noProof/>
        </w:rPr>
        <w:t>2015;89(2):1036-1042.</w:t>
      </w:r>
    </w:p>
    <w:p w14:paraId="34BD16C1" w14:textId="6CF814AB" w:rsidR="007E4076" w:rsidRPr="007E4076" w:rsidRDefault="007E4076" w:rsidP="00216E75">
      <w:pPr>
        <w:pStyle w:val="NPBtext"/>
        <w:ind w:left="720" w:hanging="720"/>
        <w:rPr>
          <w:noProof/>
        </w:rPr>
      </w:pPr>
      <w:r w:rsidRPr="007E4076">
        <w:rPr>
          <w:noProof/>
        </w:rPr>
        <w:t>34.</w:t>
      </w:r>
      <w:r w:rsidRPr="007E4076">
        <w:rPr>
          <w:noProof/>
        </w:rPr>
        <w:tab/>
        <w:t xml:space="preserve">Jiang WM, Wang SC, Peng C, et al. Identification of a potential novel type of influenza virus in </w:t>
      </w:r>
      <w:r w:rsidR="00216E75">
        <w:rPr>
          <w:noProof/>
        </w:rPr>
        <w:t>b</w:t>
      </w:r>
      <w:r w:rsidRPr="007E4076">
        <w:rPr>
          <w:noProof/>
        </w:rPr>
        <w:t xml:space="preserve">ovine in China. </w:t>
      </w:r>
      <w:r w:rsidRPr="007E4076">
        <w:rPr>
          <w:i/>
          <w:noProof/>
        </w:rPr>
        <w:t xml:space="preserve">Virus Genes. </w:t>
      </w:r>
      <w:r w:rsidRPr="007E4076">
        <w:rPr>
          <w:noProof/>
        </w:rPr>
        <w:t>2014;49(3):493-496.</w:t>
      </w:r>
    </w:p>
    <w:p w14:paraId="458F85B5" w14:textId="77777777" w:rsidR="007E4076" w:rsidRPr="007E4076" w:rsidRDefault="007E4076" w:rsidP="00216E75">
      <w:pPr>
        <w:pStyle w:val="NPBtext"/>
        <w:ind w:left="720" w:hanging="720"/>
        <w:rPr>
          <w:noProof/>
        </w:rPr>
      </w:pPr>
      <w:r w:rsidRPr="007E4076">
        <w:rPr>
          <w:noProof/>
        </w:rPr>
        <w:t>35.</w:t>
      </w:r>
      <w:r w:rsidRPr="007E4076">
        <w:rPr>
          <w:noProof/>
        </w:rPr>
        <w:tab/>
        <w:t xml:space="preserve">Hause BM, Ducatez M, Collin EA, et al. Isolation of a novel swine influenza virus from Oklahoma in 2011 which is distantly related to human influenza C viruses. </w:t>
      </w:r>
      <w:r w:rsidRPr="007E4076">
        <w:rPr>
          <w:i/>
          <w:noProof/>
        </w:rPr>
        <w:t xml:space="preserve">PLoS Pathog. </w:t>
      </w:r>
      <w:r w:rsidRPr="007E4076">
        <w:rPr>
          <w:noProof/>
        </w:rPr>
        <w:t>2013;9(2):e1003176.</w:t>
      </w:r>
    </w:p>
    <w:p w14:paraId="78BF747E" w14:textId="77777777" w:rsidR="007E4076" w:rsidRPr="007E4076" w:rsidRDefault="007E4076" w:rsidP="00216E75">
      <w:pPr>
        <w:pStyle w:val="NPBtext"/>
        <w:ind w:left="720" w:hanging="720"/>
        <w:rPr>
          <w:noProof/>
        </w:rPr>
      </w:pPr>
      <w:r w:rsidRPr="007E4076">
        <w:rPr>
          <w:noProof/>
        </w:rPr>
        <w:t>36.</w:t>
      </w:r>
      <w:r w:rsidRPr="007E4076">
        <w:rPr>
          <w:noProof/>
        </w:rPr>
        <w:tab/>
        <w:t xml:space="preserve">Ducatez MF, Pelletier C, Meyer G. Influenza D virus in cattle, France, 2011-2014. </w:t>
      </w:r>
      <w:r w:rsidRPr="007E4076">
        <w:rPr>
          <w:i/>
          <w:noProof/>
        </w:rPr>
        <w:t xml:space="preserve">Emerg Infect Dis. </w:t>
      </w:r>
      <w:r w:rsidRPr="007E4076">
        <w:rPr>
          <w:noProof/>
        </w:rPr>
        <w:t>2015;21(2):368-371.</w:t>
      </w:r>
    </w:p>
    <w:p w14:paraId="0486D243" w14:textId="77777777" w:rsidR="007E4076" w:rsidRPr="007E4076" w:rsidRDefault="007E4076" w:rsidP="00216E75">
      <w:pPr>
        <w:pStyle w:val="NPBtext"/>
        <w:ind w:left="720" w:hanging="720"/>
        <w:rPr>
          <w:noProof/>
        </w:rPr>
      </w:pPr>
      <w:r w:rsidRPr="007E4076">
        <w:rPr>
          <w:noProof/>
        </w:rPr>
        <w:t>37.</w:t>
      </w:r>
      <w:r w:rsidRPr="007E4076">
        <w:rPr>
          <w:noProof/>
        </w:rPr>
        <w:tab/>
        <w:t xml:space="preserve">Peng D, Hu S, Hua Y, et al. Comparison of a new gold-immunochromatographic assay for the detection of antibodies against avian influenza virus with hemagglutination inhibition and agar gel immunodiffusion assays. </w:t>
      </w:r>
      <w:r w:rsidRPr="007E4076">
        <w:rPr>
          <w:i/>
          <w:noProof/>
        </w:rPr>
        <w:t xml:space="preserve">Vet Immunol Immunopathol. </w:t>
      </w:r>
      <w:r w:rsidRPr="007E4076">
        <w:rPr>
          <w:noProof/>
        </w:rPr>
        <w:t>2007;117(1-2):17-25.</w:t>
      </w:r>
    </w:p>
    <w:p w14:paraId="198F5583" w14:textId="151DB164" w:rsidR="007E4076" w:rsidRPr="007E4076" w:rsidRDefault="00216E75" w:rsidP="00216E75">
      <w:pPr>
        <w:pStyle w:val="NPBtext"/>
        <w:ind w:left="720" w:hanging="720"/>
        <w:rPr>
          <w:noProof/>
        </w:rPr>
      </w:pPr>
      <w:r>
        <w:rPr>
          <w:noProof/>
        </w:rPr>
        <w:t>38.</w:t>
      </w:r>
      <w:r>
        <w:rPr>
          <w:noProof/>
        </w:rPr>
        <w:tab/>
        <w:t>World Organization for Animal Health (OIE). OIE Manual of Diagnostic Tests and V</w:t>
      </w:r>
      <w:r w:rsidR="007E4076" w:rsidRPr="007E4076">
        <w:rPr>
          <w:noProof/>
        </w:rPr>
        <w:t>a</w:t>
      </w:r>
      <w:r>
        <w:rPr>
          <w:noProof/>
        </w:rPr>
        <w:t>ccines for Terrestrial A</w:t>
      </w:r>
      <w:r w:rsidR="007E4076" w:rsidRPr="007E4076">
        <w:rPr>
          <w:noProof/>
        </w:rPr>
        <w:t>nimals. Paris, France: Office International des Epizooties; 2015.</w:t>
      </w:r>
    </w:p>
    <w:p w14:paraId="13CFFCEA" w14:textId="5C0E0F1B" w:rsidR="007E4076" w:rsidRPr="007E4076" w:rsidRDefault="00216E75" w:rsidP="00216E75">
      <w:pPr>
        <w:pStyle w:val="NPBtext"/>
        <w:ind w:left="720" w:hanging="720"/>
        <w:rPr>
          <w:noProof/>
        </w:rPr>
      </w:pPr>
      <w:r>
        <w:rPr>
          <w:noProof/>
        </w:rPr>
        <w:t>39.</w:t>
      </w:r>
      <w:r>
        <w:rPr>
          <w:noProof/>
        </w:rPr>
        <w:tab/>
        <w:t xml:space="preserve">Centers for Disease Control and Prevention (CDC). </w:t>
      </w:r>
      <w:r w:rsidR="007E4076" w:rsidRPr="007E4076">
        <w:rPr>
          <w:noProof/>
        </w:rPr>
        <w:t>Instructions for Submitting Diagnostic Specimens to the DVBD Arbovirus Diagnostic Laboratory. 2014. Accessed September 23, 2015.</w:t>
      </w:r>
    </w:p>
    <w:p w14:paraId="3471399F" w14:textId="77777777" w:rsidR="007E4076" w:rsidRPr="007E4076" w:rsidRDefault="007E4076" w:rsidP="00216E75">
      <w:pPr>
        <w:pStyle w:val="NPBtext"/>
        <w:ind w:left="720" w:hanging="720"/>
        <w:rPr>
          <w:noProof/>
        </w:rPr>
      </w:pPr>
      <w:r w:rsidRPr="007E4076">
        <w:rPr>
          <w:noProof/>
        </w:rPr>
        <w:t>40.</w:t>
      </w:r>
      <w:r w:rsidRPr="007E4076">
        <w:rPr>
          <w:noProof/>
        </w:rPr>
        <w:tab/>
        <w:t xml:space="preserve">Dhanze H, Bhilegaonkar KN, Ravi Kumar GV, et al. Comparative evaluation of nucleic acid-based assays for detection of Japanese encephalitis virus in swine blood samples. </w:t>
      </w:r>
      <w:r w:rsidRPr="007E4076">
        <w:rPr>
          <w:i/>
          <w:noProof/>
        </w:rPr>
        <w:t xml:space="preserve">Arch Virol. </w:t>
      </w:r>
      <w:r w:rsidRPr="007E4076">
        <w:rPr>
          <w:noProof/>
        </w:rPr>
        <w:t>2015;160(5):1259-1266.</w:t>
      </w:r>
    </w:p>
    <w:p w14:paraId="27DB3208" w14:textId="29FE98FD" w:rsidR="007E4076" w:rsidRPr="007E4076" w:rsidRDefault="007E4076" w:rsidP="00216E75">
      <w:pPr>
        <w:pStyle w:val="NPBtext"/>
        <w:ind w:left="720" w:hanging="720"/>
        <w:rPr>
          <w:noProof/>
        </w:rPr>
      </w:pPr>
      <w:r w:rsidRPr="007E4076">
        <w:rPr>
          <w:noProof/>
        </w:rPr>
        <w:t>41.</w:t>
      </w:r>
      <w:r w:rsidRPr="007E4076">
        <w:rPr>
          <w:noProof/>
        </w:rPr>
        <w:tab/>
        <w:t xml:space="preserve">LifeRiver Biotech. JEV Real-Time RT-PCR Kit.  </w:t>
      </w:r>
      <w:hyperlink r:id="rId12" w:history="1">
        <w:r w:rsidRPr="007E4076">
          <w:rPr>
            <w:rStyle w:val="Hyperlink"/>
            <w:noProof/>
          </w:rPr>
          <w:t>http://www.liferiverbiotech.com/Pages/Product/ProductDetail.aspx?productId=411</w:t>
        </w:r>
      </w:hyperlink>
      <w:r w:rsidRPr="007E4076">
        <w:rPr>
          <w:noProof/>
        </w:rPr>
        <w:t>. Accessed February 2, 2016.</w:t>
      </w:r>
    </w:p>
    <w:p w14:paraId="76FE577A" w14:textId="6088CD3C" w:rsidR="007E4076" w:rsidRPr="007E4076" w:rsidRDefault="007E4076" w:rsidP="00216E75">
      <w:pPr>
        <w:pStyle w:val="NPBtext"/>
        <w:ind w:left="720" w:hanging="720"/>
        <w:rPr>
          <w:noProof/>
        </w:rPr>
      </w:pPr>
      <w:r w:rsidRPr="007E4076">
        <w:rPr>
          <w:noProof/>
        </w:rPr>
        <w:t>42.</w:t>
      </w:r>
      <w:r w:rsidRPr="007E4076">
        <w:rPr>
          <w:noProof/>
        </w:rPr>
        <w:tab/>
        <w:t xml:space="preserve">Genesig. Japanese encephalitis virus.  </w:t>
      </w:r>
      <w:hyperlink r:id="rId13" w:history="1">
        <w:r w:rsidRPr="007E4076">
          <w:rPr>
            <w:rStyle w:val="Hyperlink"/>
            <w:noProof/>
          </w:rPr>
          <w:t>http://www.genesig.com/products/9321</w:t>
        </w:r>
      </w:hyperlink>
      <w:r w:rsidRPr="007E4076">
        <w:rPr>
          <w:noProof/>
        </w:rPr>
        <w:t>. Accessed February 2, 2016.</w:t>
      </w:r>
    </w:p>
    <w:p w14:paraId="348BFAEA" w14:textId="77777777" w:rsidR="007E4076" w:rsidRPr="007E4076" w:rsidRDefault="007E4076" w:rsidP="00216E75">
      <w:pPr>
        <w:pStyle w:val="NPBtext"/>
        <w:ind w:left="720" w:hanging="720"/>
        <w:rPr>
          <w:noProof/>
        </w:rPr>
      </w:pPr>
      <w:r w:rsidRPr="007E4076">
        <w:rPr>
          <w:noProof/>
        </w:rPr>
        <w:t>43.</w:t>
      </w:r>
      <w:r w:rsidRPr="007E4076">
        <w:rPr>
          <w:noProof/>
        </w:rPr>
        <w:tab/>
        <w:t xml:space="preserve">Yamada M, Nakamura K, Yoshii M, Kaku Y. Nonsuppurative encephalitis in piglets after experimental inoculation of Japanese encephalitis flavivirus isolated from pigs. </w:t>
      </w:r>
      <w:r w:rsidRPr="007E4076">
        <w:rPr>
          <w:i/>
          <w:noProof/>
        </w:rPr>
        <w:t xml:space="preserve">Vet Pathol. </w:t>
      </w:r>
      <w:r w:rsidRPr="007E4076">
        <w:rPr>
          <w:noProof/>
        </w:rPr>
        <w:t>2004;41(1):62-67.</w:t>
      </w:r>
    </w:p>
    <w:p w14:paraId="6E33793E" w14:textId="77777777" w:rsidR="007E4076" w:rsidRPr="007E4076" w:rsidRDefault="007E4076" w:rsidP="00216E75">
      <w:pPr>
        <w:pStyle w:val="NPBtext"/>
        <w:ind w:left="720" w:hanging="720"/>
        <w:rPr>
          <w:noProof/>
        </w:rPr>
      </w:pPr>
      <w:r w:rsidRPr="007E4076">
        <w:rPr>
          <w:noProof/>
        </w:rPr>
        <w:t>44.</w:t>
      </w:r>
      <w:r w:rsidRPr="007E4076">
        <w:rPr>
          <w:noProof/>
        </w:rPr>
        <w:tab/>
        <w:t xml:space="preserve">Mei L, Wu P, Ye J, et al. Development and application of an antigen capture ELISA assay for diagnosis of Japanese encephalitis virus in swine, human and mosquito. </w:t>
      </w:r>
      <w:r w:rsidRPr="007E4076">
        <w:rPr>
          <w:i/>
          <w:noProof/>
        </w:rPr>
        <w:t xml:space="preserve">Virol J. </w:t>
      </w:r>
      <w:r w:rsidRPr="007E4076">
        <w:rPr>
          <w:noProof/>
        </w:rPr>
        <w:t>2012;9:4.</w:t>
      </w:r>
    </w:p>
    <w:p w14:paraId="46AA3F4A" w14:textId="77777777" w:rsidR="007E4076" w:rsidRPr="007E4076" w:rsidRDefault="007E4076" w:rsidP="00216E75">
      <w:pPr>
        <w:pStyle w:val="NPBtext"/>
        <w:ind w:left="720" w:hanging="720"/>
        <w:rPr>
          <w:noProof/>
        </w:rPr>
      </w:pPr>
      <w:r w:rsidRPr="007E4076">
        <w:rPr>
          <w:noProof/>
        </w:rPr>
        <w:lastRenderedPageBreak/>
        <w:t>45.</w:t>
      </w:r>
      <w:r w:rsidRPr="007E4076">
        <w:rPr>
          <w:noProof/>
        </w:rPr>
        <w:tab/>
        <w:t xml:space="preserve">Deng J, Pei J, Gou H, Ye Z, Liu C, Chen J. Rapid and simple detection of Japanese encephalitis virus by reverse transcription loop-mediated isothermal amplification combined with a lateral flow dipstick. </w:t>
      </w:r>
      <w:r w:rsidRPr="007E4076">
        <w:rPr>
          <w:i/>
          <w:noProof/>
        </w:rPr>
        <w:t xml:space="preserve">J Virol Methods. </w:t>
      </w:r>
      <w:r w:rsidRPr="007E4076">
        <w:rPr>
          <w:noProof/>
        </w:rPr>
        <w:t>2015;213:98-105.</w:t>
      </w:r>
    </w:p>
    <w:p w14:paraId="68DC1606" w14:textId="77777777" w:rsidR="007E4076" w:rsidRPr="007E4076" w:rsidRDefault="007E4076" w:rsidP="00216E75">
      <w:pPr>
        <w:pStyle w:val="NPBtext"/>
        <w:ind w:left="720" w:hanging="720"/>
        <w:rPr>
          <w:noProof/>
        </w:rPr>
      </w:pPr>
      <w:r w:rsidRPr="007E4076">
        <w:rPr>
          <w:noProof/>
        </w:rPr>
        <w:t>46.</w:t>
      </w:r>
      <w:r w:rsidRPr="007E4076">
        <w:rPr>
          <w:noProof/>
        </w:rPr>
        <w:tab/>
        <w:t xml:space="preserve">Conlan JV, Vongxay K, Jarman RG, et al. Serologic study of pig-associated viral zoonoses in Laos. </w:t>
      </w:r>
      <w:r w:rsidRPr="007E4076">
        <w:rPr>
          <w:i/>
          <w:noProof/>
        </w:rPr>
        <w:t xml:space="preserve">Am J Trop Med Hyg. </w:t>
      </w:r>
      <w:r w:rsidRPr="007E4076">
        <w:rPr>
          <w:noProof/>
        </w:rPr>
        <w:t>2012;86(6):1077-1084.</w:t>
      </w:r>
    </w:p>
    <w:p w14:paraId="39E17A94" w14:textId="659F86F0" w:rsidR="007E4076" w:rsidRPr="007E4076" w:rsidRDefault="007E4076" w:rsidP="00A25A50">
      <w:pPr>
        <w:pStyle w:val="NPBtext"/>
        <w:rPr>
          <w:noProof/>
        </w:rPr>
      </w:pPr>
      <w:r w:rsidRPr="007E4076">
        <w:rPr>
          <w:noProof/>
        </w:rPr>
        <w:t>47</w:t>
      </w:r>
      <w:r w:rsidRPr="00966785">
        <w:rPr>
          <w:noProof/>
        </w:rPr>
        <w:t>.</w:t>
      </w:r>
      <w:r w:rsidRPr="00966785">
        <w:rPr>
          <w:noProof/>
        </w:rPr>
        <w:tab/>
      </w:r>
      <w:r w:rsidR="00966785">
        <w:rPr>
          <w:noProof/>
        </w:rPr>
        <w:t>Japanese encephalitis</w:t>
      </w:r>
      <w:r w:rsidRPr="00966785">
        <w:rPr>
          <w:noProof/>
        </w:rPr>
        <w:t xml:space="preserve">. Serologic tests. </w:t>
      </w:r>
      <w:r w:rsidRPr="00966785">
        <w:rPr>
          <w:i/>
          <w:noProof/>
        </w:rPr>
        <w:t>OIE Reference Laboratory</w:t>
      </w:r>
      <w:r w:rsidRPr="00966785">
        <w:rPr>
          <w:noProof/>
        </w:rPr>
        <w:t>.</w:t>
      </w:r>
    </w:p>
    <w:p w14:paraId="15846934" w14:textId="77777777" w:rsidR="007E4076" w:rsidRPr="007E4076" w:rsidRDefault="007E4076" w:rsidP="00216E75">
      <w:pPr>
        <w:pStyle w:val="NPBtext"/>
        <w:ind w:left="720" w:hanging="720"/>
        <w:rPr>
          <w:noProof/>
        </w:rPr>
      </w:pPr>
      <w:r w:rsidRPr="007E4076">
        <w:rPr>
          <w:noProof/>
        </w:rPr>
        <w:t>48.</w:t>
      </w:r>
      <w:r w:rsidRPr="007E4076">
        <w:rPr>
          <w:noProof/>
        </w:rPr>
        <w:tab/>
        <w:t xml:space="preserve">Cha GW, Lee EJ, Lim EJ, et al. A novel immunochromatographic test applied to a serological survey of Japanese encephalitis virus on pig farms in Korea. </w:t>
      </w:r>
      <w:r w:rsidRPr="007E4076">
        <w:rPr>
          <w:i/>
          <w:noProof/>
        </w:rPr>
        <w:t xml:space="preserve">PLoS One. </w:t>
      </w:r>
      <w:r w:rsidRPr="007E4076">
        <w:rPr>
          <w:noProof/>
        </w:rPr>
        <w:t>2015;10(5):e0127313.</w:t>
      </w:r>
    </w:p>
    <w:p w14:paraId="32CD2F7C" w14:textId="77777777" w:rsidR="007E4076" w:rsidRPr="007E4076" w:rsidRDefault="007E4076" w:rsidP="00216E75">
      <w:pPr>
        <w:pStyle w:val="NPBtext"/>
        <w:ind w:left="720" w:hanging="720"/>
        <w:rPr>
          <w:noProof/>
        </w:rPr>
      </w:pPr>
      <w:r w:rsidRPr="007E4076">
        <w:rPr>
          <w:noProof/>
        </w:rPr>
        <w:t>49.</w:t>
      </w:r>
      <w:r w:rsidRPr="007E4076">
        <w:rPr>
          <w:noProof/>
        </w:rPr>
        <w:tab/>
        <w:t xml:space="preserve">Bowden TR, Bingham J, Harper JA, Boyle DB. Menangle virus, a pteropid bat paramyxovirus infectious for pigs and humans, exhibits tropism for secondary lymphoid organs and intestinal epithelium in weaned pigs. </w:t>
      </w:r>
      <w:r w:rsidRPr="007E4076">
        <w:rPr>
          <w:i/>
          <w:noProof/>
        </w:rPr>
        <w:t xml:space="preserve">J Gen Virol. </w:t>
      </w:r>
      <w:r w:rsidRPr="007E4076">
        <w:rPr>
          <w:noProof/>
        </w:rPr>
        <w:t>2012;93(Pt 5):1007-1016.</w:t>
      </w:r>
    </w:p>
    <w:p w14:paraId="635B4909" w14:textId="77777777" w:rsidR="007E4076" w:rsidRPr="007E4076" w:rsidRDefault="007E4076" w:rsidP="00216E75">
      <w:pPr>
        <w:pStyle w:val="NPBtext"/>
        <w:ind w:left="720" w:hanging="720"/>
        <w:rPr>
          <w:noProof/>
        </w:rPr>
      </w:pPr>
      <w:r w:rsidRPr="007E4076">
        <w:rPr>
          <w:noProof/>
        </w:rPr>
        <w:t>50.</w:t>
      </w:r>
      <w:r w:rsidRPr="007E4076">
        <w:rPr>
          <w:noProof/>
        </w:rPr>
        <w:tab/>
        <w:t xml:space="preserve">Barr JA, Smith C, Marsh GA, Field H, Wang LF. Evidence of bat origin for Menangle virus, a zoonotic paramyxovirus first isolated from diseased pigs. </w:t>
      </w:r>
      <w:r w:rsidRPr="007E4076">
        <w:rPr>
          <w:i/>
          <w:noProof/>
        </w:rPr>
        <w:t xml:space="preserve">J Gen Virol. </w:t>
      </w:r>
      <w:r w:rsidRPr="007E4076">
        <w:rPr>
          <w:noProof/>
        </w:rPr>
        <w:t>2012;93(Pt 12):2590-2594.</w:t>
      </w:r>
    </w:p>
    <w:p w14:paraId="45E50B80" w14:textId="77777777" w:rsidR="007E4076" w:rsidRPr="007E4076" w:rsidRDefault="007E4076" w:rsidP="00216E75">
      <w:pPr>
        <w:pStyle w:val="NPBtext"/>
        <w:ind w:left="720" w:hanging="720"/>
        <w:rPr>
          <w:noProof/>
        </w:rPr>
      </w:pPr>
      <w:r w:rsidRPr="007E4076">
        <w:rPr>
          <w:noProof/>
        </w:rPr>
        <w:t>51.</w:t>
      </w:r>
      <w:r w:rsidRPr="007E4076">
        <w:rPr>
          <w:noProof/>
        </w:rPr>
        <w:tab/>
        <w:t xml:space="preserve">Philbey AW, Ross AD, Kirkland PD, Love RJ. Skeletal and neurological malformations in pigs congenitally infected with Menangle virus. </w:t>
      </w:r>
      <w:r w:rsidRPr="007E4076">
        <w:rPr>
          <w:i/>
          <w:noProof/>
        </w:rPr>
        <w:t xml:space="preserve">Aust Vet J. </w:t>
      </w:r>
      <w:r w:rsidRPr="007E4076">
        <w:rPr>
          <w:noProof/>
        </w:rPr>
        <w:t>2007;85(4):134-140.</w:t>
      </w:r>
    </w:p>
    <w:p w14:paraId="66E41AA3" w14:textId="77777777" w:rsidR="007E4076" w:rsidRPr="007E4076" w:rsidRDefault="007E4076" w:rsidP="00216E75">
      <w:pPr>
        <w:pStyle w:val="NPBtext"/>
        <w:ind w:left="720" w:hanging="720"/>
        <w:rPr>
          <w:noProof/>
        </w:rPr>
      </w:pPr>
      <w:r w:rsidRPr="007E4076">
        <w:rPr>
          <w:noProof/>
        </w:rPr>
        <w:t>52.</w:t>
      </w:r>
      <w:r w:rsidRPr="007E4076">
        <w:rPr>
          <w:noProof/>
        </w:rPr>
        <w:tab/>
        <w:t xml:space="preserve">Kirkland PD, Love RJ, Philbey AW, Ross AD, Davis RJ, Hart KG. Epidemiology and control of Menangle virus in pigs. </w:t>
      </w:r>
      <w:r w:rsidRPr="007E4076">
        <w:rPr>
          <w:i/>
          <w:noProof/>
        </w:rPr>
        <w:t xml:space="preserve">Aust Vet J. </w:t>
      </w:r>
      <w:r w:rsidRPr="007E4076">
        <w:rPr>
          <w:noProof/>
        </w:rPr>
        <w:t>2001;79(3):199-206.</w:t>
      </w:r>
    </w:p>
    <w:p w14:paraId="3EE104EF" w14:textId="77777777" w:rsidR="007E4076" w:rsidRPr="007E4076" w:rsidRDefault="007E4076" w:rsidP="00216E75">
      <w:pPr>
        <w:pStyle w:val="NPBtext"/>
        <w:ind w:left="720" w:hanging="720"/>
        <w:rPr>
          <w:noProof/>
        </w:rPr>
      </w:pPr>
      <w:r w:rsidRPr="007E4076">
        <w:rPr>
          <w:noProof/>
        </w:rPr>
        <w:t>53.</w:t>
      </w:r>
      <w:r w:rsidRPr="007E4076">
        <w:rPr>
          <w:noProof/>
        </w:rPr>
        <w:tab/>
        <w:t xml:space="preserve">Barr J, Smith C, Smith I, et al. Isolation of multiple novel paramyxoviruses from pteropid bat urine. </w:t>
      </w:r>
      <w:r w:rsidRPr="007E4076">
        <w:rPr>
          <w:i/>
          <w:noProof/>
        </w:rPr>
        <w:t xml:space="preserve">J Gen Virol. </w:t>
      </w:r>
      <w:r w:rsidRPr="007E4076">
        <w:rPr>
          <w:noProof/>
        </w:rPr>
        <w:t>2015;96(Pt 1):24-29.</w:t>
      </w:r>
    </w:p>
    <w:p w14:paraId="7D7A6B9E" w14:textId="77777777" w:rsidR="007E4076" w:rsidRPr="007E4076" w:rsidRDefault="007E4076" w:rsidP="00216E75">
      <w:pPr>
        <w:pStyle w:val="NPBtext"/>
        <w:ind w:left="720" w:hanging="720"/>
        <w:rPr>
          <w:noProof/>
        </w:rPr>
      </w:pPr>
      <w:r w:rsidRPr="007E4076">
        <w:rPr>
          <w:noProof/>
        </w:rPr>
        <w:t>54.</w:t>
      </w:r>
      <w:r w:rsidRPr="007E4076">
        <w:rPr>
          <w:noProof/>
        </w:rPr>
        <w:tab/>
        <w:t xml:space="preserve">McNabb L, Barr J, Crameri G, et al. Henipavirus microsphere immuno-assays for detection of antibodies against Hendra virus. </w:t>
      </w:r>
      <w:r w:rsidRPr="007E4076">
        <w:rPr>
          <w:i/>
          <w:noProof/>
        </w:rPr>
        <w:t xml:space="preserve">J Virol Methods. </w:t>
      </w:r>
      <w:r w:rsidRPr="007E4076">
        <w:rPr>
          <w:noProof/>
        </w:rPr>
        <w:t>2014;200:22-28.</w:t>
      </w:r>
    </w:p>
    <w:p w14:paraId="255B7505" w14:textId="4C4689F7" w:rsidR="007E4076" w:rsidRPr="007E4076" w:rsidRDefault="00216E75" w:rsidP="00216E75">
      <w:pPr>
        <w:pStyle w:val="NPBtext"/>
        <w:ind w:left="720" w:hanging="720"/>
        <w:rPr>
          <w:noProof/>
        </w:rPr>
      </w:pPr>
      <w:r>
        <w:rPr>
          <w:noProof/>
        </w:rPr>
        <w:t>55.</w:t>
      </w:r>
      <w:r>
        <w:rPr>
          <w:noProof/>
        </w:rPr>
        <w:tab/>
        <w:t xml:space="preserve">Haig DA, Clarke MC, Pereira </w:t>
      </w:r>
      <w:r w:rsidR="007E4076" w:rsidRPr="007E4076">
        <w:rPr>
          <w:noProof/>
        </w:rPr>
        <w:t xml:space="preserve">MS. </w:t>
      </w:r>
      <w:r>
        <w:rPr>
          <w:noProof/>
        </w:rPr>
        <w:t>Isolation of an adenovirus from a pig</w:t>
      </w:r>
      <w:r w:rsidR="007E4076" w:rsidRPr="007E4076">
        <w:rPr>
          <w:noProof/>
        </w:rPr>
        <w:t xml:space="preserve">. </w:t>
      </w:r>
      <w:r w:rsidR="007E4076" w:rsidRPr="007E4076">
        <w:rPr>
          <w:i/>
          <w:noProof/>
        </w:rPr>
        <w:t xml:space="preserve">J Comp Pathol. </w:t>
      </w:r>
      <w:r w:rsidR="007E4076" w:rsidRPr="007E4076">
        <w:rPr>
          <w:noProof/>
        </w:rPr>
        <w:t>1964;74:81-84.</w:t>
      </w:r>
    </w:p>
    <w:p w14:paraId="5326D0CA" w14:textId="77777777" w:rsidR="007E4076" w:rsidRPr="007E4076" w:rsidRDefault="007E4076" w:rsidP="00216E75">
      <w:pPr>
        <w:pStyle w:val="NPBtext"/>
        <w:ind w:left="720" w:hanging="720"/>
        <w:rPr>
          <w:noProof/>
        </w:rPr>
      </w:pPr>
      <w:r w:rsidRPr="007E4076">
        <w:rPr>
          <w:noProof/>
        </w:rPr>
        <w:t>56.</w:t>
      </w:r>
      <w:r w:rsidRPr="007E4076">
        <w:rPr>
          <w:noProof/>
        </w:rPr>
        <w:tab/>
        <w:t xml:space="preserve">Hirahara T, Yasuhara H, Matsui O, et al. Growth activity of porcine adenoviruses in primary porcine testicular cell cultures. </w:t>
      </w:r>
      <w:r w:rsidRPr="007E4076">
        <w:rPr>
          <w:i/>
          <w:noProof/>
        </w:rPr>
        <w:t xml:space="preserve">Nihon Juigaku Zasshi. </w:t>
      </w:r>
      <w:r w:rsidRPr="007E4076">
        <w:rPr>
          <w:noProof/>
        </w:rPr>
        <w:t>1990;52(5):1089-1091.</w:t>
      </w:r>
    </w:p>
    <w:p w14:paraId="00DEB555" w14:textId="77777777" w:rsidR="007E4076" w:rsidRPr="007E4076" w:rsidRDefault="007E4076" w:rsidP="00216E75">
      <w:pPr>
        <w:pStyle w:val="NPBtext"/>
        <w:ind w:left="720" w:hanging="720"/>
        <w:rPr>
          <w:noProof/>
        </w:rPr>
      </w:pPr>
      <w:r w:rsidRPr="007E4076">
        <w:rPr>
          <w:noProof/>
        </w:rPr>
        <w:t>57.</w:t>
      </w:r>
      <w:r w:rsidRPr="007E4076">
        <w:rPr>
          <w:noProof/>
        </w:rPr>
        <w:tab/>
        <w:t xml:space="preserve">Hirahara T, Yasuhara H, Matsui O, et al. Isolation of porcine adenovirus from the respiratory tract of pigs in Japan. </w:t>
      </w:r>
      <w:r w:rsidRPr="007E4076">
        <w:rPr>
          <w:i/>
          <w:noProof/>
        </w:rPr>
        <w:t xml:space="preserve">Nihon Juigaku Zasshi. </w:t>
      </w:r>
      <w:r w:rsidRPr="007E4076">
        <w:rPr>
          <w:noProof/>
        </w:rPr>
        <w:t>1990;52(2):407-409.</w:t>
      </w:r>
    </w:p>
    <w:p w14:paraId="2E80A3CD" w14:textId="77777777" w:rsidR="007E4076" w:rsidRPr="007E4076" w:rsidRDefault="007E4076" w:rsidP="00216E75">
      <w:pPr>
        <w:pStyle w:val="NPBtext"/>
        <w:ind w:left="720" w:hanging="720"/>
        <w:rPr>
          <w:noProof/>
        </w:rPr>
      </w:pPr>
      <w:r w:rsidRPr="007E4076">
        <w:rPr>
          <w:noProof/>
        </w:rPr>
        <w:t>58.</w:t>
      </w:r>
      <w:r w:rsidRPr="007E4076">
        <w:rPr>
          <w:noProof/>
        </w:rPr>
        <w:tab/>
        <w:t xml:space="preserve">Bofill-Mas S, Rusiñol M, Fernandez-Cassi X, Carratalà A, Hundesa A, Girones R. Quantification of human and animal viruses to differentiate the origin of the fecal contamination present in environmental samples. </w:t>
      </w:r>
      <w:r w:rsidRPr="007E4076">
        <w:rPr>
          <w:i/>
          <w:noProof/>
        </w:rPr>
        <w:t xml:space="preserve">Biomed Res Int. </w:t>
      </w:r>
      <w:r w:rsidRPr="007E4076">
        <w:rPr>
          <w:noProof/>
        </w:rPr>
        <w:t>2013;2013:192089.</w:t>
      </w:r>
    </w:p>
    <w:p w14:paraId="7A9C50D7" w14:textId="77777777" w:rsidR="007E4076" w:rsidRPr="007E4076" w:rsidRDefault="007E4076" w:rsidP="00216E75">
      <w:pPr>
        <w:pStyle w:val="NPBtext"/>
        <w:ind w:left="720" w:hanging="720"/>
        <w:rPr>
          <w:noProof/>
        </w:rPr>
      </w:pPr>
      <w:r w:rsidRPr="007E4076">
        <w:rPr>
          <w:noProof/>
        </w:rPr>
        <w:t>59.</w:t>
      </w:r>
      <w:r w:rsidRPr="007E4076">
        <w:rPr>
          <w:noProof/>
        </w:rPr>
        <w:tab/>
        <w:t xml:space="preserve">Hundesa A, Maluquer de Motes C, Albinana-Gimenez N, et al. Development of a qPCR assay for the quantification of porcine adenoviruses as an MST tool for swine fecal contamination in the environment. </w:t>
      </w:r>
      <w:r w:rsidRPr="007E4076">
        <w:rPr>
          <w:i/>
          <w:noProof/>
        </w:rPr>
        <w:t xml:space="preserve">J Virol Methods. </w:t>
      </w:r>
      <w:r w:rsidRPr="007E4076">
        <w:rPr>
          <w:noProof/>
        </w:rPr>
        <w:t>2009;158(1-2):130-135.</w:t>
      </w:r>
    </w:p>
    <w:p w14:paraId="511EBD97" w14:textId="77777777" w:rsidR="007E4076" w:rsidRPr="007E4076" w:rsidRDefault="007E4076" w:rsidP="00216E75">
      <w:pPr>
        <w:pStyle w:val="NPBtext"/>
        <w:ind w:left="720" w:hanging="720"/>
        <w:rPr>
          <w:noProof/>
        </w:rPr>
      </w:pPr>
      <w:r w:rsidRPr="007E4076">
        <w:rPr>
          <w:noProof/>
        </w:rPr>
        <w:t>60.</w:t>
      </w:r>
      <w:r w:rsidRPr="007E4076">
        <w:rPr>
          <w:noProof/>
        </w:rPr>
        <w:tab/>
        <w:t xml:space="preserve">Wolf S, Hewitt J, Greening GE. Viral multiplex quantitative PCR assays for tracking sources of fecal contamination. </w:t>
      </w:r>
      <w:r w:rsidRPr="007E4076">
        <w:rPr>
          <w:i/>
          <w:noProof/>
        </w:rPr>
        <w:t xml:space="preserve">Appl Environ Microbiol. </w:t>
      </w:r>
      <w:r w:rsidRPr="007E4076">
        <w:rPr>
          <w:noProof/>
        </w:rPr>
        <w:t>2010;76(5):1388-1394.</w:t>
      </w:r>
    </w:p>
    <w:p w14:paraId="7C486FA9" w14:textId="77777777" w:rsidR="007E4076" w:rsidRPr="007E4076" w:rsidRDefault="007E4076" w:rsidP="00216E75">
      <w:pPr>
        <w:pStyle w:val="NPBtext"/>
        <w:ind w:left="720" w:hanging="720"/>
        <w:rPr>
          <w:noProof/>
        </w:rPr>
      </w:pPr>
      <w:r w:rsidRPr="007E4076">
        <w:rPr>
          <w:noProof/>
        </w:rPr>
        <w:t>61.</w:t>
      </w:r>
      <w:r w:rsidRPr="007E4076">
        <w:rPr>
          <w:noProof/>
        </w:rPr>
        <w:tab/>
        <w:t xml:space="preserve">Anderson LJ, Godfrey E, McIntosh K, Hierholzer JC. Comparison of a monoclonal antibody with a polyclonal serum in an enzyme-linked immunosorbent assay for detecting adenovirus. </w:t>
      </w:r>
      <w:r w:rsidRPr="007E4076">
        <w:rPr>
          <w:i/>
          <w:noProof/>
        </w:rPr>
        <w:t xml:space="preserve">J Clin Microbiol. </w:t>
      </w:r>
      <w:r w:rsidRPr="007E4076">
        <w:rPr>
          <w:noProof/>
        </w:rPr>
        <w:t>1983;18(3):463-468.</w:t>
      </w:r>
    </w:p>
    <w:p w14:paraId="077935D0" w14:textId="77777777" w:rsidR="007E4076" w:rsidRPr="007E4076" w:rsidRDefault="007E4076" w:rsidP="00216E75">
      <w:pPr>
        <w:pStyle w:val="NPBtext"/>
        <w:ind w:left="720" w:hanging="720"/>
        <w:rPr>
          <w:noProof/>
        </w:rPr>
      </w:pPr>
      <w:r w:rsidRPr="007E4076">
        <w:rPr>
          <w:noProof/>
        </w:rPr>
        <w:t>62.</w:t>
      </w:r>
      <w:r w:rsidRPr="007E4076">
        <w:rPr>
          <w:noProof/>
        </w:rPr>
        <w:tab/>
        <w:t xml:space="preserve">Harmon MW, Drake S, Kasel JA. Detection of adenovirus by enzyme-linked immunosorbent assay. </w:t>
      </w:r>
      <w:r w:rsidRPr="007E4076">
        <w:rPr>
          <w:i/>
          <w:noProof/>
        </w:rPr>
        <w:t xml:space="preserve">J Clin Microbiol. </w:t>
      </w:r>
      <w:r w:rsidRPr="007E4076">
        <w:rPr>
          <w:noProof/>
        </w:rPr>
        <w:t>1979;9(3):342-346.</w:t>
      </w:r>
    </w:p>
    <w:p w14:paraId="5BA7EE50" w14:textId="77777777" w:rsidR="007E4076" w:rsidRPr="007E4076" w:rsidRDefault="007E4076" w:rsidP="00216E75">
      <w:pPr>
        <w:pStyle w:val="NPBtext"/>
        <w:ind w:left="720" w:hanging="720"/>
        <w:rPr>
          <w:noProof/>
        </w:rPr>
      </w:pPr>
      <w:r w:rsidRPr="007E4076">
        <w:rPr>
          <w:noProof/>
        </w:rPr>
        <w:t>63.</w:t>
      </w:r>
      <w:r w:rsidRPr="007E4076">
        <w:rPr>
          <w:noProof/>
        </w:rPr>
        <w:tab/>
        <w:t xml:space="preserve">Hammond JM, Johnson MA. Porcine adenovirus as a delivery system for swine vaccines and immunotherapeutics. </w:t>
      </w:r>
      <w:r w:rsidRPr="007E4076">
        <w:rPr>
          <w:i/>
          <w:noProof/>
        </w:rPr>
        <w:t xml:space="preserve">Vet J. </w:t>
      </w:r>
      <w:r w:rsidRPr="007E4076">
        <w:rPr>
          <w:noProof/>
        </w:rPr>
        <w:t>2005;169(1):17-27.</w:t>
      </w:r>
    </w:p>
    <w:p w14:paraId="1B97348D" w14:textId="77777777" w:rsidR="007E4076" w:rsidRPr="007E4076" w:rsidRDefault="007E4076" w:rsidP="00216E75">
      <w:pPr>
        <w:pStyle w:val="NPBtext"/>
        <w:ind w:left="720" w:hanging="720"/>
        <w:rPr>
          <w:noProof/>
        </w:rPr>
      </w:pPr>
      <w:r w:rsidRPr="007E4076">
        <w:rPr>
          <w:noProof/>
        </w:rPr>
        <w:t>64.</w:t>
      </w:r>
      <w:r w:rsidRPr="007E4076">
        <w:rPr>
          <w:noProof/>
        </w:rPr>
        <w:tab/>
        <w:t xml:space="preserve">Indik S, Valícek L, Smíd B, Dvoráková H, Rodák L. Isolation and partial characterization of a novel porcine astrovirus. </w:t>
      </w:r>
      <w:r w:rsidRPr="007E4076">
        <w:rPr>
          <w:i/>
          <w:noProof/>
        </w:rPr>
        <w:t xml:space="preserve">Vet Microbiol. </w:t>
      </w:r>
      <w:r w:rsidRPr="007E4076">
        <w:rPr>
          <w:noProof/>
        </w:rPr>
        <w:t>2006;117(2-4):276-283.</w:t>
      </w:r>
    </w:p>
    <w:p w14:paraId="1521E464" w14:textId="77777777" w:rsidR="007E4076" w:rsidRPr="007E4076" w:rsidRDefault="007E4076" w:rsidP="00216E75">
      <w:pPr>
        <w:pStyle w:val="NPBtext"/>
        <w:ind w:left="720" w:hanging="720"/>
        <w:rPr>
          <w:noProof/>
        </w:rPr>
      </w:pPr>
      <w:r w:rsidRPr="007E4076">
        <w:rPr>
          <w:noProof/>
        </w:rPr>
        <w:t>65.</w:t>
      </w:r>
      <w:r w:rsidRPr="007E4076">
        <w:rPr>
          <w:noProof/>
        </w:rPr>
        <w:tab/>
        <w:t xml:space="preserve">Shimizu M, Shirai J, Narita M, Yamane T. Cytopathic astrovirus isolated from porcine acute gastroenteritis in an established cell line derived from porcine embryonic kidney. </w:t>
      </w:r>
      <w:r w:rsidRPr="007E4076">
        <w:rPr>
          <w:i/>
          <w:noProof/>
        </w:rPr>
        <w:t xml:space="preserve">J Clin Microbiol. </w:t>
      </w:r>
      <w:r w:rsidRPr="007E4076">
        <w:rPr>
          <w:noProof/>
        </w:rPr>
        <w:t>1990;28(2):201-206.</w:t>
      </w:r>
    </w:p>
    <w:p w14:paraId="66B04734" w14:textId="77777777" w:rsidR="007E4076" w:rsidRPr="007E4076" w:rsidRDefault="007E4076" w:rsidP="00216E75">
      <w:pPr>
        <w:pStyle w:val="NPBtext"/>
        <w:ind w:left="720" w:hanging="720"/>
        <w:rPr>
          <w:noProof/>
        </w:rPr>
      </w:pPr>
      <w:r w:rsidRPr="007E4076">
        <w:rPr>
          <w:noProof/>
        </w:rPr>
        <w:t>66.</w:t>
      </w:r>
      <w:r w:rsidRPr="007E4076">
        <w:rPr>
          <w:noProof/>
        </w:rPr>
        <w:tab/>
        <w:t xml:space="preserve">Monini M, Di Bartolo I, Ianiro G, et al. Detection and molecular characterization of zoonotic viruses in swine fecal samples in Italian pig herds. </w:t>
      </w:r>
      <w:r w:rsidRPr="007E4076">
        <w:rPr>
          <w:i/>
          <w:noProof/>
        </w:rPr>
        <w:t xml:space="preserve">Arch Virol. </w:t>
      </w:r>
      <w:r w:rsidRPr="007E4076">
        <w:rPr>
          <w:noProof/>
        </w:rPr>
        <w:t>2015;160(10):2547-2556.</w:t>
      </w:r>
    </w:p>
    <w:p w14:paraId="2A548EA2" w14:textId="77777777" w:rsidR="007E4076" w:rsidRPr="007E4076" w:rsidRDefault="007E4076" w:rsidP="00216E75">
      <w:pPr>
        <w:pStyle w:val="NPBtext"/>
        <w:ind w:left="720" w:hanging="720"/>
        <w:rPr>
          <w:noProof/>
        </w:rPr>
      </w:pPr>
      <w:r w:rsidRPr="007E4076">
        <w:rPr>
          <w:noProof/>
        </w:rPr>
        <w:t>67.</w:t>
      </w:r>
      <w:r w:rsidRPr="007E4076">
        <w:rPr>
          <w:noProof/>
        </w:rPr>
        <w:tab/>
        <w:t xml:space="preserve">Luo Z, Roi S, Dastor M, Gallice E, Laurin MA, L'homme Y. Multiple novel and prevalent astroviruses in pigs. </w:t>
      </w:r>
      <w:r w:rsidRPr="007E4076">
        <w:rPr>
          <w:i/>
          <w:noProof/>
        </w:rPr>
        <w:t xml:space="preserve">Vet Microbiol. </w:t>
      </w:r>
      <w:r w:rsidRPr="007E4076">
        <w:rPr>
          <w:noProof/>
        </w:rPr>
        <w:t>2011;149(3-4):316-323.</w:t>
      </w:r>
    </w:p>
    <w:p w14:paraId="15A8F575" w14:textId="77777777" w:rsidR="007E4076" w:rsidRPr="007E4076" w:rsidRDefault="007E4076" w:rsidP="00216E75">
      <w:pPr>
        <w:pStyle w:val="NPBtext"/>
        <w:ind w:left="720" w:hanging="720"/>
        <w:rPr>
          <w:noProof/>
        </w:rPr>
      </w:pPr>
      <w:r w:rsidRPr="007E4076">
        <w:rPr>
          <w:noProof/>
        </w:rPr>
        <w:lastRenderedPageBreak/>
        <w:t>68.</w:t>
      </w:r>
      <w:r w:rsidRPr="007E4076">
        <w:rPr>
          <w:noProof/>
        </w:rPr>
        <w:tab/>
        <w:t xml:space="preserve">Blomström AL, Ley C, Jacobson M. Astrovirus as a possible cause of congenital tremor type AII in piglets? </w:t>
      </w:r>
      <w:r w:rsidRPr="007E4076">
        <w:rPr>
          <w:i/>
          <w:noProof/>
        </w:rPr>
        <w:t xml:space="preserve">Acta Vet Scand. </w:t>
      </w:r>
      <w:r w:rsidRPr="007E4076">
        <w:rPr>
          <w:noProof/>
        </w:rPr>
        <w:t>2014;56(1):82.</w:t>
      </w:r>
    </w:p>
    <w:p w14:paraId="277E09AE" w14:textId="77777777" w:rsidR="007E4076" w:rsidRPr="007E4076" w:rsidRDefault="007E4076" w:rsidP="00216E75">
      <w:pPr>
        <w:pStyle w:val="NPBtext"/>
        <w:ind w:left="720" w:hanging="720"/>
        <w:rPr>
          <w:noProof/>
        </w:rPr>
      </w:pPr>
      <w:r w:rsidRPr="007E4076">
        <w:rPr>
          <w:noProof/>
        </w:rPr>
        <w:t>69.</w:t>
      </w:r>
      <w:r w:rsidRPr="007E4076">
        <w:rPr>
          <w:noProof/>
        </w:rPr>
        <w:tab/>
        <w:t xml:space="preserve">Laurin MA, Dastor M, L'homme Y. Detection and genetic characterization of a novel pig astrovirus: relationship to other astroviruses. </w:t>
      </w:r>
      <w:r w:rsidRPr="007E4076">
        <w:rPr>
          <w:i/>
          <w:noProof/>
        </w:rPr>
        <w:t xml:space="preserve">Arch Virol. </w:t>
      </w:r>
      <w:r w:rsidRPr="007E4076">
        <w:rPr>
          <w:noProof/>
        </w:rPr>
        <w:t>2011;156(11):2095-2099.</w:t>
      </w:r>
    </w:p>
    <w:p w14:paraId="020F9006" w14:textId="77777777" w:rsidR="007E4076" w:rsidRPr="007E4076" w:rsidRDefault="007E4076" w:rsidP="00216E75">
      <w:pPr>
        <w:pStyle w:val="NPBtext"/>
        <w:ind w:left="720" w:hanging="720"/>
        <w:rPr>
          <w:noProof/>
        </w:rPr>
      </w:pPr>
      <w:r w:rsidRPr="007E4076">
        <w:rPr>
          <w:noProof/>
        </w:rPr>
        <w:t>70.</w:t>
      </w:r>
      <w:r w:rsidRPr="007E4076">
        <w:rPr>
          <w:noProof/>
        </w:rPr>
        <w:tab/>
        <w:t xml:space="preserve">Lee S, Jang G, Lee C. Complete genome sequence of a porcine astrovirus from South Korea. </w:t>
      </w:r>
      <w:r w:rsidRPr="007E4076">
        <w:rPr>
          <w:i/>
          <w:noProof/>
        </w:rPr>
        <w:t xml:space="preserve">Arch Virol. </w:t>
      </w:r>
      <w:r w:rsidRPr="007E4076">
        <w:rPr>
          <w:noProof/>
        </w:rPr>
        <w:t>2015;160(7):1819-1821.</w:t>
      </w:r>
    </w:p>
    <w:p w14:paraId="558BC160" w14:textId="77777777" w:rsidR="007E4076" w:rsidRPr="007E4076" w:rsidRDefault="007E4076" w:rsidP="00216E75">
      <w:pPr>
        <w:pStyle w:val="NPBtext"/>
        <w:ind w:left="720" w:hanging="720"/>
        <w:rPr>
          <w:noProof/>
        </w:rPr>
      </w:pPr>
      <w:r w:rsidRPr="007E4076">
        <w:rPr>
          <w:noProof/>
        </w:rPr>
        <w:t>71.</w:t>
      </w:r>
      <w:r w:rsidRPr="007E4076">
        <w:rPr>
          <w:noProof/>
        </w:rPr>
        <w:tab/>
        <w:t xml:space="preserve">Mor SK, Chander Y, Marthaler D, Patnayak DP, Goyal SM. Detection and molecular characterization of Porcine astrovirus strains associated with swine diarrhea. </w:t>
      </w:r>
      <w:r w:rsidRPr="007E4076">
        <w:rPr>
          <w:i/>
          <w:noProof/>
        </w:rPr>
        <w:t xml:space="preserve">J Vet Diagn Invest. </w:t>
      </w:r>
      <w:r w:rsidRPr="007E4076">
        <w:rPr>
          <w:noProof/>
        </w:rPr>
        <w:t>2012;24(6):1064-1067.</w:t>
      </w:r>
    </w:p>
    <w:p w14:paraId="16C9ADA6" w14:textId="77777777" w:rsidR="007E4076" w:rsidRPr="007E4076" w:rsidRDefault="007E4076" w:rsidP="00216E75">
      <w:pPr>
        <w:pStyle w:val="NPBtext"/>
        <w:ind w:left="720" w:hanging="720"/>
        <w:rPr>
          <w:noProof/>
        </w:rPr>
      </w:pPr>
      <w:r w:rsidRPr="007E4076">
        <w:rPr>
          <w:noProof/>
        </w:rPr>
        <w:t>72.</w:t>
      </w:r>
      <w:r w:rsidRPr="007E4076">
        <w:rPr>
          <w:noProof/>
        </w:rPr>
        <w:tab/>
        <w:t xml:space="preserve">Shirai J, Shimizu M, Fukusho A. Coronavirus-, calicivirus-, and astrovirus-like particles associated with acute porcine gastroenteritis. </w:t>
      </w:r>
      <w:r w:rsidRPr="007E4076">
        <w:rPr>
          <w:i/>
          <w:noProof/>
        </w:rPr>
        <w:t xml:space="preserve">Nihon Juigaku Zasshi. </w:t>
      </w:r>
      <w:r w:rsidRPr="007E4076">
        <w:rPr>
          <w:noProof/>
        </w:rPr>
        <w:t>1985;47(6):1023-1026.</w:t>
      </w:r>
    </w:p>
    <w:p w14:paraId="4FC95935" w14:textId="77777777" w:rsidR="007E4076" w:rsidRPr="007E4076" w:rsidRDefault="007E4076" w:rsidP="00216E75">
      <w:pPr>
        <w:pStyle w:val="NPBtext"/>
        <w:ind w:left="720" w:hanging="720"/>
        <w:rPr>
          <w:noProof/>
        </w:rPr>
      </w:pPr>
      <w:r w:rsidRPr="007E4076">
        <w:rPr>
          <w:noProof/>
        </w:rPr>
        <w:t>73.</w:t>
      </w:r>
      <w:r w:rsidRPr="007E4076">
        <w:rPr>
          <w:noProof/>
        </w:rPr>
        <w:tab/>
        <w:t xml:space="preserve">Burbelo PD, Ching KH, Esper F, et al. Serological studies confirm the novel astrovirus HMOAstV-C as a highly prevalent human infectious agent. </w:t>
      </w:r>
      <w:r w:rsidRPr="007E4076">
        <w:rPr>
          <w:i/>
          <w:noProof/>
        </w:rPr>
        <w:t xml:space="preserve">PLoS One. </w:t>
      </w:r>
      <w:r w:rsidRPr="007E4076">
        <w:rPr>
          <w:noProof/>
        </w:rPr>
        <w:t>2011;6(8):e22576.</w:t>
      </w:r>
    </w:p>
    <w:p w14:paraId="3CA87214" w14:textId="77777777" w:rsidR="007E4076" w:rsidRPr="007E4076" w:rsidRDefault="007E4076" w:rsidP="00216E75">
      <w:pPr>
        <w:pStyle w:val="NPBtext"/>
        <w:ind w:left="720" w:hanging="720"/>
        <w:rPr>
          <w:noProof/>
        </w:rPr>
      </w:pPr>
      <w:r w:rsidRPr="007E4076">
        <w:rPr>
          <w:noProof/>
        </w:rPr>
        <w:t>74.</w:t>
      </w:r>
      <w:r w:rsidRPr="007E4076">
        <w:rPr>
          <w:noProof/>
        </w:rPr>
        <w:tab/>
        <w:t xml:space="preserve">Amimo JO, Okoth E, Junga JO, et al. Molecular detection and genetic characterization of kobuviruses and astroviruses in asymptomatic local pigs in East Africa. </w:t>
      </w:r>
      <w:r w:rsidRPr="007E4076">
        <w:rPr>
          <w:i/>
          <w:noProof/>
        </w:rPr>
        <w:t xml:space="preserve">Arch Virol. </w:t>
      </w:r>
      <w:r w:rsidRPr="007E4076">
        <w:rPr>
          <w:noProof/>
        </w:rPr>
        <w:t>2014;159(6):1313-1319.</w:t>
      </w:r>
    </w:p>
    <w:p w14:paraId="3C732772" w14:textId="23B7C5A8" w:rsidR="007E4076" w:rsidRPr="007E4076" w:rsidRDefault="007E4076" w:rsidP="00216E75">
      <w:pPr>
        <w:pStyle w:val="NPBtext"/>
        <w:ind w:left="720" w:hanging="720"/>
        <w:rPr>
          <w:noProof/>
        </w:rPr>
      </w:pPr>
      <w:r w:rsidRPr="007E4076">
        <w:rPr>
          <w:noProof/>
        </w:rPr>
        <w:t>75.</w:t>
      </w:r>
      <w:r w:rsidRPr="007E4076">
        <w:rPr>
          <w:noProof/>
        </w:rPr>
        <w:tab/>
        <w:t xml:space="preserve">Shirai J, Narita M, Iijima Y, Kawamura H. A cytomegalovirus isolated from swine testicle cell culture. </w:t>
      </w:r>
      <w:r w:rsidR="00216E75">
        <w:rPr>
          <w:i/>
          <w:noProof/>
        </w:rPr>
        <w:t>Japan J Vet Sci</w:t>
      </w:r>
      <w:r w:rsidRPr="007E4076">
        <w:rPr>
          <w:i/>
          <w:noProof/>
        </w:rPr>
        <w:t xml:space="preserve">. </w:t>
      </w:r>
      <w:r w:rsidRPr="007E4076">
        <w:rPr>
          <w:noProof/>
        </w:rPr>
        <w:t>2015;47(5):697-703.</w:t>
      </w:r>
    </w:p>
    <w:p w14:paraId="1359BABC" w14:textId="77777777" w:rsidR="007E4076" w:rsidRPr="007E4076" w:rsidRDefault="007E4076" w:rsidP="00216E75">
      <w:pPr>
        <w:pStyle w:val="NPBtext"/>
        <w:ind w:left="720" w:hanging="720"/>
        <w:rPr>
          <w:noProof/>
        </w:rPr>
      </w:pPr>
      <w:r w:rsidRPr="007E4076">
        <w:rPr>
          <w:noProof/>
        </w:rPr>
        <w:t>76.</w:t>
      </w:r>
      <w:r w:rsidRPr="007E4076">
        <w:rPr>
          <w:noProof/>
        </w:rPr>
        <w:tab/>
        <w:t xml:space="preserve">Kawamura H, Tajima T, Hironao T, Kajikawa T, Kotani T. Replication of porcine cytomegalovirus in the 19-PFT cell line. </w:t>
      </w:r>
      <w:r w:rsidRPr="007E4076">
        <w:rPr>
          <w:i/>
          <w:noProof/>
        </w:rPr>
        <w:t xml:space="preserve">J Vet Med Sci. </w:t>
      </w:r>
      <w:r w:rsidRPr="007E4076">
        <w:rPr>
          <w:noProof/>
        </w:rPr>
        <w:t>1992;54(6):1209-1211.</w:t>
      </w:r>
    </w:p>
    <w:p w14:paraId="4083835C" w14:textId="193A2E56" w:rsidR="007E4076" w:rsidRPr="007E4076" w:rsidRDefault="007E4076" w:rsidP="00216E75">
      <w:pPr>
        <w:pStyle w:val="NPBtext"/>
        <w:ind w:left="720" w:hanging="720"/>
        <w:rPr>
          <w:noProof/>
        </w:rPr>
      </w:pPr>
      <w:r w:rsidRPr="007E4076">
        <w:rPr>
          <w:noProof/>
        </w:rPr>
        <w:t>77.</w:t>
      </w:r>
      <w:r w:rsidRPr="007E4076">
        <w:rPr>
          <w:noProof/>
        </w:rPr>
        <w:tab/>
        <w:t>Hamel AL, Lin L, Sachvie C, Grudes</w:t>
      </w:r>
      <w:r w:rsidR="00216E75">
        <w:rPr>
          <w:noProof/>
        </w:rPr>
        <w:t>ki E, Nayar GPS. PCR Assay for detecting p</w:t>
      </w:r>
      <w:r w:rsidRPr="007E4076">
        <w:rPr>
          <w:noProof/>
        </w:rPr>
        <w:t xml:space="preserve">orcine </w:t>
      </w:r>
      <w:r w:rsidR="00216E75">
        <w:rPr>
          <w:noProof/>
        </w:rPr>
        <w:t>c</w:t>
      </w:r>
      <w:r w:rsidRPr="007E4076">
        <w:rPr>
          <w:noProof/>
        </w:rPr>
        <w:t xml:space="preserve">ytomegalovirus. </w:t>
      </w:r>
      <w:r w:rsidR="00216E75">
        <w:rPr>
          <w:i/>
          <w:noProof/>
        </w:rPr>
        <w:t>J Clin Microbiol</w:t>
      </w:r>
      <w:r w:rsidRPr="007E4076">
        <w:rPr>
          <w:i/>
          <w:noProof/>
        </w:rPr>
        <w:t xml:space="preserve">. </w:t>
      </w:r>
      <w:r w:rsidRPr="007E4076">
        <w:rPr>
          <w:noProof/>
        </w:rPr>
        <w:t>1999;37(11):3767-3768.</w:t>
      </w:r>
    </w:p>
    <w:p w14:paraId="34E0CBCB" w14:textId="6087AF57" w:rsidR="007E4076" w:rsidRPr="007E4076" w:rsidRDefault="007E4076" w:rsidP="00216E75">
      <w:pPr>
        <w:pStyle w:val="NPBtext"/>
        <w:ind w:left="720" w:hanging="720"/>
        <w:rPr>
          <w:noProof/>
        </w:rPr>
      </w:pPr>
      <w:r w:rsidRPr="007E4076">
        <w:rPr>
          <w:noProof/>
        </w:rPr>
        <w:t>78.</w:t>
      </w:r>
      <w:r w:rsidRPr="007E4076">
        <w:rPr>
          <w:noProof/>
        </w:rPr>
        <w:tab/>
        <w:t xml:space="preserve">Zoologix. Porcine cytomegalovirus.  </w:t>
      </w:r>
      <w:hyperlink r:id="rId14" w:history="1">
        <w:r w:rsidRPr="007E4076">
          <w:rPr>
            <w:rStyle w:val="Hyperlink"/>
            <w:noProof/>
          </w:rPr>
          <w:t>http://www.zoologix.com/avian/Datasheets/PorcineCytomegalovirus.html</w:t>
        </w:r>
      </w:hyperlink>
      <w:r w:rsidRPr="007E4076">
        <w:rPr>
          <w:noProof/>
        </w:rPr>
        <w:t>. Accessed February 2, 2016.</w:t>
      </w:r>
    </w:p>
    <w:p w14:paraId="50F0F627" w14:textId="77777777" w:rsidR="007E4076" w:rsidRPr="007E4076" w:rsidRDefault="007E4076" w:rsidP="00216E75">
      <w:pPr>
        <w:pStyle w:val="NPBtext"/>
        <w:ind w:left="720" w:hanging="720"/>
        <w:rPr>
          <w:noProof/>
        </w:rPr>
      </w:pPr>
      <w:r w:rsidRPr="007E4076">
        <w:rPr>
          <w:noProof/>
        </w:rPr>
        <w:t>79.</w:t>
      </w:r>
      <w:r w:rsidRPr="007E4076">
        <w:rPr>
          <w:noProof/>
        </w:rPr>
        <w:tab/>
        <w:t xml:space="preserve">Sekiguchi M, Shibahara T, Miyazaki A, et al. In situ hybridization and immunohistochemistry for the detection of porcine cytomegalovirus. </w:t>
      </w:r>
      <w:r w:rsidRPr="007E4076">
        <w:rPr>
          <w:i/>
          <w:noProof/>
        </w:rPr>
        <w:t xml:space="preserve">J Virol Methods. </w:t>
      </w:r>
      <w:r w:rsidRPr="007E4076">
        <w:rPr>
          <w:noProof/>
        </w:rPr>
        <w:t>2012;179(1):272-275.</w:t>
      </w:r>
    </w:p>
    <w:p w14:paraId="378286D3" w14:textId="77777777" w:rsidR="007E4076" w:rsidRPr="007E4076" w:rsidRDefault="007E4076" w:rsidP="00216E75">
      <w:pPr>
        <w:pStyle w:val="NPBtext"/>
        <w:ind w:left="720" w:hanging="720"/>
        <w:rPr>
          <w:noProof/>
        </w:rPr>
      </w:pPr>
      <w:r w:rsidRPr="007E4076">
        <w:rPr>
          <w:noProof/>
        </w:rPr>
        <w:t>80.</w:t>
      </w:r>
      <w:r w:rsidRPr="007E4076">
        <w:rPr>
          <w:noProof/>
        </w:rPr>
        <w:tab/>
        <w:t xml:space="preserve">Tajima T, Hironao T, Kajikawa T, Kawamura H. Application of enzyme-linked immunosorbent assay for the seroepizootiological survey of antibodies against porcine cytomegalovirus. </w:t>
      </w:r>
      <w:r w:rsidRPr="007E4076">
        <w:rPr>
          <w:i/>
          <w:noProof/>
        </w:rPr>
        <w:t xml:space="preserve">J Vet Med Sci. </w:t>
      </w:r>
      <w:r w:rsidRPr="007E4076">
        <w:rPr>
          <w:noProof/>
        </w:rPr>
        <w:t>1993;55(3):421-424.</w:t>
      </w:r>
    </w:p>
    <w:p w14:paraId="35739D3F" w14:textId="77777777" w:rsidR="007E4076" w:rsidRPr="007E4076" w:rsidRDefault="007E4076" w:rsidP="00216E75">
      <w:pPr>
        <w:pStyle w:val="NPBtext"/>
        <w:ind w:left="720" w:hanging="720"/>
        <w:rPr>
          <w:noProof/>
        </w:rPr>
      </w:pPr>
      <w:r w:rsidRPr="007E4076">
        <w:rPr>
          <w:noProof/>
        </w:rPr>
        <w:t>81.</w:t>
      </w:r>
      <w:r w:rsidRPr="007E4076">
        <w:rPr>
          <w:noProof/>
        </w:rPr>
        <w:tab/>
        <w:t xml:space="preserve">Assaf R, Bouillant AM, Di Franco E. Enzyme linked immunosorbent assay (ELISA) for the detection of antibodies to porcine cytomegalovirus. </w:t>
      </w:r>
      <w:r w:rsidRPr="007E4076">
        <w:rPr>
          <w:i/>
          <w:noProof/>
        </w:rPr>
        <w:t xml:space="preserve">Can J Comp Med. </w:t>
      </w:r>
      <w:r w:rsidRPr="007E4076">
        <w:rPr>
          <w:noProof/>
        </w:rPr>
        <w:t>1982;46(2):183-185.</w:t>
      </w:r>
    </w:p>
    <w:p w14:paraId="21F69A41" w14:textId="595D7B74" w:rsidR="007E4076" w:rsidRPr="007E4076" w:rsidRDefault="007E4076" w:rsidP="00216E75">
      <w:pPr>
        <w:pStyle w:val="NPBtext"/>
        <w:ind w:left="720" w:hanging="720"/>
        <w:rPr>
          <w:noProof/>
        </w:rPr>
      </w:pPr>
      <w:r w:rsidRPr="007E4076">
        <w:rPr>
          <w:noProof/>
        </w:rPr>
        <w:t>82.</w:t>
      </w:r>
      <w:r w:rsidRPr="007E4076">
        <w:rPr>
          <w:noProof/>
        </w:rPr>
        <w:tab/>
        <w:t>Plowrig</w:t>
      </w:r>
      <w:r w:rsidR="00216E75">
        <w:rPr>
          <w:noProof/>
        </w:rPr>
        <w:t>ht W, Edington N, Watt RG. The behaviour of porcine cytomegalovirus in commercial pig h</w:t>
      </w:r>
      <w:r w:rsidRPr="007E4076">
        <w:rPr>
          <w:noProof/>
        </w:rPr>
        <w:t xml:space="preserve">erds on JSTOR. </w:t>
      </w:r>
      <w:r w:rsidR="00216E75">
        <w:rPr>
          <w:i/>
          <w:noProof/>
        </w:rPr>
        <w:t xml:space="preserve">J </w:t>
      </w:r>
      <w:r w:rsidRPr="007E4076">
        <w:rPr>
          <w:i/>
          <w:noProof/>
        </w:rPr>
        <w:t xml:space="preserve">Hygiene. </w:t>
      </w:r>
      <w:r w:rsidRPr="007E4076">
        <w:rPr>
          <w:noProof/>
        </w:rPr>
        <w:t>1975;76(1):125-135.</w:t>
      </w:r>
    </w:p>
    <w:p w14:paraId="6B33AE26" w14:textId="77777777" w:rsidR="007E4076" w:rsidRPr="007E4076" w:rsidRDefault="007E4076" w:rsidP="00216E75">
      <w:pPr>
        <w:pStyle w:val="NPBtext"/>
        <w:ind w:left="720" w:hanging="720"/>
        <w:rPr>
          <w:noProof/>
        </w:rPr>
      </w:pPr>
      <w:r w:rsidRPr="007E4076">
        <w:rPr>
          <w:noProof/>
        </w:rPr>
        <w:t>83.</w:t>
      </w:r>
      <w:r w:rsidRPr="007E4076">
        <w:rPr>
          <w:noProof/>
        </w:rPr>
        <w:tab/>
        <w:t xml:space="preserve">Liu X, Zhu L, Shi X, et al. Indirect-blocking ELISA for detecting antibodies against glycoprotein B (gB) of porcine cytomegalovirus (PCMV). </w:t>
      </w:r>
      <w:r w:rsidRPr="007E4076">
        <w:rPr>
          <w:i/>
          <w:noProof/>
        </w:rPr>
        <w:t xml:space="preserve">J Virol Methods. </w:t>
      </w:r>
      <w:r w:rsidRPr="007E4076">
        <w:rPr>
          <w:noProof/>
        </w:rPr>
        <w:t>2012;186(1-2):30-35.</w:t>
      </w:r>
    </w:p>
    <w:p w14:paraId="4DEF6284" w14:textId="63AC7B7C" w:rsidR="007E4076" w:rsidRPr="007E4076" w:rsidRDefault="007E4076" w:rsidP="00216E75">
      <w:pPr>
        <w:pStyle w:val="NPBtext"/>
        <w:ind w:left="720" w:hanging="720"/>
        <w:rPr>
          <w:noProof/>
        </w:rPr>
      </w:pPr>
      <w:r w:rsidRPr="007E4076">
        <w:rPr>
          <w:noProof/>
        </w:rPr>
        <w:t>84.</w:t>
      </w:r>
      <w:r w:rsidRPr="007E4076">
        <w:rPr>
          <w:noProof/>
        </w:rPr>
        <w:tab/>
        <w:t xml:space="preserve">Yamashita T, Kobayashi S, Sakae K, et al. Isolation of Cytopathic Small Round Viruses with BS-C-1 Cells from Patients with Gastroenteritis on JSTOR. </w:t>
      </w:r>
      <w:r w:rsidR="00216E75">
        <w:rPr>
          <w:i/>
          <w:noProof/>
        </w:rPr>
        <w:t>J Infect Dis</w:t>
      </w:r>
      <w:r w:rsidRPr="007E4076">
        <w:rPr>
          <w:i/>
          <w:noProof/>
        </w:rPr>
        <w:t xml:space="preserve">. </w:t>
      </w:r>
      <w:r w:rsidRPr="007E4076">
        <w:rPr>
          <w:noProof/>
        </w:rPr>
        <w:t>1991;164(5):954-957.</w:t>
      </w:r>
    </w:p>
    <w:p w14:paraId="54ED791A" w14:textId="7A27E021" w:rsidR="007E4076" w:rsidRPr="007E4076" w:rsidRDefault="007E4076" w:rsidP="00216E75">
      <w:pPr>
        <w:pStyle w:val="NPBtext"/>
        <w:ind w:left="720" w:hanging="720"/>
        <w:rPr>
          <w:noProof/>
        </w:rPr>
      </w:pPr>
      <w:r w:rsidRPr="007E4076">
        <w:rPr>
          <w:noProof/>
        </w:rPr>
        <w:t>85.</w:t>
      </w:r>
      <w:r w:rsidRPr="007E4076">
        <w:rPr>
          <w:noProof/>
        </w:rPr>
        <w:tab/>
        <w:t>Xiu J-s, Chen X-q, Wang B, Li T. Establishment of a real-time R</w:t>
      </w:r>
      <w:r w:rsidR="00216E75">
        <w:rPr>
          <w:noProof/>
        </w:rPr>
        <w:t xml:space="preserve">T-PCR method based on SYBR Green </w:t>
      </w:r>
      <w:r w:rsidRPr="007E4076">
        <w:rPr>
          <w:noProof/>
        </w:rPr>
        <w:t xml:space="preserve">for </w:t>
      </w:r>
      <w:r w:rsidR="00216E75">
        <w:rPr>
          <w:noProof/>
        </w:rPr>
        <w:t xml:space="preserve">diagnosis of porcine kobuvirus. </w:t>
      </w:r>
      <w:r w:rsidR="00216E75">
        <w:rPr>
          <w:i/>
          <w:noProof/>
        </w:rPr>
        <w:t xml:space="preserve">Chinese J </w:t>
      </w:r>
      <w:r w:rsidRPr="007E4076">
        <w:rPr>
          <w:i/>
          <w:noProof/>
        </w:rPr>
        <w:t xml:space="preserve">Zoonoses. </w:t>
      </w:r>
      <w:r w:rsidRPr="007E4076">
        <w:rPr>
          <w:noProof/>
        </w:rPr>
        <w:t>2012;9:015.</w:t>
      </w:r>
    </w:p>
    <w:p w14:paraId="4E53EE34" w14:textId="1B6EF940" w:rsidR="007E4076" w:rsidRPr="007E4076" w:rsidRDefault="007E4076" w:rsidP="00216E75">
      <w:pPr>
        <w:pStyle w:val="NPBtext"/>
        <w:ind w:left="720" w:hanging="720"/>
        <w:rPr>
          <w:noProof/>
        </w:rPr>
      </w:pPr>
      <w:r w:rsidRPr="007E4076">
        <w:rPr>
          <w:noProof/>
        </w:rPr>
        <w:t>86.</w:t>
      </w:r>
      <w:r w:rsidRPr="007E4076">
        <w:rPr>
          <w:noProof/>
        </w:rPr>
        <w:tab/>
        <w:t>Houde A, Poitras E, Leblanc D, et al. A</w:t>
      </w:r>
      <w:r w:rsidR="00216E75">
        <w:rPr>
          <w:noProof/>
        </w:rPr>
        <w:t>ichi virus in Alberta, Canada: A</w:t>
      </w:r>
      <w:r w:rsidRPr="007E4076">
        <w:rPr>
          <w:noProof/>
        </w:rPr>
        <w:t xml:space="preserve"> one year examination of human diarrheic stool samples by RT-PCR. </w:t>
      </w:r>
      <w:r w:rsidR="00216E75">
        <w:rPr>
          <w:i/>
          <w:noProof/>
        </w:rPr>
        <w:t>Appl Microbiol Microb Biotechnol</w:t>
      </w:r>
      <w:r w:rsidRPr="007E4076">
        <w:rPr>
          <w:i/>
          <w:noProof/>
        </w:rPr>
        <w:t xml:space="preserve">. </w:t>
      </w:r>
      <w:r w:rsidRPr="007E4076">
        <w:rPr>
          <w:noProof/>
        </w:rPr>
        <w:t>2010:767-772.</w:t>
      </w:r>
    </w:p>
    <w:p w14:paraId="1B32220A" w14:textId="77777777" w:rsidR="007E4076" w:rsidRPr="007E4076" w:rsidRDefault="007E4076" w:rsidP="00216E75">
      <w:pPr>
        <w:pStyle w:val="NPBtext"/>
        <w:ind w:left="720" w:hanging="720"/>
        <w:rPr>
          <w:noProof/>
        </w:rPr>
      </w:pPr>
      <w:r w:rsidRPr="007E4076">
        <w:rPr>
          <w:noProof/>
        </w:rPr>
        <w:t>87.</w:t>
      </w:r>
      <w:r w:rsidRPr="007E4076">
        <w:rPr>
          <w:noProof/>
        </w:rPr>
        <w:tab/>
        <w:t xml:space="preserve">Stephan HA, Gay GM, Ramírez TC. Encephalomyelitis, reproductive failure and corneal opacity (blue eye) in pigs, associated with a paramyxovirus infection. </w:t>
      </w:r>
      <w:r w:rsidRPr="007E4076">
        <w:rPr>
          <w:i/>
          <w:noProof/>
        </w:rPr>
        <w:t xml:space="preserve">Vet Rec. </w:t>
      </w:r>
      <w:r w:rsidRPr="007E4076">
        <w:rPr>
          <w:noProof/>
        </w:rPr>
        <w:t>1988;122(1):6-10.</w:t>
      </w:r>
    </w:p>
    <w:p w14:paraId="0762259E" w14:textId="02D795DB" w:rsidR="007E4076" w:rsidRPr="007E4076" w:rsidRDefault="007E4076" w:rsidP="00216E75">
      <w:pPr>
        <w:pStyle w:val="NPBtext"/>
        <w:ind w:left="720" w:hanging="720"/>
        <w:rPr>
          <w:noProof/>
        </w:rPr>
      </w:pPr>
      <w:r w:rsidRPr="007E4076">
        <w:rPr>
          <w:noProof/>
        </w:rPr>
        <w:t>88.</w:t>
      </w:r>
      <w:r w:rsidRPr="007E4076">
        <w:rPr>
          <w:noProof/>
        </w:rPr>
        <w:tab/>
        <w:t xml:space="preserve">Reyes-Leyva J, Espinosa B, Santos G, et al. Purification and characterization of the Hemagglutinin-Neuraminidase o. </w:t>
      </w:r>
      <w:r w:rsidR="00216E75">
        <w:rPr>
          <w:i/>
          <w:noProof/>
        </w:rPr>
        <w:t>Glycoconjugate J</w:t>
      </w:r>
      <w:r w:rsidRPr="007E4076">
        <w:rPr>
          <w:i/>
          <w:noProof/>
        </w:rPr>
        <w:t xml:space="preserve">. </w:t>
      </w:r>
      <w:r w:rsidRPr="007E4076">
        <w:rPr>
          <w:noProof/>
        </w:rPr>
        <w:t>1999;16(9):517-522.</w:t>
      </w:r>
    </w:p>
    <w:p w14:paraId="005928E7" w14:textId="6A9E38D8" w:rsidR="007E4076" w:rsidRPr="007E4076" w:rsidRDefault="007E4076" w:rsidP="00216E75">
      <w:pPr>
        <w:pStyle w:val="NPBtext"/>
        <w:ind w:left="720" w:hanging="720"/>
        <w:rPr>
          <w:noProof/>
        </w:rPr>
      </w:pPr>
      <w:r w:rsidRPr="007E4076">
        <w:rPr>
          <w:noProof/>
        </w:rPr>
        <w:t>89.</w:t>
      </w:r>
      <w:r w:rsidRPr="007E4076">
        <w:rPr>
          <w:noProof/>
        </w:rPr>
        <w:tab/>
        <w:t xml:space="preserve">Cuevas JS, Rodriguez-Ropon A, Kennedy S, Moreno-Lopez J, Berg M, Hernandez-Jauregui P. Investigation of T-cell responses and viral mRNA persistence in lymph nodes of pigs infected with porcine rubulavirus. </w:t>
      </w:r>
      <w:r w:rsidR="00216E75">
        <w:rPr>
          <w:i/>
          <w:noProof/>
        </w:rPr>
        <w:t>Vet Immunol Immunopath</w:t>
      </w:r>
      <w:r w:rsidRPr="007E4076">
        <w:rPr>
          <w:i/>
          <w:noProof/>
        </w:rPr>
        <w:t xml:space="preserve">. </w:t>
      </w:r>
      <w:r w:rsidRPr="007E4076">
        <w:rPr>
          <w:noProof/>
        </w:rPr>
        <w:t>2009;127:148-152.</w:t>
      </w:r>
    </w:p>
    <w:p w14:paraId="38906F36" w14:textId="77777777" w:rsidR="007E4076" w:rsidRPr="007E4076" w:rsidRDefault="007E4076" w:rsidP="00216E75">
      <w:pPr>
        <w:pStyle w:val="NPBtext"/>
        <w:ind w:left="720" w:hanging="720"/>
        <w:rPr>
          <w:noProof/>
        </w:rPr>
      </w:pPr>
      <w:r w:rsidRPr="007E4076">
        <w:rPr>
          <w:noProof/>
        </w:rPr>
        <w:lastRenderedPageBreak/>
        <w:t>90.</w:t>
      </w:r>
      <w:r w:rsidRPr="007E4076">
        <w:rPr>
          <w:noProof/>
        </w:rPr>
        <w:tab/>
        <w:t>Rivera-Benitez JF, Garcia-Contreras AC, Reyes-Leyva J, Hernandez J, Sanchez-Betancourt JI, Ramirez-Mendoza H. Efficacy of real-time RT-PCR for quantification of the N gene from different PorPV isolates. Paper presented at: 23rd IPVS Congress2014; Mexico.</w:t>
      </w:r>
    </w:p>
    <w:p w14:paraId="6B60FC96" w14:textId="77777777" w:rsidR="007E4076" w:rsidRPr="007E4076" w:rsidRDefault="007E4076" w:rsidP="00216E75">
      <w:pPr>
        <w:pStyle w:val="NPBtext"/>
        <w:ind w:left="720" w:hanging="720"/>
        <w:rPr>
          <w:noProof/>
        </w:rPr>
      </w:pPr>
      <w:r w:rsidRPr="007E4076">
        <w:rPr>
          <w:noProof/>
        </w:rPr>
        <w:t>91.</w:t>
      </w:r>
      <w:r w:rsidRPr="007E4076">
        <w:rPr>
          <w:noProof/>
        </w:rPr>
        <w:tab/>
        <w:t>Mendoza GR, Pradal-Roa P, Doporto DJM, Constatino CF, Mercado GC. The role of immunohistochemical techniques on Blue Eye Disease diagnosis in pigs. Paper presented at: 16th IPVS Congress2000; Melbourne, Australia.</w:t>
      </w:r>
    </w:p>
    <w:p w14:paraId="71638F45" w14:textId="2DB6D71A" w:rsidR="007E4076" w:rsidRPr="007E4076" w:rsidRDefault="007E4076" w:rsidP="00216E75">
      <w:pPr>
        <w:pStyle w:val="NPBtext"/>
        <w:ind w:left="720" w:hanging="720"/>
        <w:rPr>
          <w:noProof/>
        </w:rPr>
      </w:pPr>
      <w:r w:rsidRPr="007E4076">
        <w:rPr>
          <w:noProof/>
        </w:rPr>
        <w:t>92.</w:t>
      </w:r>
      <w:r w:rsidRPr="007E4076">
        <w:rPr>
          <w:noProof/>
        </w:rPr>
        <w:tab/>
        <w:t xml:space="preserve">Ramirez-Mendoza H, hernandez-Jauregui P, Reyes-Leyva J, Zenteno E, Moreno-Lopez J, Kennedy S. Lesions in the reproductive tract of boars experimentally infected with porcine rubulavirus. </w:t>
      </w:r>
      <w:r w:rsidR="00216E75">
        <w:rPr>
          <w:i/>
          <w:noProof/>
        </w:rPr>
        <w:t>J Comp Pathol</w:t>
      </w:r>
      <w:r w:rsidRPr="007E4076">
        <w:rPr>
          <w:i/>
          <w:noProof/>
        </w:rPr>
        <w:t xml:space="preserve">. </w:t>
      </w:r>
      <w:r w:rsidRPr="007E4076">
        <w:rPr>
          <w:noProof/>
        </w:rPr>
        <w:t>1997;117:237-252.</w:t>
      </w:r>
    </w:p>
    <w:p w14:paraId="2D945717" w14:textId="5D2A7D13" w:rsidR="007E4076" w:rsidRPr="007E4076" w:rsidRDefault="007E4076" w:rsidP="00216E75">
      <w:pPr>
        <w:pStyle w:val="NPBtext"/>
        <w:ind w:left="720" w:hanging="720"/>
        <w:rPr>
          <w:noProof/>
        </w:rPr>
      </w:pPr>
      <w:r w:rsidRPr="007E4076">
        <w:rPr>
          <w:noProof/>
        </w:rPr>
        <w:t>93.</w:t>
      </w:r>
      <w:r w:rsidRPr="007E4076">
        <w:rPr>
          <w:noProof/>
        </w:rPr>
        <w:tab/>
        <w:t xml:space="preserve">Nordengrahn A, Svenda M, Moreno-Lopez J, et al. Development of a blocking ELISA for screening antibodies to porcine rubulavirus, La Piedad Michoacan Virus. </w:t>
      </w:r>
      <w:r w:rsidR="00216E75">
        <w:rPr>
          <w:i/>
          <w:noProof/>
        </w:rPr>
        <w:t>J Vet Diagn Invest</w:t>
      </w:r>
      <w:r w:rsidRPr="007E4076">
        <w:rPr>
          <w:i/>
          <w:noProof/>
        </w:rPr>
        <w:t xml:space="preserve">. </w:t>
      </w:r>
      <w:r w:rsidRPr="007E4076">
        <w:rPr>
          <w:noProof/>
        </w:rPr>
        <w:t>1999;11:319-323.</w:t>
      </w:r>
    </w:p>
    <w:p w14:paraId="644C4E99" w14:textId="77777777" w:rsidR="007E4076" w:rsidRPr="007E4076" w:rsidRDefault="007E4076" w:rsidP="00216E75">
      <w:pPr>
        <w:pStyle w:val="NPBtext"/>
        <w:ind w:left="720" w:hanging="720"/>
        <w:rPr>
          <w:noProof/>
        </w:rPr>
      </w:pPr>
      <w:r w:rsidRPr="007E4076">
        <w:rPr>
          <w:noProof/>
        </w:rPr>
        <w:t>94.</w:t>
      </w:r>
      <w:r w:rsidRPr="007E4076">
        <w:rPr>
          <w:noProof/>
        </w:rPr>
        <w:tab/>
        <w:t>Quezada-Monroy F, Echeveste-Garcia de Alba R, Verde-Rojo E, et al. Comparison between virus neutralization (VN) test, ELISA test and hemmaglutination inhibition (HI) test for Blue Eye Disease (BED) diagnosis. Paper presented at: 21st IPVS Congress2010; Vancouver, Canada.</w:t>
      </w:r>
    </w:p>
    <w:p w14:paraId="6896A4F8" w14:textId="77777777" w:rsidR="007E4076" w:rsidRPr="007E4076" w:rsidRDefault="007E4076" w:rsidP="00216E75">
      <w:pPr>
        <w:pStyle w:val="NPBtext"/>
        <w:ind w:left="720" w:hanging="720"/>
        <w:rPr>
          <w:noProof/>
        </w:rPr>
      </w:pPr>
      <w:r w:rsidRPr="007E4076">
        <w:rPr>
          <w:noProof/>
        </w:rPr>
        <w:t>95.</w:t>
      </w:r>
      <w:r w:rsidRPr="007E4076">
        <w:rPr>
          <w:noProof/>
        </w:rPr>
        <w:tab/>
        <w:t>Giron PC, Martinez-Lara A, Santacruz JP, Lopez DC, Ayala MAC. Evaluation of an inactivated antigen useful for the HI serodiagnosis in free areas of Blue Eye disease. Paper presented at: 19th IPVS Congress2006; Copenhagen, Denmark.</w:t>
      </w:r>
    </w:p>
    <w:p w14:paraId="4EE87921" w14:textId="77777777" w:rsidR="007E4076" w:rsidRPr="007E4076" w:rsidRDefault="007E4076" w:rsidP="00216E75">
      <w:pPr>
        <w:pStyle w:val="NPBtext"/>
        <w:ind w:left="720" w:hanging="720"/>
        <w:rPr>
          <w:noProof/>
        </w:rPr>
      </w:pPr>
      <w:r w:rsidRPr="007E4076">
        <w:rPr>
          <w:noProof/>
        </w:rPr>
        <w:t>96.</w:t>
      </w:r>
      <w:r w:rsidRPr="007E4076">
        <w:rPr>
          <w:noProof/>
        </w:rPr>
        <w:tab/>
        <w:t xml:space="preserve">Zell R, Krumbholz A, Henke A, et al. Detection of porcine enteroviruses by nRT-PCR: differentiation of CPE groups I-III with specific primer sets. </w:t>
      </w:r>
      <w:r w:rsidRPr="007E4076">
        <w:rPr>
          <w:i/>
          <w:noProof/>
        </w:rPr>
        <w:t xml:space="preserve">J Virol Methods. </w:t>
      </w:r>
      <w:r w:rsidRPr="007E4076">
        <w:rPr>
          <w:noProof/>
        </w:rPr>
        <w:t>2000;88(2):205-218.</w:t>
      </w:r>
    </w:p>
    <w:p w14:paraId="6F59121E" w14:textId="77777777" w:rsidR="007E4076" w:rsidRPr="007E4076" w:rsidRDefault="007E4076" w:rsidP="00216E75">
      <w:pPr>
        <w:pStyle w:val="NPBtext"/>
        <w:ind w:left="720" w:hanging="720"/>
        <w:rPr>
          <w:noProof/>
        </w:rPr>
      </w:pPr>
      <w:r w:rsidRPr="007E4076">
        <w:rPr>
          <w:noProof/>
        </w:rPr>
        <w:t>97.</w:t>
      </w:r>
      <w:r w:rsidRPr="007E4076">
        <w:rPr>
          <w:noProof/>
        </w:rPr>
        <w:tab/>
        <w:t xml:space="preserve">Lan D, Ji W, Yang S, et al. Isolation and characterization of the first Chinese porcine sapelovirus strain. </w:t>
      </w:r>
      <w:r w:rsidRPr="007E4076">
        <w:rPr>
          <w:i/>
          <w:noProof/>
        </w:rPr>
        <w:t xml:space="preserve">Arch Virol. </w:t>
      </w:r>
      <w:r w:rsidRPr="007E4076">
        <w:rPr>
          <w:noProof/>
        </w:rPr>
        <w:t>2011;156(9):1567-1574.</w:t>
      </w:r>
    </w:p>
    <w:p w14:paraId="23EF99AE" w14:textId="77777777" w:rsidR="007E4076" w:rsidRPr="007E4076" w:rsidRDefault="007E4076" w:rsidP="00216E75">
      <w:pPr>
        <w:pStyle w:val="NPBtext"/>
        <w:ind w:left="720" w:hanging="720"/>
        <w:rPr>
          <w:noProof/>
        </w:rPr>
      </w:pPr>
      <w:r w:rsidRPr="007E4076">
        <w:rPr>
          <w:noProof/>
        </w:rPr>
        <w:t>98.</w:t>
      </w:r>
      <w:r w:rsidRPr="007E4076">
        <w:rPr>
          <w:noProof/>
        </w:rPr>
        <w:tab/>
        <w:t xml:space="preserve">Cano-Gómez C, García-Casado MA, Soriguer R, Palero F, Jiménez-Clavero MA. Teschoviruses and sapeloviruses in faecal samples from wild boar in Spain. </w:t>
      </w:r>
      <w:r w:rsidRPr="007E4076">
        <w:rPr>
          <w:i/>
          <w:noProof/>
        </w:rPr>
        <w:t xml:space="preserve">Vet Microbiol. </w:t>
      </w:r>
      <w:r w:rsidRPr="007E4076">
        <w:rPr>
          <w:noProof/>
        </w:rPr>
        <w:t>2013;165(1-2):115-122.</w:t>
      </w:r>
    </w:p>
    <w:p w14:paraId="7ABAB2FE" w14:textId="77777777" w:rsidR="007E4076" w:rsidRPr="007E4076" w:rsidRDefault="007E4076" w:rsidP="00216E75">
      <w:pPr>
        <w:pStyle w:val="NPBtext"/>
        <w:ind w:left="720" w:hanging="720"/>
        <w:rPr>
          <w:noProof/>
        </w:rPr>
      </w:pPr>
      <w:r w:rsidRPr="007E4076">
        <w:rPr>
          <w:noProof/>
        </w:rPr>
        <w:t>99.</w:t>
      </w:r>
      <w:r w:rsidRPr="007E4076">
        <w:rPr>
          <w:noProof/>
        </w:rPr>
        <w:tab/>
        <w:t xml:space="preserve">Palmquist JM, Munir S, Taku A, Kapur V, Goyal SM. Detection of porcine teschovirus and enterovirus type II by reverse transcription-polymerase chain reaction. </w:t>
      </w:r>
      <w:r w:rsidRPr="007E4076">
        <w:rPr>
          <w:i/>
          <w:noProof/>
        </w:rPr>
        <w:t xml:space="preserve">J Vet Diagn Invest. </w:t>
      </w:r>
      <w:r w:rsidRPr="007E4076">
        <w:rPr>
          <w:noProof/>
        </w:rPr>
        <w:t>2002;14(6):476-480.</w:t>
      </w:r>
    </w:p>
    <w:p w14:paraId="40EE9019" w14:textId="77777777" w:rsidR="007E4076" w:rsidRPr="007E4076" w:rsidRDefault="007E4076" w:rsidP="00216E75">
      <w:pPr>
        <w:pStyle w:val="NPBtext"/>
        <w:ind w:left="720" w:hanging="720"/>
        <w:rPr>
          <w:noProof/>
        </w:rPr>
      </w:pPr>
      <w:r w:rsidRPr="007E4076">
        <w:rPr>
          <w:noProof/>
        </w:rPr>
        <w:t>100.</w:t>
      </w:r>
      <w:r w:rsidRPr="007E4076">
        <w:rPr>
          <w:noProof/>
        </w:rPr>
        <w:tab/>
        <w:t xml:space="preserve">Schock A, Gurrala R, Fuller H, et al. Investigation into an outbreak of encephalomyelitis caused by a neuroinvasive porcine sapelovirus in the United Kingdom. </w:t>
      </w:r>
      <w:r w:rsidRPr="007E4076">
        <w:rPr>
          <w:i/>
          <w:noProof/>
        </w:rPr>
        <w:t xml:space="preserve">Vet Microbiol. </w:t>
      </w:r>
      <w:r w:rsidRPr="007E4076">
        <w:rPr>
          <w:noProof/>
        </w:rPr>
        <w:t>2014;172(3-4):381-389.</w:t>
      </w:r>
    </w:p>
    <w:p w14:paraId="07BD12F3" w14:textId="77777777" w:rsidR="007E4076" w:rsidRPr="007E4076" w:rsidRDefault="007E4076" w:rsidP="00216E75">
      <w:pPr>
        <w:pStyle w:val="NPBtext"/>
        <w:ind w:left="720" w:hanging="720"/>
        <w:rPr>
          <w:noProof/>
        </w:rPr>
      </w:pPr>
      <w:r w:rsidRPr="007E4076">
        <w:rPr>
          <w:noProof/>
        </w:rPr>
        <w:t>101.</w:t>
      </w:r>
      <w:r w:rsidRPr="007E4076">
        <w:rPr>
          <w:noProof/>
        </w:rPr>
        <w:tab/>
        <w:t xml:space="preserve">Wang C, Yu D, Hua X, Yuan C, Sun H, Liu Y. Rapid and real-time detection of Porcine Sapelovirus by reverse transcription loop-mediated isothermal amplification assay. </w:t>
      </w:r>
      <w:r w:rsidRPr="007E4076">
        <w:rPr>
          <w:i/>
          <w:noProof/>
        </w:rPr>
        <w:t xml:space="preserve">Journal of Virological Methods. </w:t>
      </w:r>
      <w:r w:rsidRPr="007E4076">
        <w:rPr>
          <w:noProof/>
        </w:rPr>
        <w:t>2014;203:5-8.</w:t>
      </w:r>
    </w:p>
    <w:p w14:paraId="271BA94F" w14:textId="0FD66CB1" w:rsidR="007E4076" w:rsidRPr="007E4076" w:rsidRDefault="007E4076" w:rsidP="00216E75">
      <w:pPr>
        <w:pStyle w:val="NPBtext"/>
        <w:ind w:left="720" w:hanging="720"/>
        <w:rPr>
          <w:noProof/>
        </w:rPr>
      </w:pPr>
      <w:r w:rsidRPr="007E4076">
        <w:rPr>
          <w:noProof/>
        </w:rPr>
        <w:t>102.</w:t>
      </w:r>
      <w:r w:rsidRPr="007E4076">
        <w:rPr>
          <w:noProof/>
        </w:rPr>
        <w:tab/>
        <w:t xml:space="preserve">Chao DY, Wei JY, Chang WF, Wang J, Wang LC. Detection of multiple genotypes of calicivirus infection in asymptomatic swine in Taiwan. </w:t>
      </w:r>
      <w:r w:rsidR="00216E75">
        <w:rPr>
          <w:i/>
          <w:noProof/>
        </w:rPr>
        <w:t xml:space="preserve">Zoonoses </w:t>
      </w:r>
      <w:r w:rsidRPr="007E4076">
        <w:rPr>
          <w:i/>
          <w:noProof/>
        </w:rPr>
        <w:t xml:space="preserve">Public Health. </w:t>
      </w:r>
      <w:r w:rsidRPr="007E4076">
        <w:rPr>
          <w:noProof/>
        </w:rPr>
        <w:t>2012;59:434-444.</w:t>
      </w:r>
    </w:p>
    <w:p w14:paraId="7696B6A5" w14:textId="134408CF" w:rsidR="007E4076" w:rsidRPr="007E4076" w:rsidRDefault="007E4076" w:rsidP="00216E75">
      <w:pPr>
        <w:pStyle w:val="NPBtext"/>
        <w:ind w:left="720" w:hanging="720"/>
        <w:rPr>
          <w:noProof/>
        </w:rPr>
      </w:pPr>
      <w:r w:rsidRPr="007E4076">
        <w:rPr>
          <w:noProof/>
        </w:rPr>
        <w:t>103.</w:t>
      </w:r>
      <w:r w:rsidRPr="007E4076">
        <w:rPr>
          <w:noProof/>
        </w:rPr>
        <w:tab/>
        <w:t>Guo M, Qian Y, Cha</w:t>
      </w:r>
      <w:r w:rsidR="00216E75">
        <w:rPr>
          <w:noProof/>
        </w:rPr>
        <w:t>ng KO, Saif LJ. Expression and self-assembly in baculovirus of porcine enteric calicivirus capsids into virus-like particles and their use in an enzyme-linked immunosorbent assay for antibody detection in s</w:t>
      </w:r>
      <w:r w:rsidRPr="007E4076">
        <w:rPr>
          <w:noProof/>
        </w:rPr>
        <w:t xml:space="preserve">wine. </w:t>
      </w:r>
      <w:r w:rsidR="00216E75">
        <w:rPr>
          <w:i/>
          <w:noProof/>
        </w:rPr>
        <w:t>J Clin Microbiol</w:t>
      </w:r>
      <w:r w:rsidRPr="007E4076">
        <w:rPr>
          <w:i/>
          <w:noProof/>
        </w:rPr>
        <w:t xml:space="preserve">. </w:t>
      </w:r>
      <w:r w:rsidRPr="007E4076">
        <w:rPr>
          <w:noProof/>
        </w:rPr>
        <w:t>2001;39(4):1487-1493.</w:t>
      </w:r>
    </w:p>
    <w:p w14:paraId="37EB6518" w14:textId="77777777" w:rsidR="007E4076" w:rsidRPr="007E4076" w:rsidRDefault="007E4076" w:rsidP="00216E75">
      <w:pPr>
        <w:pStyle w:val="NPBtext"/>
        <w:ind w:left="720" w:hanging="720"/>
        <w:rPr>
          <w:noProof/>
        </w:rPr>
      </w:pPr>
      <w:r w:rsidRPr="007E4076">
        <w:rPr>
          <w:noProof/>
        </w:rPr>
        <w:t>104.</w:t>
      </w:r>
      <w:r w:rsidRPr="007E4076">
        <w:rPr>
          <w:noProof/>
        </w:rPr>
        <w:tab/>
        <w:t xml:space="preserve">Mauroy A, Van der Poel WH, der Honing RH, Thys C, Thiry E. Development and application of a SYBR green RT-PCR for first line screening and quantification of porcine sapovirus infection. </w:t>
      </w:r>
      <w:r w:rsidRPr="007E4076">
        <w:rPr>
          <w:i/>
          <w:noProof/>
        </w:rPr>
        <w:t xml:space="preserve">BMC Vet Res. </w:t>
      </w:r>
      <w:r w:rsidRPr="007E4076">
        <w:rPr>
          <w:noProof/>
        </w:rPr>
        <w:t>2012;8:193.</w:t>
      </w:r>
    </w:p>
    <w:p w14:paraId="6C822118" w14:textId="77777777" w:rsidR="007E4076" w:rsidRPr="007E4076" w:rsidRDefault="007E4076" w:rsidP="00216E75">
      <w:pPr>
        <w:pStyle w:val="NPBtext"/>
        <w:ind w:left="720" w:hanging="720"/>
        <w:rPr>
          <w:noProof/>
        </w:rPr>
      </w:pPr>
      <w:r w:rsidRPr="007E4076">
        <w:rPr>
          <w:noProof/>
        </w:rPr>
        <w:t>105.</w:t>
      </w:r>
      <w:r w:rsidRPr="007E4076">
        <w:rPr>
          <w:noProof/>
        </w:rPr>
        <w:tab/>
        <w:t xml:space="preserve">Alcalá AC, Rodríguez-Díaz J, de Rolo M, et al. Seroepidemiology of porcine enteric sapovirus in pig farms in Venezuela. </w:t>
      </w:r>
      <w:r w:rsidRPr="007E4076">
        <w:rPr>
          <w:i/>
          <w:noProof/>
        </w:rPr>
        <w:t xml:space="preserve">Vet Immunol Immunopathol. </w:t>
      </w:r>
      <w:r w:rsidRPr="007E4076">
        <w:rPr>
          <w:noProof/>
        </w:rPr>
        <w:t>2010;137(3-4):269-274.</w:t>
      </w:r>
    </w:p>
    <w:p w14:paraId="086DBA8F" w14:textId="77777777" w:rsidR="007E4076" w:rsidRPr="007E4076" w:rsidRDefault="007E4076" w:rsidP="00216E75">
      <w:pPr>
        <w:pStyle w:val="NPBtext"/>
        <w:ind w:left="720" w:hanging="720"/>
        <w:rPr>
          <w:noProof/>
        </w:rPr>
      </w:pPr>
      <w:r w:rsidRPr="007E4076">
        <w:rPr>
          <w:noProof/>
        </w:rPr>
        <w:t>106.</w:t>
      </w:r>
      <w:r w:rsidRPr="007E4076">
        <w:rPr>
          <w:noProof/>
        </w:rPr>
        <w:tab/>
        <w:t xml:space="preserve">Krumbholz A, Wurm R, Scheck O, et al. Detection of porcine teschoviruses and enteroviruses by LightCycler real-time PCR. </w:t>
      </w:r>
      <w:r w:rsidRPr="007E4076">
        <w:rPr>
          <w:i/>
          <w:noProof/>
        </w:rPr>
        <w:t xml:space="preserve">J Virol Methods. </w:t>
      </w:r>
      <w:r w:rsidRPr="007E4076">
        <w:rPr>
          <w:noProof/>
        </w:rPr>
        <w:t>2003;113(1):51-63.</w:t>
      </w:r>
    </w:p>
    <w:p w14:paraId="7970825D" w14:textId="77777777" w:rsidR="007E4076" w:rsidRPr="007E4076" w:rsidRDefault="007E4076" w:rsidP="00216E75">
      <w:pPr>
        <w:pStyle w:val="NPBtext"/>
        <w:ind w:left="720" w:hanging="720"/>
        <w:rPr>
          <w:noProof/>
        </w:rPr>
      </w:pPr>
      <w:r w:rsidRPr="007E4076">
        <w:rPr>
          <w:noProof/>
        </w:rPr>
        <w:t>107.</w:t>
      </w:r>
      <w:r w:rsidRPr="007E4076">
        <w:rPr>
          <w:noProof/>
        </w:rPr>
        <w:tab/>
        <w:t xml:space="preserve">Pignatelli J, Jimenez M, Luque J, Rejas MT, Lavazza A, Rodriguez D. Molecular characterization of a new PToV strain. Evolutionary implications. </w:t>
      </w:r>
      <w:r w:rsidRPr="007E4076">
        <w:rPr>
          <w:i/>
          <w:noProof/>
        </w:rPr>
        <w:t xml:space="preserve">Virus Res. </w:t>
      </w:r>
      <w:r w:rsidRPr="007E4076">
        <w:rPr>
          <w:noProof/>
        </w:rPr>
        <w:t>2009;143(1):33-43.</w:t>
      </w:r>
    </w:p>
    <w:p w14:paraId="5772C6F0" w14:textId="77777777" w:rsidR="007E4076" w:rsidRPr="007E4076" w:rsidRDefault="007E4076" w:rsidP="00216E75">
      <w:pPr>
        <w:pStyle w:val="NPBtext"/>
        <w:ind w:left="720" w:hanging="720"/>
        <w:rPr>
          <w:noProof/>
        </w:rPr>
      </w:pPr>
      <w:r w:rsidRPr="007E4076">
        <w:rPr>
          <w:noProof/>
        </w:rPr>
        <w:t>108.</w:t>
      </w:r>
      <w:r w:rsidRPr="007E4076">
        <w:rPr>
          <w:noProof/>
        </w:rPr>
        <w:tab/>
        <w:t xml:space="preserve">Shin DJ, Park SI, Jeong YJ, et al. Detection and molecular characterization of porcine toroviruses in Korea. </w:t>
      </w:r>
      <w:r w:rsidRPr="007E4076">
        <w:rPr>
          <w:i/>
          <w:noProof/>
        </w:rPr>
        <w:t xml:space="preserve">Arch Virol. </w:t>
      </w:r>
      <w:r w:rsidRPr="007E4076">
        <w:rPr>
          <w:noProof/>
        </w:rPr>
        <w:t>2010;155(3):417-422.</w:t>
      </w:r>
    </w:p>
    <w:p w14:paraId="7E3B161E" w14:textId="77777777" w:rsidR="007E4076" w:rsidRPr="007E4076" w:rsidRDefault="007E4076" w:rsidP="00216E75">
      <w:pPr>
        <w:pStyle w:val="NPBtext"/>
        <w:ind w:left="720" w:hanging="720"/>
        <w:rPr>
          <w:noProof/>
        </w:rPr>
      </w:pPr>
      <w:r w:rsidRPr="007E4076">
        <w:rPr>
          <w:noProof/>
        </w:rPr>
        <w:lastRenderedPageBreak/>
        <w:t>109.</w:t>
      </w:r>
      <w:r w:rsidRPr="007E4076">
        <w:rPr>
          <w:noProof/>
        </w:rPr>
        <w:tab/>
        <w:t xml:space="preserve">Kroneman A, Cornelissen LA, Horzinek MC, de Groot RJ, Egberink HF. Identification and characterization of a porcine torovirus. </w:t>
      </w:r>
      <w:r w:rsidRPr="007E4076">
        <w:rPr>
          <w:i/>
          <w:noProof/>
        </w:rPr>
        <w:t xml:space="preserve">J Virol. </w:t>
      </w:r>
      <w:r w:rsidRPr="007E4076">
        <w:rPr>
          <w:noProof/>
        </w:rPr>
        <w:t>1998;72(5):3507-3511.</w:t>
      </w:r>
    </w:p>
    <w:p w14:paraId="2C449E83" w14:textId="77777777" w:rsidR="007E4076" w:rsidRPr="007E4076" w:rsidRDefault="007E4076" w:rsidP="00216E75">
      <w:pPr>
        <w:pStyle w:val="NPBtext"/>
        <w:ind w:left="720" w:hanging="720"/>
        <w:rPr>
          <w:noProof/>
        </w:rPr>
      </w:pPr>
      <w:r w:rsidRPr="007E4076">
        <w:rPr>
          <w:noProof/>
        </w:rPr>
        <w:t>110.</w:t>
      </w:r>
      <w:r w:rsidRPr="007E4076">
        <w:rPr>
          <w:noProof/>
        </w:rPr>
        <w:tab/>
        <w:t xml:space="preserve">Pignatelli J, Jiménez M, Grau-Roma L, Rodríguez D. Detection of porcine torovirus by real time RT-PCR in piglets from a Spanish farm. </w:t>
      </w:r>
      <w:r w:rsidRPr="007E4076">
        <w:rPr>
          <w:i/>
          <w:noProof/>
        </w:rPr>
        <w:t xml:space="preserve">J Virol Methods. </w:t>
      </w:r>
      <w:r w:rsidRPr="007E4076">
        <w:rPr>
          <w:noProof/>
        </w:rPr>
        <w:t>2010;163(2):398-404.</w:t>
      </w:r>
    </w:p>
    <w:p w14:paraId="43363336" w14:textId="77777777" w:rsidR="007E4076" w:rsidRPr="007E4076" w:rsidRDefault="007E4076" w:rsidP="00216E75">
      <w:pPr>
        <w:pStyle w:val="NPBtext"/>
        <w:ind w:left="720" w:hanging="720"/>
        <w:rPr>
          <w:noProof/>
        </w:rPr>
      </w:pPr>
      <w:r w:rsidRPr="007E4076">
        <w:rPr>
          <w:noProof/>
        </w:rPr>
        <w:t>111.</w:t>
      </w:r>
      <w:r w:rsidRPr="007E4076">
        <w:rPr>
          <w:noProof/>
        </w:rPr>
        <w:tab/>
        <w:t xml:space="preserve">Pignatelli J, Alonso-Padilla J, Rodríguez D. Lineage specific antigenic differences in porcine torovirus hemagglutinin-esterase (PToV-HE) protein. </w:t>
      </w:r>
      <w:r w:rsidRPr="007E4076">
        <w:rPr>
          <w:i/>
          <w:noProof/>
        </w:rPr>
        <w:t xml:space="preserve">Vet Res. </w:t>
      </w:r>
      <w:r w:rsidRPr="007E4076">
        <w:rPr>
          <w:noProof/>
        </w:rPr>
        <w:t>2013;44:126.</w:t>
      </w:r>
    </w:p>
    <w:p w14:paraId="2BEDB99C" w14:textId="77777777" w:rsidR="007E4076" w:rsidRPr="007E4076" w:rsidRDefault="007E4076" w:rsidP="00216E75">
      <w:pPr>
        <w:pStyle w:val="NPBtext"/>
        <w:ind w:left="720" w:hanging="720"/>
        <w:rPr>
          <w:noProof/>
        </w:rPr>
      </w:pPr>
      <w:r w:rsidRPr="007E4076">
        <w:rPr>
          <w:noProof/>
        </w:rPr>
        <w:t>112.</w:t>
      </w:r>
      <w:r w:rsidRPr="007E4076">
        <w:rPr>
          <w:noProof/>
        </w:rPr>
        <w:tab/>
        <w:t xml:space="preserve">Anbalagan S, Peterson J, Wassman B, Elston J, Schwartz K. Genome sequence of torovirus identified from a pig with porcine epidemic diarrhea virus from the United States. </w:t>
      </w:r>
      <w:r w:rsidRPr="007E4076">
        <w:rPr>
          <w:i/>
          <w:noProof/>
        </w:rPr>
        <w:t xml:space="preserve">Genome Announc. </w:t>
      </w:r>
      <w:r w:rsidRPr="007E4076">
        <w:rPr>
          <w:noProof/>
        </w:rPr>
        <w:t>2014;2(6).</w:t>
      </w:r>
    </w:p>
    <w:p w14:paraId="5F8F940E" w14:textId="77777777" w:rsidR="007E4076" w:rsidRPr="007E4076" w:rsidRDefault="007E4076" w:rsidP="00124B1A">
      <w:pPr>
        <w:pStyle w:val="NPBtext"/>
        <w:ind w:left="720" w:hanging="720"/>
        <w:rPr>
          <w:noProof/>
        </w:rPr>
      </w:pPr>
      <w:r w:rsidRPr="007E4076">
        <w:rPr>
          <w:noProof/>
        </w:rPr>
        <w:t>113.</w:t>
      </w:r>
      <w:r w:rsidRPr="007E4076">
        <w:rPr>
          <w:noProof/>
        </w:rPr>
        <w:tab/>
        <w:t xml:space="preserve">Alonso-Padilla J, Pignatelli J, Simon-Grifé M, Plazuelo S, Casal J, Rodríguez D. Seroprevalence of porcine torovirus (PToV) in Spanish farms. </w:t>
      </w:r>
      <w:r w:rsidRPr="007E4076">
        <w:rPr>
          <w:i/>
          <w:noProof/>
        </w:rPr>
        <w:t xml:space="preserve">BMC Res Notes. </w:t>
      </w:r>
      <w:r w:rsidRPr="007E4076">
        <w:rPr>
          <w:noProof/>
        </w:rPr>
        <w:t>2012;5:675.</w:t>
      </w:r>
    </w:p>
    <w:p w14:paraId="1F60878B" w14:textId="77777777" w:rsidR="007E4076" w:rsidRPr="007E4076" w:rsidRDefault="007E4076" w:rsidP="00124B1A">
      <w:pPr>
        <w:pStyle w:val="NPBtext"/>
        <w:ind w:left="720" w:hanging="720"/>
        <w:rPr>
          <w:noProof/>
        </w:rPr>
      </w:pPr>
      <w:r w:rsidRPr="007E4076">
        <w:rPr>
          <w:noProof/>
        </w:rPr>
        <w:t>114.</w:t>
      </w:r>
      <w:r w:rsidRPr="007E4076">
        <w:rPr>
          <w:noProof/>
        </w:rPr>
        <w:tab/>
        <w:t xml:space="preserve">Pignatelli J, Grau-Roma L, Jiménez M, Segalés J, Rodríguez D. Longitudinal serological and virological study on porcine torovirus (PToV) in piglets from Spanish farms. </w:t>
      </w:r>
      <w:r w:rsidRPr="007E4076">
        <w:rPr>
          <w:i/>
          <w:noProof/>
        </w:rPr>
        <w:t xml:space="preserve">Vet Microbiol. </w:t>
      </w:r>
      <w:r w:rsidRPr="007E4076">
        <w:rPr>
          <w:noProof/>
        </w:rPr>
        <w:t>2010;146(3-4):260-268.</w:t>
      </w:r>
    </w:p>
    <w:p w14:paraId="22E1B962" w14:textId="77777777" w:rsidR="007E4076" w:rsidRPr="007E4076" w:rsidRDefault="007E4076" w:rsidP="00124B1A">
      <w:pPr>
        <w:pStyle w:val="NPBtext"/>
        <w:ind w:left="720" w:hanging="720"/>
        <w:rPr>
          <w:noProof/>
        </w:rPr>
      </w:pPr>
      <w:r w:rsidRPr="007E4076">
        <w:rPr>
          <w:noProof/>
        </w:rPr>
        <w:t>115.</w:t>
      </w:r>
      <w:r w:rsidRPr="007E4076">
        <w:rPr>
          <w:noProof/>
        </w:rPr>
        <w:tab/>
        <w:t xml:space="preserve">Pol F, Deblanc C, Oger A, Le Dimna M, Simon G, Le Potier MF. Validation of a commercial real-time PCR kit for specific and sensitive detection of Pseudorabies. </w:t>
      </w:r>
      <w:r w:rsidRPr="007E4076">
        <w:rPr>
          <w:i/>
          <w:noProof/>
        </w:rPr>
        <w:t xml:space="preserve">J Virol Methods. </w:t>
      </w:r>
      <w:r w:rsidRPr="007E4076">
        <w:rPr>
          <w:noProof/>
        </w:rPr>
        <w:t>2013;187(2):421-423.</w:t>
      </w:r>
    </w:p>
    <w:p w14:paraId="13BE558D" w14:textId="77777777" w:rsidR="007E4076" w:rsidRPr="007E4076" w:rsidRDefault="007E4076" w:rsidP="00124B1A">
      <w:pPr>
        <w:pStyle w:val="NPBtext"/>
        <w:ind w:left="720" w:hanging="720"/>
        <w:rPr>
          <w:noProof/>
        </w:rPr>
      </w:pPr>
      <w:r w:rsidRPr="007E4076">
        <w:rPr>
          <w:noProof/>
        </w:rPr>
        <w:t>116.</w:t>
      </w:r>
      <w:r w:rsidRPr="007E4076">
        <w:rPr>
          <w:noProof/>
        </w:rPr>
        <w:tab/>
        <w:t xml:space="preserve">Zanella EL, Miller LC, Lager KM, Bigelow TT. Evaluation of a real-time polymerase chain reaction assay for Pseudorabies virus surveillance purposes. </w:t>
      </w:r>
      <w:r w:rsidRPr="007E4076">
        <w:rPr>
          <w:i/>
          <w:noProof/>
        </w:rPr>
        <w:t xml:space="preserve">J Vet Diagn Invest. </w:t>
      </w:r>
      <w:r w:rsidRPr="007E4076">
        <w:rPr>
          <w:noProof/>
        </w:rPr>
        <w:t>2012;24(4):739-745.</w:t>
      </w:r>
    </w:p>
    <w:p w14:paraId="13293126" w14:textId="77777777" w:rsidR="007E4076" w:rsidRPr="007E4076" w:rsidRDefault="007E4076" w:rsidP="00124B1A">
      <w:pPr>
        <w:pStyle w:val="NPBtext"/>
        <w:ind w:left="720" w:hanging="720"/>
        <w:rPr>
          <w:noProof/>
        </w:rPr>
      </w:pPr>
      <w:r w:rsidRPr="007E4076">
        <w:rPr>
          <w:noProof/>
        </w:rPr>
        <w:t>117.</w:t>
      </w:r>
      <w:r w:rsidRPr="007E4076">
        <w:rPr>
          <w:noProof/>
        </w:rPr>
        <w:tab/>
        <w:t xml:space="preserve">Grau-Roma L, Segalés J. Detection of porcine reproductive and respiratory syndrome virus, porcine circovirus type 2, swine influenza virus and Aujeszky's disease virus in cases of porcine proliferative and necrotizing pneumonia (PNP) in Spain. </w:t>
      </w:r>
      <w:r w:rsidRPr="007E4076">
        <w:rPr>
          <w:i/>
          <w:noProof/>
        </w:rPr>
        <w:t xml:space="preserve">Vet Microbiol. </w:t>
      </w:r>
      <w:r w:rsidRPr="007E4076">
        <w:rPr>
          <w:noProof/>
        </w:rPr>
        <w:t>2007;119(2-4):144-151.</w:t>
      </w:r>
    </w:p>
    <w:p w14:paraId="4B260ED7" w14:textId="77777777" w:rsidR="007E4076" w:rsidRPr="007E4076" w:rsidRDefault="007E4076" w:rsidP="00124B1A">
      <w:pPr>
        <w:pStyle w:val="NPBtext"/>
        <w:ind w:left="720" w:hanging="720"/>
        <w:rPr>
          <w:noProof/>
        </w:rPr>
      </w:pPr>
      <w:r w:rsidRPr="007E4076">
        <w:rPr>
          <w:noProof/>
        </w:rPr>
        <w:t>118.</w:t>
      </w:r>
      <w:r w:rsidRPr="007E4076">
        <w:rPr>
          <w:noProof/>
        </w:rPr>
        <w:tab/>
        <w:t xml:space="preserve">Song Y, Jin M, Zhang S, et al. Generation and immunogenicity of a recombinant pseudorabies virus expressing cap protein of porcine circovirus type 2. </w:t>
      </w:r>
      <w:r w:rsidRPr="007E4076">
        <w:rPr>
          <w:i/>
          <w:noProof/>
        </w:rPr>
        <w:t xml:space="preserve">Vet Microbiol. </w:t>
      </w:r>
      <w:r w:rsidRPr="007E4076">
        <w:rPr>
          <w:noProof/>
        </w:rPr>
        <w:t>2007;119(2-4):97-104.</w:t>
      </w:r>
    </w:p>
    <w:p w14:paraId="367E1E63" w14:textId="6FECA201" w:rsidR="007E4076" w:rsidRPr="007E4076" w:rsidRDefault="007E4076" w:rsidP="00124B1A">
      <w:pPr>
        <w:pStyle w:val="NPBtext"/>
        <w:ind w:left="720" w:hanging="720"/>
        <w:rPr>
          <w:noProof/>
        </w:rPr>
      </w:pPr>
      <w:r w:rsidRPr="007E4076">
        <w:rPr>
          <w:noProof/>
        </w:rPr>
        <w:t>119.</w:t>
      </w:r>
      <w:r w:rsidRPr="007E4076">
        <w:rPr>
          <w:noProof/>
        </w:rPr>
        <w:tab/>
        <w:t xml:space="preserve">IDEXX Laboratories Inc.  </w:t>
      </w:r>
      <w:hyperlink r:id="rId15" w:history="1">
        <w:r w:rsidRPr="007E4076">
          <w:rPr>
            <w:rStyle w:val="Hyperlink"/>
            <w:noProof/>
          </w:rPr>
          <w:t>https://www.idexx.com/livestock-poultry/swine/prv.html</w:t>
        </w:r>
      </w:hyperlink>
      <w:r w:rsidRPr="007E4076">
        <w:rPr>
          <w:noProof/>
        </w:rPr>
        <w:t>. Accessed February 2, 2016.</w:t>
      </w:r>
    </w:p>
    <w:p w14:paraId="52C9968A" w14:textId="77777777" w:rsidR="007E4076" w:rsidRPr="007E4076" w:rsidRDefault="007E4076" w:rsidP="00124B1A">
      <w:pPr>
        <w:pStyle w:val="NPBtext"/>
        <w:ind w:left="720" w:hanging="720"/>
        <w:rPr>
          <w:noProof/>
        </w:rPr>
      </w:pPr>
      <w:r w:rsidRPr="007E4076">
        <w:rPr>
          <w:noProof/>
        </w:rPr>
        <w:t>120.</w:t>
      </w:r>
      <w:r w:rsidRPr="007E4076">
        <w:rPr>
          <w:noProof/>
        </w:rPr>
        <w:tab/>
        <w:t xml:space="preserve">Corn JL, Stallknecht DE, Mechlin NM, Luttrell MP, Fischer JR. Persistence of pseudorabies virus in feral swine populations. </w:t>
      </w:r>
      <w:r w:rsidRPr="007E4076">
        <w:rPr>
          <w:i/>
          <w:noProof/>
        </w:rPr>
        <w:t xml:space="preserve">J Wildl Dis. </w:t>
      </w:r>
      <w:r w:rsidRPr="007E4076">
        <w:rPr>
          <w:noProof/>
        </w:rPr>
        <w:t>2004;40(2):307-310.</w:t>
      </w:r>
    </w:p>
    <w:p w14:paraId="70F59DF3" w14:textId="77777777" w:rsidR="007E4076" w:rsidRPr="007E4076" w:rsidRDefault="007E4076" w:rsidP="00124B1A">
      <w:pPr>
        <w:pStyle w:val="NPBtext"/>
        <w:ind w:left="720" w:hanging="720"/>
        <w:rPr>
          <w:noProof/>
        </w:rPr>
      </w:pPr>
      <w:r w:rsidRPr="007E4076">
        <w:rPr>
          <w:noProof/>
        </w:rPr>
        <w:t>121.</w:t>
      </w:r>
      <w:r w:rsidRPr="007E4076">
        <w:rPr>
          <w:noProof/>
        </w:rPr>
        <w:tab/>
        <w:t xml:space="preserve">White AK, Ciacci-Zanella J, Galeota J, Ele S, Osorio FA. Comparison of the abilities of serologic tests to detect pseudorabies-infected pigs during the latent phase of infection. </w:t>
      </w:r>
      <w:r w:rsidRPr="007E4076">
        <w:rPr>
          <w:i/>
          <w:noProof/>
        </w:rPr>
        <w:t xml:space="preserve">Am J Vet Res. </w:t>
      </w:r>
      <w:r w:rsidRPr="007E4076">
        <w:rPr>
          <w:noProof/>
        </w:rPr>
        <w:t>1996;57(5):608-611.</w:t>
      </w:r>
    </w:p>
    <w:p w14:paraId="14EB4C34" w14:textId="77777777" w:rsidR="007E4076" w:rsidRPr="007E4076" w:rsidRDefault="007E4076" w:rsidP="00124B1A">
      <w:pPr>
        <w:pStyle w:val="NPBtext"/>
        <w:ind w:left="720" w:hanging="720"/>
        <w:rPr>
          <w:noProof/>
        </w:rPr>
      </w:pPr>
      <w:r w:rsidRPr="007E4076">
        <w:rPr>
          <w:noProof/>
        </w:rPr>
        <w:t>122.</w:t>
      </w:r>
      <w:r w:rsidRPr="007E4076">
        <w:rPr>
          <w:noProof/>
        </w:rPr>
        <w:tab/>
        <w:t xml:space="preserve">Yong T, Huan-chun C, Shao-bo X, Ya-li Q, Qi-gai H, Yu-qi R. Development of a latex agglutination test using the major epitope domain of glycoprotein E of pseudorabies virus expressed in E. coli to differentiate between immune responses in pigs naturally infected or vaccinated with pseudorabies virus. </w:t>
      </w:r>
      <w:r w:rsidRPr="007E4076">
        <w:rPr>
          <w:i/>
          <w:noProof/>
        </w:rPr>
        <w:t xml:space="preserve">Vet Res Commun. </w:t>
      </w:r>
      <w:r w:rsidRPr="007E4076">
        <w:rPr>
          <w:noProof/>
        </w:rPr>
        <w:t>2005;29(6):487-497.</w:t>
      </w:r>
    </w:p>
    <w:p w14:paraId="5FD0D53D" w14:textId="77777777" w:rsidR="007E4076" w:rsidRPr="007E4076" w:rsidRDefault="007E4076" w:rsidP="00124B1A">
      <w:pPr>
        <w:pStyle w:val="NPBtext"/>
        <w:ind w:left="720" w:hanging="720"/>
        <w:rPr>
          <w:noProof/>
        </w:rPr>
      </w:pPr>
      <w:r w:rsidRPr="007E4076">
        <w:rPr>
          <w:noProof/>
        </w:rPr>
        <w:t>123.</w:t>
      </w:r>
      <w:r w:rsidRPr="007E4076">
        <w:rPr>
          <w:noProof/>
        </w:rPr>
        <w:tab/>
        <w:t xml:space="preserve">Janke BH, Paul PS, Landgraf JG, Halbur PG, Huinker CD. Paramyxovirus infection in pigs with interstitial pneumonia and encephalitis in the United States. </w:t>
      </w:r>
      <w:r w:rsidRPr="007E4076">
        <w:rPr>
          <w:i/>
          <w:noProof/>
        </w:rPr>
        <w:t xml:space="preserve">J Vet Diagn Invest. </w:t>
      </w:r>
      <w:r w:rsidRPr="007E4076">
        <w:rPr>
          <w:noProof/>
        </w:rPr>
        <w:t>2001;13(5):428-433.</w:t>
      </w:r>
    </w:p>
    <w:p w14:paraId="7AC8B7A3" w14:textId="77777777" w:rsidR="007E4076" w:rsidRPr="007E4076" w:rsidRDefault="007E4076" w:rsidP="00124B1A">
      <w:pPr>
        <w:pStyle w:val="NPBtext"/>
        <w:ind w:left="720" w:hanging="720"/>
        <w:rPr>
          <w:noProof/>
        </w:rPr>
      </w:pPr>
      <w:r w:rsidRPr="007E4076">
        <w:rPr>
          <w:noProof/>
        </w:rPr>
        <w:t>124.</w:t>
      </w:r>
      <w:r w:rsidRPr="007E4076">
        <w:rPr>
          <w:noProof/>
        </w:rPr>
        <w:tab/>
        <w:t xml:space="preserve">Qiao D, Janke BH, Elankumaran S. Complete genome sequence and pathogenicity of two swine parainfluenzavirus 3 isolates from pigs in the United States. </w:t>
      </w:r>
      <w:r w:rsidRPr="007E4076">
        <w:rPr>
          <w:i/>
          <w:noProof/>
        </w:rPr>
        <w:t xml:space="preserve">J Virol. </w:t>
      </w:r>
      <w:r w:rsidRPr="007E4076">
        <w:rPr>
          <w:noProof/>
        </w:rPr>
        <w:t>2010;84(2):686-694.</w:t>
      </w:r>
    </w:p>
    <w:p w14:paraId="270BD1CF" w14:textId="1AE114ED" w:rsidR="007E4076" w:rsidRPr="007E4076" w:rsidRDefault="007E4076" w:rsidP="00124B1A">
      <w:pPr>
        <w:pStyle w:val="NPBtext"/>
        <w:ind w:left="720" w:hanging="720"/>
        <w:rPr>
          <w:noProof/>
        </w:rPr>
      </w:pPr>
      <w:r w:rsidRPr="007E4076">
        <w:rPr>
          <w:noProof/>
        </w:rPr>
        <w:t>125.</w:t>
      </w:r>
      <w:r w:rsidRPr="007E4076">
        <w:rPr>
          <w:noProof/>
        </w:rPr>
        <w:tab/>
        <w:t xml:space="preserve">Thermo Fisher Scientific. TaqMan® iPSC Sendai Detection Kit.  </w:t>
      </w:r>
      <w:hyperlink r:id="rId16" w:history="1">
        <w:r w:rsidRPr="007E4076">
          <w:rPr>
            <w:rStyle w:val="Hyperlink"/>
            <w:noProof/>
          </w:rPr>
          <w:t>https://www.thermofisher.com/order/catalog/product/A13640</w:t>
        </w:r>
      </w:hyperlink>
      <w:r w:rsidRPr="007E4076">
        <w:rPr>
          <w:noProof/>
        </w:rPr>
        <w:t>. Accessed February 2, 2016.</w:t>
      </w:r>
    </w:p>
    <w:p w14:paraId="1AB10560" w14:textId="77777777" w:rsidR="007E4076" w:rsidRPr="007E4076" w:rsidRDefault="007E4076" w:rsidP="00A25A50">
      <w:pPr>
        <w:pStyle w:val="NPBtext"/>
        <w:rPr>
          <w:noProof/>
        </w:rPr>
      </w:pPr>
      <w:r w:rsidRPr="007E4076">
        <w:rPr>
          <w:noProof/>
        </w:rPr>
        <w:t>126.</w:t>
      </w:r>
      <w:r w:rsidRPr="007E4076">
        <w:rPr>
          <w:noProof/>
        </w:rPr>
        <w:tab/>
        <w:t xml:space="preserve">Ishida N, Homma M. Sendai virus. </w:t>
      </w:r>
      <w:r w:rsidRPr="007E4076">
        <w:rPr>
          <w:i/>
          <w:noProof/>
        </w:rPr>
        <w:t xml:space="preserve">Adv Virus Res. </w:t>
      </w:r>
      <w:r w:rsidRPr="007E4076">
        <w:rPr>
          <w:noProof/>
        </w:rPr>
        <w:t>1978;23:349-383.</w:t>
      </w:r>
    </w:p>
    <w:p w14:paraId="5E1928DE" w14:textId="77777777" w:rsidR="007E4076" w:rsidRPr="007E4076" w:rsidRDefault="007E4076" w:rsidP="00124B1A">
      <w:pPr>
        <w:pStyle w:val="NPBtext"/>
        <w:ind w:left="720" w:hanging="720"/>
        <w:rPr>
          <w:noProof/>
        </w:rPr>
      </w:pPr>
      <w:r w:rsidRPr="007E4076">
        <w:rPr>
          <w:noProof/>
        </w:rPr>
        <w:t>127.</w:t>
      </w:r>
      <w:r w:rsidRPr="007E4076">
        <w:rPr>
          <w:noProof/>
        </w:rPr>
        <w:tab/>
        <w:t xml:space="preserve">Faísca P, Desmecht D. Sendai virus, the mouse parainfluenza type 1: a longstanding pathogen that remains up-to-date. </w:t>
      </w:r>
      <w:r w:rsidRPr="007E4076">
        <w:rPr>
          <w:i/>
          <w:noProof/>
        </w:rPr>
        <w:t xml:space="preserve">Res Vet Sci. </w:t>
      </w:r>
      <w:r w:rsidRPr="007E4076">
        <w:rPr>
          <w:noProof/>
        </w:rPr>
        <w:t>2007;82(1):115-125.</w:t>
      </w:r>
    </w:p>
    <w:p w14:paraId="60D8E08C" w14:textId="77777777" w:rsidR="007E4076" w:rsidRPr="007E4076" w:rsidRDefault="007E4076" w:rsidP="00124B1A">
      <w:pPr>
        <w:pStyle w:val="NPBtext"/>
        <w:ind w:left="720" w:hanging="720"/>
        <w:rPr>
          <w:noProof/>
        </w:rPr>
      </w:pPr>
      <w:r w:rsidRPr="007E4076">
        <w:rPr>
          <w:noProof/>
        </w:rPr>
        <w:t>128.</w:t>
      </w:r>
      <w:r w:rsidRPr="007E4076">
        <w:rPr>
          <w:noProof/>
        </w:rPr>
        <w:tab/>
        <w:t xml:space="preserve">Yang M, van Bruggen R, Xu W. Generation and diagnostic application of monoclonal antibodies against Seneca Valley virus. </w:t>
      </w:r>
      <w:r w:rsidRPr="007E4076">
        <w:rPr>
          <w:i/>
          <w:noProof/>
        </w:rPr>
        <w:t xml:space="preserve">J Vet Diagn Invest. </w:t>
      </w:r>
      <w:r w:rsidRPr="007E4076">
        <w:rPr>
          <w:noProof/>
        </w:rPr>
        <w:t>2012;24(1):42-50.</w:t>
      </w:r>
    </w:p>
    <w:p w14:paraId="5C913BF3" w14:textId="77777777" w:rsidR="007E4076" w:rsidRPr="007E4076" w:rsidRDefault="007E4076" w:rsidP="00124B1A">
      <w:pPr>
        <w:pStyle w:val="NPBtext"/>
        <w:ind w:left="720" w:hanging="720"/>
        <w:rPr>
          <w:noProof/>
        </w:rPr>
      </w:pPr>
      <w:r w:rsidRPr="007E4076">
        <w:rPr>
          <w:noProof/>
        </w:rPr>
        <w:t>129.</w:t>
      </w:r>
      <w:r w:rsidRPr="007E4076">
        <w:rPr>
          <w:noProof/>
        </w:rPr>
        <w:tab/>
        <w:t>Knowles NJ, Hales LM, Jones BH, et al. Epidemiology of Seneca Valley virus: identification and characterization of isolates from pigs in the United States. Europic; 2006; Saariselka, Inari, Finland.</w:t>
      </w:r>
    </w:p>
    <w:p w14:paraId="3C4E41E7" w14:textId="77777777" w:rsidR="007E4076" w:rsidRPr="007E4076" w:rsidRDefault="007E4076" w:rsidP="00124B1A">
      <w:pPr>
        <w:pStyle w:val="NPBtext"/>
        <w:ind w:left="720" w:hanging="720"/>
        <w:rPr>
          <w:noProof/>
        </w:rPr>
      </w:pPr>
      <w:r w:rsidRPr="007E4076">
        <w:rPr>
          <w:noProof/>
        </w:rPr>
        <w:lastRenderedPageBreak/>
        <w:t>130.</w:t>
      </w:r>
      <w:r w:rsidRPr="007E4076">
        <w:rPr>
          <w:noProof/>
        </w:rPr>
        <w:tab/>
        <w:t xml:space="preserve">Willcocks MM, Locker N, Gomwalk Z, et al. Structural features of the Seneca Valley virus internal ribosome entry site (IRES) element: a picornavirus with a pestivirus-like IRES. </w:t>
      </w:r>
      <w:r w:rsidRPr="007E4076">
        <w:rPr>
          <w:i/>
          <w:noProof/>
        </w:rPr>
        <w:t xml:space="preserve">J Virol. </w:t>
      </w:r>
      <w:r w:rsidRPr="007E4076">
        <w:rPr>
          <w:noProof/>
        </w:rPr>
        <w:t>2011;85(9):4452-4461.</w:t>
      </w:r>
    </w:p>
    <w:p w14:paraId="3B39BE53" w14:textId="77777777" w:rsidR="007E4076" w:rsidRPr="007E4076" w:rsidRDefault="007E4076" w:rsidP="00124B1A">
      <w:pPr>
        <w:pStyle w:val="NPBtext"/>
        <w:ind w:left="720" w:hanging="720"/>
        <w:rPr>
          <w:noProof/>
        </w:rPr>
      </w:pPr>
      <w:r w:rsidRPr="007E4076">
        <w:rPr>
          <w:noProof/>
        </w:rPr>
        <w:t>131.</w:t>
      </w:r>
      <w:r w:rsidRPr="007E4076">
        <w:rPr>
          <w:noProof/>
        </w:rPr>
        <w:tab/>
        <w:t xml:space="preserve">Newman JT, Smith KO. Characteristics of a swine papovavirus. </w:t>
      </w:r>
      <w:r w:rsidRPr="007E4076">
        <w:rPr>
          <w:i/>
          <w:noProof/>
        </w:rPr>
        <w:t xml:space="preserve">Infect Immun. </w:t>
      </w:r>
      <w:r w:rsidRPr="007E4076">
        <w:rPr>
          <w:noProof/>
        </w:rPr>
        <w:t>1972;5(6):961-967.</w:t>
      </w:r>
    </w:p>
    <w:p w14:paraId="188773F5" w14:textId="77777777" w:rsidR="007E4076" w:rsidRPr="007E4076" w:rsidRDefault="007E4076" w:rsidP="00124B1A">
      <w:pPr>
        <w:pStyle w:val="NPBtext"/>
        <w:ind w:left="720" w:hanging="720"/>
        <w:rPr>
          <w:noProof/>
        </w:rPr>
      </w:pPr>
      <w:r w:rsidRPr="007E4076">
        <w:rPr>
          <w:noProof/>
        </w:rPr>
        <w:t>132.</w:t>
      </w:r>
      <w:r w:rsidRPr="007E4076">
        <w:rPr>
          <w:noProof/>
        </w:rPr>
        <w:tab/>
        <w:t xml:space="preserve">Stevens H, Rector A, Van Der Kroght K, Van Ranst M. Isolation and cloning of two variant papillomaviruses from domestic pigs: Sus scrofa papillomaviruses type 1 variants a and b. </w:t>
      </w:r>
      <w:r w:rsidRPr="007E4076">
        <w:rPr>
          <w:i/>
          <w:noProof/>
        </w:rPr>
        <w:t xml:space="preserve">J Gen Virol. </w:t>
      </w:r>
      <w:r w:rsidRPr="007E4076">
        <w:rPr>
          <w:noProof/>
        </w:rPr>
        <w:t>2008;89(Pt 10):2475-2481.</w:t>
      </w:r>
    </w:p>
    <w:p w14:paraId="634B139E" w14:textId="77777777" w:rsidR="007E4076" w:rsidRPr="007E4076" w:rsidRDefault="007E4076" w:rsidP="00124B1A">
      <w:pPr>
        <w:pStyle w:val="NPBtext"/>
        <w:ind w:left="720" w:hanging="720"/>
        <w:rPr>
          <w:noProof/>
        </w:rPr>
      </w:pPr>
      <w:r w:rsidRPr="007E4076">
        <w:rPr>
          <w:noProof/>
        </w:rPr>
        <w:t>133.</w:t>
      </w:r>
      <w:r w:rsidRPr="007E4076">
        <w:rPr>
          <w:noProof/>
        </w:rPr>
        <w:tab/>
        <w:t xml:space="preserve">Sironi G, Caniatti M, Scanziani E. Immunohistochemical detection of papillomavirus structural antigens in animal hyperplastic and neoplastic epithelial lesions. </w:t>
      </w:r>
      <w:r w:rsidRPr="007E4076">
        <w:rPr>
          <w:i/>
          <w:noProof/>
        </w:rPr>
        <w:t xml:space="preserve">Zentralbl Veterinarmed A. </w:t>
      </w:r>
      <w:r w:rsidRPr="007E4076">
        <w:rPr>
          <w:noProof/>
        </w:rPr>
        <w:t>1990;37(10):760-770.</w:t>
      </w:r>
    </w:p>
    <w:p w14:paraId="49449B8C" w14:textId="06B2BE14" w:rsidR="007E4076" w:rsidRPr="007E4076" w:rsidRDefault="007E4076" w:rsidP="00124B1A">
      <w:pPr>
        <w:pStyle w:val="NPBtext"/>
        <w:ind w:left="720" w:hanging="720"/>
        <w:rPr>
          <w:noProof/>
        </w:rPr>
      </w:pPr>
      <w:r w:rsidRPr="007E4076">
        <w:rPr>
          <w:noProof/>
        </w:rPr>
        <w:t>134.</w:t>
      </w:r>
      <w:r w:rsidRPr="007E4076">
        <w:rPr>
          <w:noProof/>
        </w:rPr>
        <w:tab/>
        <w:t xml:space="preserve">Kasza L, Bohl EH, Jones DO. Isolation and cultivation of swine pox virus in primary cell cultures of swine origin. </w:t>
      </w:r>
      <w:r w:rsidR="00124B1A">
        <w:rPr>
          <w:i/>
          <w:noProof/>
        </w:rPr>
        <w:t>Amer J Vet Res</w:t>
      </w:r>
      <w:r w:rsidRPr="007E4076">
        <w:rPr>
          <w:i/>
          <w:noProof/>
        </w:rPr>
        <w:t xml:space="preserve">. </w:t>
      </w:r>
      <w:r w:rsidRPr="007E4076">
        <w:rPr>
          <w:noProof/>
        </w:rPr>
        <w:t>1960;21:269-273.</w:t>
      </w:r>
    </w:p>
    <w:p w14:paraId="2C4D70FA" w14:textId="7DD2D623" w:rsidR="007E4076" w:rsidRPr="007E4076" w:rsidRDefault="007E4076" w:rsidP="00124B1A">
      <w:pPr>
        <w:pStyle w:val="NPBtext"/>
        <w:ind w:left="720" w:hanging="720"/>
        <w:rPr>
          <w:noProof/>
        </w:rPr>
      </w:pPr>
      <w:r w:rsidRPr="007E4076">
        <w:rPr>
          <w:noProof/>
        </w:rPr>
        <w:t>135.</w:t>
      </w:r>
      <w:r w:rsidRPr="007E4076">
        <w:rPr>
          <w:noProof/>
        </w:rPr>
        <w:tab/>
        <w:t>Chev</w:t>
      </w:r>
      <w:r w:rsidR="00124B1A">
        <w:rPr>
          <w:noProof/>
        </w:rPr>
        <w:t>ille NF. Immunofluorescent and morphologic studies on s</w:t>
      </w:r>
      <w:r w:rsidRPr="007E4076">
        <w:rPr>
          <w:noProof/>
        </w:rPr>
        <w:t xml:space="preserve">winepox. </w:t>
      </w:r>
      <w:r w:rsidR="00966785">
        <w:rPr>
          <w:i/>
          <w:noProof/>
        </w:rPr>
        <w:t>Vet Pathol</w:t>
      </w:r>
      <w:r w:rsidRPr="007E4076">
        <w:rPr>
          <w:i/>
          <w:noProof/>
        </w:rPr>
        <w:t xml:space="preserve">. </w:t>
      </w:r>
      <w:r w:rsidRPr="007E4076">
        <w:rPr>
          <w:noProof/>
        </w:rPr>
        <w:t>1966;3:559-564.</w:t>
      </w:r>
    </w:p>
    <w:p w14:paraId="75D62713" w14:textId="3B00C7AB" w:rsidR="007E4076" w:rsidRPr="007E4076" w:rsidRDefault="007E4076" w:rsidP="00124B1A">
      <w:pPr>
        <w:pStyle w:val="NPBtext"/>
        <w:ind w:left="720" w:hanging="720"/>
        <w:rPr>
          <w:noProof/>
        </w:rPr>
      </w:pPr>
      <w:r w:rsidRPr="007E4076">
        <w:rPr>
          <w:noProof/>
        </w:rPr>
        <w:t>136.</w:t>
      </w:r>
      <w:r w:rsidRPr="007E4076">
        <w:rPr>
          <w:noProof/>
        </w:rPr>
        <w:tab/>
        <w:t xml:space="preserve">De Boer GF. Swinepox. Virus isolation, experimental infections and the differentiation from Vaccinia virus infections. </w:t>
      </w:r>
      <w:r w:rsidR="00124B1A">
        <w:rPr>
          <w:i/>
          <w:noProof/>
        </w:rPr>
        <w:t>Arch Virol</w:t>
      </w:r>
      <w:r w:rsidRPr="007E4076">
        <w:rPr>
          <w:i/>
          <w:noProof/>
        </w:rPr>
        <w:t xml:space="preserve">. </w:t>
      </w:r>
      <w:r w:rsidRPr="007E4076">
        <w:rPr>
          <w:noProof/>
        </w:rPr>
        <w:t>1975;49:141-150.</w:t>
      </w:r>
    </w:p>
    <w:p w14:paraId="0735555F" w14:textId="4ABA7369" w:rsidR="007E4076" w:rsidRPr="007E4076" w:rsidRDefault="007E4076" w:rsidP="00124B1A">
      <w:pPr>
        <w:pStyle w:val="NPBtext"/>
        <w:ind w:left="720" w:hanging="720"/>
        <w:rPr>
          <w:noProof/>
        </w:rPr>
      </w:pPr>
      <w:r w:rsidRPr="007E4076">
        <w:rPr>
          <w:noProof/>
        </w:rPr>
        <w:t>137.</w:t>
      </w:r>
      <w:r w:rsidRPr="007E4076">
        <w:rPr>
          <w:noProof/>
        </w:rPr>
        <w:tab/>
        <w:t xml:space="preserve">Medaglia MLG, Sa NMB, Correa IA, Costa LJ. One-step duplex polymerase chain reactionf for the detection of swinepox and vaccinia viruses in skin lesions of swine with poxvirus-related disease. </w:t>
      </w:r>
      <w:r w:rsidR="00124B1A">
        <w:rPr>
          <w:i/>
          <w:noProof/>
        </w:rPr>
        <w:t xml:space="preserve">J Virol </w:t>
      </w:r>
      <w:r w:rsidRPr="007E4076">
        <w:rPr>
          <w:i/>
          <w:noProof/>
        </w:rPr>
        <w:t xml:space="preserve">Methods. </w:t>
      </w:r>
      <w:r w:rsidRPr="007E4076">
        <w:rPr>
          <w:noProof/>
        </w:rPr>
        <w:t>2015;219:10-13.</w:t>
      </w:r>
    </w:p>
    <w:p w14:paraId="14CF6A3C" w14:textId="460EA02D" w:rsidR="007E4076" w:rsidRPr="007E4076" w:rsidRDefault="007E4076" w:rsidP="00124B1A">
      <w:pPr>
        <w:pStyle w:val="NPBtext"/>
        <w:ind w:left="720" w:hanging="720"/>
        <w:rPr>
          <w:noProof/>
        </w:rPr>
      </w:pPr>
      <w:r w:rsidRPr="007E4076">
        <w:rPr>
          <w:noProof/>
        </w:rPr>
        <w:t>138.</w:t>
      </w:r>
      <w:r w:rsidRPr="007E4076">
        <w:rPr>
          <w:noProof/>
        </w:rPr>
        <w:tab/>
        <w:t xml:space="preserve">Jindal N, Barua S, Riyesh T, Lather A, Narang G. Molecular detection of swinepox virus in two piggery units in Haryana state. </w:t>
      </w:r>
      <w:r w:rsidR="00124B1A">
        <w:rPr>
          <w:i/>
          <w:noProof/>
        </w:rPr>
        <w:t>Haryana Vet J</w:t>
      </w:r>
      <w:r w:rsidRPr="007E4076">
        <w:rPr>
          <w:i/>
          <w:noProof/>
        </w:rPr>
        <w:t xml:space="preserve">. </w:t>
      </w:r>
      <w:r w:rsidRPr="007E4076">
        <w:rPr>
          <w:noProof/>
        </w:rPr>
        <w:t>2015;54(1):72-74.</w:t>
      </w:r>
    </w:p>
    <w:p w14:paraId="7A0EE475" w14:textId="73624C47" w:rsidR="007E4076" w:rsidRPr="007E4076" w:rsidRDefault="007E4076" w:rsidP="00124B1A">
      <w:pPr>
        <w:pStyle w:val="NPBtext"/>
        <w:ind w:left="720" w:hanging="720"/>
        <w:rPr>
          <w:noProof/>
        </w:rPr>
      </w:pPr>
      <w:r w:rsidRPr="007E4076">
        <w:rPr>
          <w:noProof/>
        </w:rPr>
        <w:t>139.</w:t>
      </w:r>
      <w:r w:rsidRPr="007E4076">
        <w:rPr>
          <w:noProof/>
        </w:rPr>
        <w:tab/>
        <w:t xml:space="preserve">Ouchi M, Fujiwara M, Hatano Y, Yamada M, Nii S. Analysis of swinepox virus antigens using monoclonal antibodies. </w:t>
      </w:r>
      <w:r w:rsidR="00124B1A">
        <w:rPr>
          <w:i/>
          <w:noProof/>
        </w:rPr>
        <w:t>J Vet Med Sci</w:t>
      </w:r>
      <w:r w:rsidRPr="007E4076">
        <w:rPr>
          <w:i/>
          <w:noProof/>
        </w:rPr>
        <w:t xml:space="preserve">. </w:t>
      </w:r>
      <w:r w:rsidRPr="007E4076">
        <w:rPr>
          <w:noProof/>
        </w:rPr>
        <w:t>1992;54(4):731-737.</w:t>
      </w:r>
    </w:p>
    <w:p w14:paraId="6A526181" w14:textId="5BB73E1B" w:rsidR="007E4076" w:rsidRPr="007E4076" w:rsidRDefault="007E4076" w:rsidP="00124B1A">
      <w:pPr>
        <w:pStyle w:val="NPBtext"/>
        <w:ind w:left="720" w:hanging="720"/>
        <w:rPr>
          <w:noProof/>
        </w:rPr>
      </w:pPr>
      <w:r w:rsidRPr="007E4076">
        <w:rPr>
          <w:noProof/>
        </w:rPr>
        <w:t>140.</w:t>
      </w:r>
      <w:r w:rsidRPr="007E4076">
        <w:rPr>
          <w:noProof/>
        </w:rPr>
        <w:tab/>
        <w:t xml:space="preserve">Thibault S, Drolet R, Alain R, Dea S. Congenital swine pox: a sporadic skin disorder in nursing piglets. </w:t>
      </w:r>
      <w:r w:rsidR="00124B1A">
        <w:rPr>
          <w:i/>
          <w:noProof/>
        </w:rPr>
        <w:t>Swine Health Prod</w:t>
      </w:r>
      <w:r w:rsidRPr="007E4076">
        <w:rPr>
          <w:i/>
          <w:noProof/>
        </w:rPr>
        <w:t xml:space="preserve">. </w:t>
      </w:r>
      <w:r w:rsidRPr="007E4076">
        <w:rPr>
          <w:noProof/>
        </w:rPr>
        <w:t>1998;6(6):276-278.</w:t>
      </w:r>
    </w:p>
    <w:p w14:paraId="24511998" w14:textId="3BE2D220" w:rsidR="007E4076" w:rsidRPr="007E4076" w:rsidRDefault="007E4076" w:rsidP="00A25A50">
      <w:pPr>
        <w:pStyle w:val="NPBtext"/>
        <w:rPr>
          <w:noProof/>
        </w:rPr>
      </w:pPr>
      <w:r w:rsidRPr="007E4076">
        <w:rPr>
          <w:noProof/>
        </w:rPr>
        <w:t>141.</w:t>
      </w:r>
      <w:r w:rsidRPr="007E4076">
        <w:rPr>
          <w:noProof/>
        </w:rPr>
        <w:tab/>
        <w:t xml:space="preserve">Shope RE. Swine pox. </w:t>
      </w:r>
      <w:r w:rsidR="00124B1A">
        <w:rPr>
          <w:i/>
          <w:noProof/>
        </w:rPr>
        <w:t>Arch Virol</w:t>
      </w:r>
      <w:r w:rsidRPr="007E4076">
        <w:rPr>
          <w:i/>
          <w:noProof/>
        </w:rPr>
        <w:t xml:space="preserve">. </w:t>
      </w:r>
      <w:r w:rsidRPr="007E4076">
        <w:rPr>
          <w:noProof/>
        </w:rPr>
        <w:t>1940;1(4):457-467.</w:t>
      </w:r>
    </w:p>
    <w:p w14:paraId="492B0497" w14:textId="77777777" w:rsidR="007E4076" w:rsidRPr="007E4076" w:rsidRDefault="007E4076" w:rsidP="00124B1A">
      <w:pPr>
        <w:pStyle w:val="NPBtext"/>
        <w:ind w:left="720" w:hanging="720"/>
        <w:rPr>
          <w:noProof/>
        </w:rPr>
      </w:pPr>
      <w:r w:rsidRPr="007E4076">
        <w:rPr>
          <w:noProof/>
        </w:rPr>
        <w:t>142.</w:t>
      </w:r>
      <w:r w:rsidRPr="007E4076">
        <w:rPr>
          <w:noProof/>
        </w:rPr>
        <w:tab/>
        <w:t xml:space="preserve">Massung RF, Moyer RW. A molecular biology of swinepox virus: II. The infectious cycle. </w:t>
      </w:r>
      <w:r w:rsidRPr="007E4076">
        <w:rPr>
          <w:i/>
          <w:noProof/>
        </w:rPr>
        <w:t xml:space="preserve">Virology. </w:t>
      </w:r>
      <w:r w:rsidRPr="007E4076">
        <w:rPr>
          <w:noProof/>
        </w:rPr>
        <w:t>1990;180:355-364.</w:t>
      </w:r>
    </w:p>
    <w:p w14:paraId="6AD8803B" w14:textId="38883ACA" w:rsidR="007E4076" w:rsidRPr="00124B1A" w:rsidRDefault="007E4076" w:rsidP="00124B1A">
      <w:pPr>
        <w:pStyle w:val="NPBtext"/>
        <w:ind w:left="720" w:hanging="720"/>
        <w:rPr>
          <w:i/>
          <w:noProof/>
        </w:rPr>
      </w:pPr>
      <w:r w:rsidRPr="007E4076">
        <w:rPr>
          <w:noProof/>
        </w:rPr>
        <w:t>143.</w:t>
      </w:r>
      <w:r w:rsidRPr="007E4076">
        <w:rPr>
          <w:noProof/>
        </w:rPr>
        <w:tab/>
        <w:t xml:space="preserve">Shunzhou D, Xinhua J, Chuang L. Diagnosis and virus isolation of sow swine pox. </w:t>
      </w:r>
      <w:r w:rsidRPr="007E4076">
        <w:rPr>
          <w:i/>
          <w:noProof/>
        </w:rPr>
        <w:t xml:space="preserve">Jiangxi </w:t>
      </w:r>
      <w:r w:rsidR="00124B1A">
        <w:rPr>
          <w:i/>
          <w:noProof/>
        </w:rPr>
        <w:t>Nongye Daxue X</w:t>
      </w:r>
      <w:r w:rsidRPr="007E4076">
        <w:rPr>
          <w:i/>
          <w:noProof/>
        </w:rPr>
        <w:t xml:space="preserve">ueboa. </w:t>
      </w:r>
      <w:r w:rsidRPr="007E4076">
        <w:rPr>
          <w:noProof/>
        </w:rPr>
        <w:t>2012;32(5).</w:t>
      </w:r>
    </w:p>
    <w:p w14:paraId="17E145F2" w14:textId="77777777" w:rsidR="007E4076" w:rsidRPr="007E4076" w:rsidRDefault="007E4076" w:rsidP="00124B1A">
      <w:pPr>
        <w:pStyle w:val="NPBtext"/>
        <w:ind w:left="720" w:hanging="720"/>
        <w:rPr>
          <w:noProof/>
        </w:rPr>
      </w:pPr>
      <w:r w:rsidRPr="007E4076">
        <w:rPr>
          <w:noProof/>
        </w:rPr>
        <w:t>144.</w:t>
      </w:r>
      <w:r w:rsidRPr="007E4076">
        <w:rPr>
          <w:noProof/>
        </w:rPr>
        <w:tab/>
        <w:t xml:space="preserve">Lung O, Fisher M, Beeston A, et al. Multiplex RT-PCR detection and microarray typing of vesicular disease viruses. </w:t>
      </w:r>
      <w:r w:rsidRPr="007E4076">
        <w:rPr>
          <w:i/>
          <w:noProof/>
        </w:rPr>
        <w:t xml:space="preserve">J Virol Methods. </w:t>
      </w:r>
      <w:r w:rsidRPr="007E4076">
        <w:rPr>
          <w:noProof/>
        </w:rPr>
        <w:t>2011;175(2):236-245.</w:t>
      </w:r>
    </w:p>
    <w:p w14:paraId="22226274" w14:textId="77777777" w:rsidR="007E4076" w:rsidRPr="007E4076" w:rsidRDefault="007E4076" w:rsidP="00124B1A">
      <w:pPr>
        <w:pStyle w:val="NPBtext"/>
        <w:ind w:left="720" w:hanging="720"/>
        <w:rPr>
          <w:noProof/>
        </w:rPr>
      </w:pPr>
      <w:r w:rsidRPr="007E4076">
        <w:rPr>
          <w:noProof/>
        </w:rPr>
        <w:t>145.</w:t>
      </w:r>
      <w:r w:rsidRPr="007E4076">
        <w:rPr>
          <w:noProof/>
        </w:rPr>
        <w:tab/>
        <w:t xml:space="preserve">Hindson BJ, Reid SM, Baker BR, et al. Diagnostic evaluation of multiplexed reverse transcription-PCR microsphere array assay for detection of foot-and-mouth and look-alike disease viruses. </w:t>
      </w:r>
      <w:r w:rsidRPr="007E4076">
        <w:rPr>
          <w:i/>
          <w:noProof/>
        </w:rPr>
        <w:t xml:space="preserve">J Clin Microbiol. </w:t>
      </w:r>
      <w:r w:rsidRPr="007E4076">
        <w:rPr>
          <w:noProof/>
        </w:rPr>
        <w:t>2008;46(3):1081-1089.</w:t>
      </w:r>
    </w:p>
    <w:p w14:paraId="5436D834" w14:textId="77777777" w:rsidR="007E4076" w:rsidRPr="007E4076" w:rsidRDefault="007E4076" w:rsidP="00124B1A">
      <w:pPr>
        <w:pStyle w:val="NPBtext"/>
        <w:ind w:left="720" w:hanging="720"/>
        <w:rPr>
          <w:noProof/>
        </w:rPr>
      </w:pPr>
      <w:r w:rsidRPr="007E4076">
        <w:rPr>
          <w:noProof/>
        </w:rPr>
        <w:t>146.</w:t>
      </w:r>
      <w:r w:rsidRPr="007E4076">
        <w:rPr>
          <w:noProof/>
        </w:rPr>
        <w:tab/>
        <w:t xml:space="preserve">Reid SM, Ansell DM, Ferris NP, Hutchings GH, Knowles NJ, Smith AW. Development of a reverse transcription polymerase chain reaction procedure for the detection of marine caliciviruses with potential application for nucleotide sequencing. </w:t>
      </w:r>
      <w:r w:rsidRPr="007E4076">
        <w:rPr>
          <w:i/>
          <w:noProof/>
        </w:rPr>
        <w:t xml:space="preserve">J Virol Methods. </w:t>
      </w:r>
      <w:r w:rsidRPr="007E4076">
        <w:rPr>
          <w:noProof/>
        </w:rPr>
        <w:t>1999;82(1):99-107.</w:t>
      </w:r>
    </w:p>
    <w:p w14:paraId="6D2448F9" w14:textId="77777777" w:rsidR="007E4076" w:rsidRPr="007E4076" w:rsidRDefault="007E4076" w:rsidP="00124B1A">
      <w:pPr>
        <w:pStyle w:val="NPBtext"/>
        <w:ind w:left="720" w:hanging="720"/>
        <w:rPr>
          <w:noProof/>
        </w:rPr>
      </w:pPr>
      <w:r w:rsidRPr="007E4076">
        <w:rPr>
          <w:noProof/>
        </w:rPr>
        <w:t>147.</w:t>
      </w:r>
      <w:r w:rsidRPr="007E4076">
        <w:rPr>
          <w:noProof/>
        </w:rPr>
        <w:tab/>
        <w:t xml:space="preserve">Reid SM, King DP, Shaw AE, et al. Development of a real-time reverse transcription polymerase chain reaction assay for detection of marine caliciviruses (genus </w:t>
      </w:r>
      <w:r w:rsidRPr="00966785">
        <w:rPr>
          <w:i/>
          <w:noProof/>
        </w:rPr>
        <w:t>Vesivirus</w:t>
      </w:r>
      <w:r w:rsidRPr="007E4076">
        <w:rPr>
          <w:noProof/>
        </w:rPr>
        <w:t xml:space="preserve">). </w:t>
      </w:r>
      <w:r w:rsidRPr="007E4076">
        <w:rPr>
          <w:i/>
          <w:noProof/>
        </w:rPr>
        <w:t xml:space="preserve">J Virol Methods. </w:t>
      </w:r>
      <w:r w:rsidRPr="007E4076">
        <w:rPr>
          <w:noProof/>
        </w:rPr>
        <w:t>2007;140(1-2):166-173.</w:t>
      </w:r>
    </w:p>
    <w:p w14:paraId="75E010A9" w14:textId="77777777" w:rsidR="007E4076" w:rsidRPr="007E4076" w:rsidRDefault="007E4076" w:rsidP="00124B1A">
      <w:pPr>
        <w:pStyle w:val="NPBtext"/>
        <w:ind w:left="720" w:hanging="720"/>
        <w:rPr>
          <w:noProof/>
        </w:rPr>
      </w:pPr>
      <w:r w:rsidRPr="007E4076">
        <w:rPr>
          <w:noProof/>
        </w:rPr>
        <w:t>148.</w:t>
      </w:r>
      <w:r w:rsidRPr="007E4076">
        <w:rPr>
          <w:noProof/>
        </w:rPr>
        <w:tab/>
        <w:t xml:space="preserve">Zee YC, Hackett AJ, Madin SH. A study of the cellular pathogenesis of vesicular exanthema of swine virus in pig kidney cells. </w:t>
      </w:r>
      <w:r w:rsidRPr="007E4076">
        <w:rPr>
          <w:i/>
          <w:noProof/>
        </w:rPr>
        <w:t xml:space="preserve">J Infect Dis. </w:t>
      </w:r>
      <w:r w:rsidRPr="007E4076">
        <w:rPr>
          <w:noProof/>
        </w:rPr>
        <w:t>1967;117(3):229-236.</w:t>
      </w:r>
    </w:p>
    <w:p w14:paraId="0D8C5F75" w14:textId="77777777" w:rsidR="007E4076" w:rsidRPr="007E4076" w:rsidRDefault="007E4076" w:rsidP="00124B1A">
      <w:pPr>
        <w:pStyle w:val="NPBtext"/>
        <w:ind w:left="720" w:hanging="720"/>
        <w:rPr>
          <w:noProof/>
        </w:rPr>
      </w:pPr>
      <w:r w:rsidRPr="007E4076">
        <w:rPr>
          <w:noProof/>
        </w:rPr>
        <w:t>149.</w:t>
      </w:r>
      <w:r w:rsidRPr="007E4076">
        <w:rPr>
          <w:noProof/>
        </w:rPr>
        <w:tab/>
        <w:t xml:space="preserve">Gelberg HB, Lewis RM. The pathogenesis of vesicular exanthema of swine virus and San Miguel sea lion virus in swine. </w:t>
      </w:r>
      <w:r w:rsidRPr="007E4076">
        <w:rPr>
          <w:i/>
          <w:noProof/>
        </w:rPr>
        <w:t xml:space="preserve">Vet Pathol. </w:t>
      </w:r>
      <w:r w:rsidRPr="007E4076">
        <w:rPr>
          <w:noProof/>
        </w:rPr>
        <w:t>1982;19(4):424-443.</w:t>
      </w:r>
    </w:p>
    <w:p w14:paraId="2190B679" w14:textId="77777777" w:rsidR="007E4076" w:rsidRPr="007E4076" w:rsidRDefault="007E4076" w:rsidP="00124B1A">
      <w:pPr>
        <w:pStyle w:val="NPBtext"/>
        <w:ind w:left="720" w:hanging="720"/>
        <w:rPr>
          <w:noProof/>
        </w:rPr>
      </w:pPr>
      <w:r w:rsidRPr="007E4076">
        <w:rPr>
          <w:noProof/>
        </w:rPr>
        <w:t>150.</w:t>
      </w:r>
      <w:r w:rsidRPr="007E4076">
        <w:rPr>
          <w:noProof/>
        </w:rPr>
        <w:tab/>
        <w:t xml:space="preserve">Ferris NP, Oxtoby JM. An enzyme-linked immunosorbent assay for the detection of marine caliciviruses. </w:t>
      </w:r>
      <w:r w:rsidRPr="007E4076">
        <w:rPr>
          <w:i/>
          <w:noProof/>
        </w:rPr>
        <w:t xml:space="preserve">Vet Microbiol. </w:t>
      </w:r>
      <w:r w:rsidRPr="007E4076">
        <w:rPr>
          <w:noProof/>
        </w:rPr>
        <w:t>1994;42(2-3):229-238.</w:t>
      </w:r>
    </w:p>
    <w:p w14:paraId="05EB63FB" w14:textId="77777777" w:rsidR="007E4076" w:rsidRPr="007E4076" w:rsidRDefault="007E4076" w:rsidP="00124B1A">
      <w:pPr>
        <w:pStyle w:val="NPBtext"/>
        <w:ind w:left="720" w:hanging="720"/>
        <w:rPr>
          <w:noProof/>
        </w:rPr>
      </w:pPr>
      <w:r w:rsidRPr="007E4076">
        <w:rPr>
          <w:noProof/>
        </w:rPr>
        <w:t>151.</w:t>
      </w:r>
      <w:r w:rsidRPr="007E4076">
        <w:rPr>
          <w:noProof/>
        </w:rPr>
        <w:tab/>
        <w:t xml:space="preserve">Edwards JF, Yedloutschnig RJ, Dardiri AH, Callis JJ. Vesicular exanthema of swine virus: isolation and serotyping of field samples. </w:t>
      </w:r>
      <w:r w:rsidRPr="007E4076">
        <w:rPr>
          <w:i/>
          <w:noProof/>
        </w:rPr>
        <w:t xml:space="preserve">Can J Vet Res. </w:t>
      </w:r>
      <w:r w:rsidRPr="007E4076">
        <w:rPr>
          <w:noProof/>
        </w:rPr>
        <w:t>1987;51(3):358-362.</w:t>
      </w:r>
    </w:p>
    <w:p w14:paraId="22367501" w14:textId="77777777" w:rsidR="007E4076" w:rsidRPr="007E4076" w:rsidRDefault="007E4076" w:rsidP="00124B1A">
      <w:pPr>
        <w:pStyle w:val="NPBtext"/>
        <w:ind w:left="720" w:hanging="720"/>
        <w:rPr>
          <w:noProof/>
        </w:rPr>
      </w:pPr>
      <w:r w:rsidRPr="007E4076">
        <w:rPr>
          <w:noProof/>
        </w:rPr>
        <w:lastRenderedPageBreak/>
        <w:t>152.</w:t>
      </w:r>
      <w:r w:rsidRPr="007E4076">
        <w:rPr>
          <w:noProof/>
        </w:rPr>
        <w:tab/>
        <w:t xml:space="preserve">Wilder FW. Detection of swine caliciviruses by indirect immunofluorescence. </w:t>
      </w:r>
      <w:r w:rsidRPr="007E4076">
        <w:rPr>
          <w:i/>
          <w:noProof/>
        </w:rPr>
        <w:t xml:space="preserve">Can J Comp Med. </w:t>
      </w:r>
      <w:r w:rsidRPr="007E4076">
        <w:rPr>
          <w:noProof/>
        </w:rPr>
        <w:t>1980;44(1):87-92.</w:t>
      </w:r>
    </w:p>
    <w:p w14:paraId="33619994" w14:textId="77777777" w:rsidR="007E4076" w:rsidRPr="007E4076" w:rsidRDefault="007E4076" w:rsidP="00A25A50">
      <w:pPr>
        <w:pStyle w:val="NPBtext"/>
        <w:rPr>
          <w:noProof/>
        </w:rPr>
      </w:pPr>
      <w:r w:rsidRPr="007E4076">
        <w:rPr>
          <w:noProof/>
        </w:rPr>
        <w:t>153.</w:t>
      </w:r>
      <w:r w:rsidRPr="007E4076">
        <w:rPr>
          <w:noProof/>
        </w:rPr>
        <w:tab/>
      </w:r>
      <w:r w:rsidRPr="007E4076">
        <w:rPr>
          <w:i/>
          <w:noProof/>
        </w:rPr>
        <w:t>Diseases of swine.</w:t>
      </w:r>
      <w:r w:rsidRPr="007E4076">
        <w:rPr>
          <w:noProof/>
        </w:rPr>
        <w:t xml:space="preserve"> 10th ed. Ames, IA: Wiley-Blackwell; 2012.</w:t>
      </w:r>
    </w:p>
    <w:p w14:paraId="7F9F07CD" w14:textId="1E335C1D" w:rsidR="00371B62" w:rsidRDefault="00371B62" w:rsidP="00A25A50">
      <w:pPr>
        <w:pStyle w:val="NPBtext"/>
      </w:pPr>
      <w:r>
        <w:fldChar w:fldCharType="end"/>
      </w:r>
    </w:p>
    <w:p w14:paraId="231C85B4" w14:textId="5CFC9B1B" w:rsidR="00451E5A" w:rsidRPr="00773C5A" w:rsidRDefault="00451E5A" w:rsidP="00A25A50">
      <w:pPr>
        <w:pStyle w:val="NPBtext"/>
      </w:pPr>
    </w:p>
    <w:p w14:paraId="6A613C51" w14:textId="77777777" w:rsidR="00A25A50" w:rsidRPr="00773C5A" w:rsidRDefault="00A25A50">
      <w:pPr>
        <w:pStyle w:val="NPBtext"/>
      </w:pPr>
    </w:p>
    <w:sectPr w:rsidR="00A25A50" w:rsidRPr="00773C5A" w:rsidSect="00AD74FB">
      <w:footerReference w:type="default" r:id="rId17"/>
      <w:footerReference w:type="firs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312F5F" w14:textId="77777777" w:rsidR="00E419AB" w:rsidRDefault="00E419AB" w:rsidP="00365EE0">
      <w:pPr>
        <w:spacing w:after="0" w:line="240" w:lineRule="auto"/>
      </w:pPr>
      <w:r>
        <w:separator/>
      </w:r>
    </w:p>
  </w:endnote>
  <w:endnote w:type="continuationSeparator" w:id="0">
    <w:p w14:paraId="2E42928D" w14:textId="77777777" w:rsidR="00E419AB" w:rsidRDefault="00E419AB" w:rsidP="00365E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MS Shell Dlg 2">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545978"/>
      <w:docPartObj>
        <w:docPartGallery w:val="Page Numbers (Bottom of Page)"/>
        <w:docPartUnique/>
      </w:docPartObj>
    </w:sdtPr>
    <w:sdtEndPr>
      <w:rPr>
        <w:noProof/>
      </w:rPr>
    </w:sdtEndPr>
    <w:sdtContent>
      <w:p w14:paraId="13BCA1CE" w14:textId="54A13798" w:rsidR="00216E75" w:rsidRDefault="00216E75">
        <w:pPr>
          <w:pStyle w:val="Footer"/>
          <w:jc w:val="right"/>
        </w:pPr>
        <w:r>
          <w:fldChar w:fldCharType="begin"/>
        </w:r>
        <w:r>
          <w:instrText xml:space="preserve"> PAGE   \* MERGEFORMAT </w:instrText>
        </w:r>
        <w:r>
          <w:fldChar w:fldCharType="separate"/>
        </w:r>
        <w:r w:rsidR="00A31FC7">
          <w:rPr>
            <w:noProof/>
          </w:rPr>
          <w:t>13</w:t>
        </w:r>
        <w:r>
          <w:rPr>
            <w:noProof/>
          </w:rPr>
          <w:fldChar w:fldCharType="end"/>
        </w:r>
      </w:p>
    </w:sdtContent>
  </w:sdt>
  <w:p w14:paraId="719F92B4" w14:textId="77777777" w:rsidR="00216E75" w:rsidRDefault="00216E7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E66E55" w14:textId="555E8627" w:rsidR="00216E75" w:rsidRDefault="00216E75">
    <w:pPr>
      <w:pStyle w:val="Footer"/>
      <w:jc w:val="right"/>
    </w:pPr>
  </w:p>
  <w:p w14:paraId="607E7D0E" w14:textId="77777777" w:rsidR="00216E75" w:rsidRDefault="00216E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3CDCA6" w14:textId="77777777" w:rsidR="00E419AB" w:rsidRDefault="00E419AB" w:rsidP="00365EE0">
      <w:pPr>
        <w:spacing w:after="0" w:line="240" w:lineRule="auto"/>
      </w:pPr>
      <w:r>
        <w:separator/>
      </w:r>
    </w:p>
  </w:footnote>
  <w:footnote w:type="continuationSeparator" w:id="0">
    <w:p w14:paraId="218BD4B0" w14:textId="77777777" w:rsidR="00E419AB" w:rsidRDefault="00E419AB" w:rsidP="00365EE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0015D"/>
    <w:multiLevelType w:val="hybridMultilevel"/>
    <w:tmpl w:val="FC828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B3885"/>
    <w:multiLevelType w:val="hybridMultilevel"/>
    <w:tmpl w:val="8EE211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60A6971"/>
    <w:multiLevelType w:val="hybridMultilevel"/>
    <w:tmpl w:val="17626C3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6645889"/>
    <w:multiLevelType w:val="hybridMultilevel"/>
    <w:tmpl w:val="8D52E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C94560"/>
    <w:multiLevelType w:val="hybridMultilevel"/>
    <w:tmpl w:val="766C8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E76F22"/>
    <w:multiLevelType w:val="hybridMultilevel"/>
    <w:tmpl w:val="5DE69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3955CC"/>
    <w:multiLevelType w:val="hybridMultilevel"/>
    <w:tmpl w:val="50E6E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556CD2"/>
    <w:multiLevelType w:val="hybridMultilevel"/>
    <w:tmpl w:val="F2EC0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042FCF"/>
    <w:multiLevelType w:val="hybridMultilevel"/>
    <w:tmpl w:val="7AF0E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C6723E"/>
    <w:multiLevelType w:val="hybridMultilevel"/>
    <w:tmpl w:val="0400C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2353C4"/>
    <w:multiLevelType w:val="hybridMultilevel"/>
    <w:tmpl w:val="A57C28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9D3307"/>
    <w:multiLevelType w:val="hybridMultilevel"/>
    <w:tmpl w:val="B606A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E67E55"/>
    <w:multiLevelType w:val="hybridMultilevel"/>
    <w:tmpl w:val="46463B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42C49F5"/>
    <w:multiLevelType w:val="hybridMultilevel"/>
    <w:tmpl w:val="F5D8F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A83E79"/>
    <w:multiLevelType w:val="hybridMultilevel"/>
    <w:tmpl w:val="EBF00C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3226FE"/>
    <w:multiLevelType w:val="hybridMultilevel"/>
    <w:tmpl w:val="AEB6F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6A183D"/>
    <w:multiLevelType w:val="hybridMultilevel"/>
    <w:tmpl w:val="2054A8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DF1397"/>
    <w:multiLevelType w:val="hybridMultilevel"/>
    <w:tmpl w:val="7A64DC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E32754"/>
    <w:multiLevelType w:val="hybridMultilevel"/>
    <w:tmpl w:val="E4867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036097D"/>
    <w:multiLevelType w:val="hybridMultilevel"/>
    <w:tmpl w:val="66E4C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0A7073"/>
    <w:multiLevelType w:val="hybridMultilevel"/>
    <w:tmpl w:val="2C122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855ADB"/>
    <w:multiLevelType w:val="hybridMultilevel"/>
    <w:tmpl w:val="9E767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6C4EEE"/>
    <w:multiLevelType w:val="hybridMultilevel"/>
    <w:tmpl w:val="72302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2D02980"/>
    <w:multiLevelType w:val="hybridMultilevel"/>
    <w:tmpl w:val="7DACD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00475A"/>
    <w:multiLevelType w:val="hybridMultilevel"/>
    <w:tmpl w:val="0EF298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E34FF6"/>
    <w:multiLevelType w:val="hybridMultilevel"/>
    <w:tmpl w:val="43E4CF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A430B8D"/>
    <w:multiLevelType w:val="hybridMultilevel"/>
    <w:tmpl w:val="90C0A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B73B60"/>
    <w:multiLevelType w:val="hybridMultilevel"/>
    <w:tmpl w:val="1668F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0C691C"/>
    <w:multiLevelType w:val="hybridMultilevel"/>
    <w:tmpl w:val="41EA28D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24A42B9"/>
    <w:multiLevelType w:val="hybridMultilevel"/>
    <w:tmpl w:val="D9EE1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59932BD"/>
    <w:multiLevelType w:val="hybridMultilevel"/>
    <w:tmpl w:val="8E9EA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6ED23BB"/>
    <w:multiLevelType w:val="hybridMultilevel"/>
    <w:tmpl w:val="EF6EE744"/>
    <w:lvl w:ilvl="0" w:tplc="DE96A7E4">
      <w:start w:val="1"/>
      <w:numFmt w:val="decimal"/>
      <w:lvlText w:val="%1."/>
      <w:lvlJc w:val="left"/>
      <w:pPr>
        <w:ind w:left="720" w:hanging="360"/>
      </w:pPr>
      <w:rPr>
        <w:sz w:val="22"/>
      </w:rPr>
    </w:lvl>
    <w:lvl w:ilvl="1" w:tplc="2BE8BBBE">
      <w:start w:val="1"/>
      <w:numFmt w:val="lowerLetter"/>
      <w:lvlText w:val="%2."/>
      <w:lvlJc w:val="left"/>
      <w:pPr>
        <w:ind w:left="1440" w:hanging="360"/>
      </w:pPr>
      <w:rPr>
        <w:color w:val="auto"/>
      </w:rPr>
    </w:lvl>
    <w:lvl w:ilvl="2" w:tplc="0409001B">
      <w:start w:val="1"/>
      <w:numFmt w:val="lowerRoman"/>
      <w:lvlText w:val="%3."/>
      <w:lvlJc w:val="right"/>
      <w:pPr>
        <w:ind w:left="2160" w:hanging="180"/>
      </w:pPr>
    </w:lvl>
    <w:lvl w:ilvl="3" w:tplc="AF1A0C38">
      <w:numFmt w:val="bullet"/>
      <w:lvlText w:val=""/>
      <w:lvlJc w:val="left"/>
      <w:pPr>
        <w:ind w:left="2880" w:hanging="360"/>
      </w:pPr>
      <w:rPr>
        <w:rFonts w:ascii="Symbol" w:eastAsia="Times New Roman" w:hAnsi="Symbol" w:cs="Times New Roman" w:hint="default"/>
        <w:color w:val="5B9BD5" w:themeColor="accent1"/>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1151DD"/>
    <w:multiLevelType w:val="hybridMultilevel"/>
    <w:tmpl w:val="BA7CC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22"/>
  </w:num>
  <w:num w:numId="3">
    <w:abstractNumId w:val="20"/>
  </w:num>
  <w:num w:numId="4">
    <w:abstractNumId w:val="21"/>
  </w:num>
  <w:num w:numId="5">
    <w:abstractNumId w:val="3"/>
  </w:num>
  <w:num w:numId="6">
    <w:abstractNumId w:val="8"/>
  </w:num>
  <w:num w:numId="7">
    <w:abstractNumId w:val="17"/>
  </w:num>
  <w:num w:numId="8">
    <w:abstractNumId w:val="30"/>
  </w:num>
  <w:num w:numId="9">
    <w:abstractNumId w:val="18"/>
  </w:num>
  <w:num w:numId="10">
    <w:abstractNumId w:val="27"/>
  </w:num>
  <w:num w:numId="11">
    <w:abstractNumId w:val="9"/>
  </w:num>
  <w:num w:numId="12">
    <w:abstractNumId w:val="19"/>
  </w:num>
  <w:num w:numId="13">
    <w:abstractNumId w:val="4"/>
  </w:num>
  <w:num w:numId="14">
    <w:abstractNumId w:val="23"/>
  </w:num>
  <w:num w:numId="15">
    <w:abstractNumId w:val="16"/>
  </w:num>
  <w:num w:numId="16">
    <w:abstractNumId w:val="5"/>
  </w:num>
  <w:num w:numId="17">
    <w:abstractNumId w:val="29"/>
  </w:num>
  <w:num w:numId="18">
    <w:abstractNumId w:val="7"/>
  </w:num>
  <w:num w:numId="19">
    <w:abstractNumId w:val="11"/>
  </w:num>
  <w:num w:numId="20">
    <w:abstractNumId w:val="14"/>
  </w:num>
  <w:num w:numId="21">
    <w:abstractNumId w:val="2"/>
  </w:num>
  <w:num w:numId="22">
    <w:abstractNumId w:val="10"/>
  </w:num>
  <w:num w:numId="23">
    <w:abstractNumId w:val="6"/>
  </w:num>
  <w:num w:numId="24">
    <w:abstractNumId w:val="24"/>
  </w:num>
  <w:num w:numId="25">
    <w:abstractNumId w:val="32"/>
  </w:num>
  <w:num w:numId="26">
    <w:abstractNumId w:val="12"/>
  </w:num>
  <w:num w:numId="27">
    <w:abstractNumId w:val="0"/>
  </w:num>
  <w:num w:numId="28">
    <w:abstractNumId w:val="15"/>
  </w:num>
  <w:num w:numId="29">
    <w:abstractNumId w:val="13"/>
  </w:num>
  <w:num w:numId="30">
    <w:abstractNumId w:val="26"/>
  </w:num>
  <w:num w:numId="31">
    <w:abstractNumId w:val="25"/>
  </w:num>
  <w:num w:numId="32">
    <w:abstractNumId w:val="1"/>
  </w:num>
  <w:num w:numId="3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332C0"/>
    <w:rsid w:val="000019D6"/>
    <w:rsid w:val="00002E23"/>
    <w:rsid w:val="00004651"/>
    <w:rsid w:val="00006EFA"/>
    <w:rsid w:val="0002023C"/>
    <w:rsid w:val="00023154"/>
    <w:rsid w:val="0002334C"/>
    <w:rsid w:val="00024D94"/>
    <w:rsid w:val="000307D1"/>
    <w:rsid w:val="00032370"/>
    <w:rsid w:val="00034273"/>
    <w:rsid w:val="0004150B"/>
    <w:rsid w:val="00041EAA"/>
    <w:rsid w:val="00052CC1"/>
    <w:rsid w:val="00061482"/>
    <w:rsid w:val="00063B1D"/>
    <w:rsid w:val="00067561"/>
    <w:rsid w:val="0007237C"/>
    <w:rsid w:val="00073217"/>
    <w:rsid w:val="0007613D"/>
    <w:rsid w:val="00086A0A"/>
    <w:rsid w:val="00087CB7"/>
    <w:rsid w:val="00095D87"/>
    <w:rsid w:val="0009727D"/>
    <w:rsid w:val="00097B23"/>
    <w:rsid w:val="000A13ED"/>
    <w:rsid w:val="000A6CAA"/>
    <w:rsid w:val="000A6F80"/>
    <w:rsid w:val="000A7F5F"/>
    <w:rsid w:val="000D0E8F"/>
    <w:rsid w:val="000D3D3E"/>
    <w:rsid w:val="000D4E55"/>
    <w:rsid w:val="000D6680"/>
    <w:rsid w:val="000E22FF"/>
    <w:rsid w:val="000E47E0"/>
    <w:rsid w:val="000F0C1D"/>
    <w:rsid w:val="000F3AED"/>
    <w:rsid w:val="000F4209"/>
    <w:rsid w:val="000F4ABB"/>
    <w:rsid w:val="000F7AC9"/>
    <w:rsid w:val="00101BC6"/>
    <w:rsid w:val="00101FA7"/>
    <w:rsid w:val="0010766C"/>
    <w:rsid w:val="001077BB"/>
    <w:rsid w:val="00112E23"/>
    <w:rsid w:val="0011571F"/>
    <w:rsid w:val="0012378C"/>
    <w:rsid w:val="00124B1A"/>
    <w:rsid w:val="00124C21"/>
    <w:rsid w:val="001315F8"/>
    <w:rsid w:val="00141715"/>
    <w:rsid w:val="0014530D"/>
    <w:rsid w:val="001609D4"/>
    <w:rsid w:val="001631DF"/>
    <w:rsid w:val="00166F03"/>
    <w:rsid w:val="00170CEA"/>
    <w:rsid w:val="001755DC"/>
    <w:rsid w:val="00187748"/>
    <w:rsid w:val="001974C3"/>
    <w:rsid w:val="001A085B"/>
    <w:rsid w:val="001B28B2"/>
    <w:rsid w:val="001C0E3E"/>
    <w:rsid w:val="001C7239"/>
    <w:rsid w:val="001D3046"/>
    <w:rsid w:val="001E40AC"/>
    <w:rsid w:val="001E51AF"/>
    <w:rsid w:val="001F08FF"/>
    <w:rsid w:val="001F2B49"/>
    <w:rsid w:val="001F6DAF"/>
    <w:rsid w:val="001F7B09"/>
    <w:rsid w:val="001F7B82"/>
    <w:rsid w:val="001F7F2E"/>
    <w:rsid w:val="0020536D"/>
    <w:rsid w:val="00207F1B"/>
    <w:rsid w:val="00213F27"/>
    <w:rsid w:val="00216E75"/>
    <w:rsid w:val="00222010"/>
    <w:rsid w:val="002330F6"/>
    <w:rsid w:val="00235D22"/>
    <w:rsid w:val="0024116A"/>
    <w:rsid w:val="0024262E"/>
    <w:rsid w:val="00246802"/>
    <w:rsid w:val="0024778E"/>
    <w:rsid w:val="00254675"/>
    <w:rsid w:val="002679AA"/>
    <w:rsid w:val="00284BCE"/>
    <w:rsid w:val="002920B5"/>
    <w:rsid w:val="00295015"/>
    <w:rsid w:val="002A0D3E"/>
    <w:rsid w:val="002A262D"/>
    <w:rsid w:val="002A29B3"/>
    <w:rsid w:val="002A7C63"/>
    <w:rsid w:val="002C01EB"/>
    <w:rsid w:val="002C11F7"/>
    <w:rsid w:val="002C1F6D"/>
    <w:rsid w:val="002C3FEF"/>
    <w:rsid w:val="002F3DEB"/>
    <w:rsid w:val="002F490C"/>
    <w:rsid w:val="00303378"/>
    <w:rsid w:val="00303C8B"/>
    <w:rsid w:val="003058A4"/>
    <w:rsid w:val="00306516"/>
    <w:rsid w:val="00307014"/>
    <w:rsid w:val="0031011F"/>
    <w:rsid w:val="0031049F"/>
    <w:rsid w:val="00311CAA"/>
    <w:rsid w:val="003122DF"/>
    <w:rsid w:val="003223F1"/>
    <w:rsid w:val="003300AA"/>
    <w:rsid w:val="00331FD5"/>
    <w:rsid w:val="0033590A"/>
    <w:rsid w:val="00347911"/>
    <w:rsid w:val="00356929"/>
    <w:rsid w:val="00361431"/>
    <w:rsid w:val="00361701"/>
    <w:rsid w:val="00363A1A"/>
    <w:rsid w:val="00363B6E"/>
    <w:rsid w:val="00365C57"/>
    <w:rsid w:val="00365EE0"/>
    <w:rsid w:val="003674FC"/>
    <w:rsid w:val="00371087"/>
    <w:rsid w:val="00371B62"/>
    <w:rsid w:val="00372CDF"/>
    <w:rsid w:val="0037790F"/>
    <w:rsid w:val="00380ECE"/>
    <w:rsid w:val="00384E02"/>
    <w:rsid w:val="003863BB"/>
    <w:rsid w:val="00387DBE"/>
    <w:rsid w:val="003B0271"/>
    <w:rsid w:val="003B14D9"/>
    <w:rsid w:val="003D0A15"/>
    <w:rsid w:val="003D1270"/>
    <w:rsid w:val="003D3C95"/>
    <w:rsid w:val="003D5A3F"/>
    <w:rsid w:val="003D5C76"/>
    <w:rsid w:val="003E6A50"/>
    <w:rsid w:val="003F08FB"/>
    <w:rsid w:val="003F777C"/>
    <w:rsid w:val="003F7BCB"/>
    <w:rsid w:val="0040398A"/>
    <w:rsid w:val="00405D10"/>
    <w:rsid w:val="00414474"/>
    <w:rsid w:val="004150D3"/>
    <w:rsid w:val="00415A3F"/>
    <w:rsid w:val="00417572"/>
    <w:rsid w:val="00420A62"/>
    <w:rsid w:val="0042376B"/>
    <w:rsid w:val="004247AD"/>
    <w:rsid w:val="004320A2"/>
    <w:rsid w:val="0044071D"/>
    <w:rsid w:val="00445FE3"/>
    <w:rsid w:val="00450770"/>
    <w:rsid w:val="00451E5A"/>
    <w:rsid w:val="004636DE"/>
    <w:rsid w:val="00464288"/>
    <w:rsid w:val="004745BF"/>
    <w:rsid w:val="004817B8"/>
    <w:rsid w:val="0049066C"/>
    <w:rsid w:val="00490DF0"/>
    <w:rsid w:val="004970F2"/>
    <w:rsid w:val="004A0EB2"/>
    <w:rsid w:val="004A0FB6"/>
    <w:rsid w:val="004A4F00"/>
    <w:rsid w:val="004A4F6F"/>
    <w:rsid w:val="004B3729"/>
    <w:rsid w:val="004C0E9B"/>
    <w:rsid w:val="004C0EB5"/>
    <w:rsid w:val="004C1802"/>
    <w:rsid w:val="004C5659"/>
    <w:rsid w:val="004C762E"/>
    <w:rsid w:val="004D10A8"/>
    <w:rsid w:val="004D22D5"/>
    <w:rsid w:val="004D31FE"/>
    <w:rsid w:val="004E533F"/>
    <w:rsid w:val="004E609B"/>
    <w:rsid w:val="004F5356"/>
    <w:rsid w:val="004F5545"/>
    <w:rsid w:val="00501D0B"/>
    <w:rsid w:val="0050378F"/>
    <w:rsid w:val="005157FC"/>
    <w:rsid w:val="00526EDE"/>
    <w:rsid w:val="00527062"/>
    <w:rsid w:val="00544CBE"/>
    <w:rsid w:val="00551E2B"/>
    <w:rsid w:val="00552036"/>
    <w:rsid w:val="005560D6"/>
    <w:rsid w:val="0056137D"/>
    <w:rsid w:val="005677A2"/>
    <w:rsid w:val="00571E7B"/>
    <w:rsid w:val="00573AE5"/>
    <w:rsid w:val="005828D4"/>
    <w:rsid w:val="005851B1"/>
    <w:rsid w:val="005857E8"/>
    <w:rsid w:val="00590744"/>
    <w:rsid w:val="005967F8"/>
    <w:rsid w:val="005A0122"/>
    <w:rsid w:val="005A2472"/>
    <w:rsid w:val="005B024F"/>
    <w:rsid w:val="005B1A85"/>
    <w:rsid w:val="005B57B6"/>
    <w:rsid w:val="005B5F01"/>
    <w:rsid w:val="005C06E4"/>
    <w:rsid w:val="005D0CBE"/>
    <w:rsid w:val="005D6470"/>
    <w:rsid w:val="005E118C"/>
    <w:rsid w:val="005E1EF8"/>
    <w:rsid w:val="005E2CAB"/>
    <w:rsid w:val="005E2FD4"/>
    <w:rsid w:val="005E7BB8"/>
    <w:rsid w:val="005E7C9A"/>
    <w:rsid w:val="005F027A"/>
    <w:rsid w:val="005F03E9"/>
    <w:rsid w:val="005F0688"/>
    <w:rsid w:val="005F0BB5"/>
    <w:rsid w:val="005F2DC0"/>
    <w:rsid w:val="005F546E"/>
    <w:rsid w:val="005F56E2"/>
    <w:rsid w:val="005F7299"/>
    <w:rsid w:val="00600A56"/>
    <w:rsid w:val="00600D7A"/>
    <w:rsid w:val="00606F11"/>
    <w:rsid w:val="00607EF5"/>
    <w:rsid w:val="00622928"/>
    <w:rsid w:val="006313AA"/>
    <w:rsid w:val="00635FE1"/>
    <w:rsid w:val="0063651B"/>
    <w:rsid w:val="00642EAD"/>
    <w:rsid w:val="00650B9F"/>
    <w:rsid w:val="006523B8"/>
    <w:rsid w:val="006535E1"/>
    <w:rsid w:val="006570A5"/>
    <w:rsid w:val="00666953"/>
    <w:rsid w:val="00670511"/>
    <w:rsid w:val="00684C71"/>
    <w:rsid w:val="006851D8"/>
    <w:rsid w:val="006933A5"/>
    <w:rsid w:val="0069378B"/>
    <w:rsid w:val="006975A6"/>
    <w:rsid w:val="006A2CE0"/>
    <w:rsid w:val="006A50FA"/>
    <w:rsid w:val="006B1778"/>
    <w:rsid w:val="006B3DA9"/>
    <w:rsid w:val="006B690B"/>
    <w:rsid w:val="006B6E13"/>
    <w:rsid w:val="006C386A"/>
    <w:rsid w:val="006C5E44"/>
    <w:rsid w:val="006D5C1D"/>
    <w:rsid w:val="006E7351"/>
    <w:rsid w:val="006F1029"/>
    <w:rsid w:val="00710699"/>
    <w:rsid w:val="007123A0"/>
    <w:rsid w:val="007171BD"/>
    <w:rsid w:val="00717E1A"/>
    <w:rsid w:val="00720B56"/>
    <w:rsid w:val="00734FCE"/>
    <w:rsid w:val="00735EE5"/>
    <w:rsid w:val="00736D89"/>
    <w:rsid w:val="00750C54"/>
    <w:rsid w:val="007523F7"/>
    <w:rsid w:val="00773C5A"/>
    <w:rsid w:val="007769EF"/>
    <w:rsid w:val="00776F51"/>
    <w:rsid w:val="007805E5"/>
    <w:rsid w:val="007935B5"/>
    <w:rsid w:val="00793D5C"/>
    <w:rsid w:val="007A0F2A"/>
    <w:rsid w:val="007B3680"/>
    <w:rsid w:val="007D1219"/>
    <w:rsid w:val="007D2BAA"/>
    <w:rsid w:val="007E4076"/>
    <w:rsid w:val="007F402B"/>
    <w:rsid w:val="007F4463"/>
    <w:rsid w:val="007F4E84"/>
    <w:rsid w:val="007F7EC3"/>
    <w:rsid w:val="00805EE2"/>
    <w:rsid w:val="00807A67"/>
    <w:rsid w:val="0081308A"/>
    <w:rsid w:val="00814FEB"/>
    <w:rsid w:val="00815BC4"/>
    <w:rsid w:val="00816F3D"/>
    <w:rsid w:val="00816F6C"/>
    <w:rsid w:val="008174E4"/>
    <w:rsid w:val="00821103"/>
    <w:rsid w:val="0082132B"/>
    <w:rsid w:val="00837800"/>
    <w:rsid w:val="008417D5"/>
    <w:rsid w:val="008458C8"/>
    <w:rsid w:val="00845F99"/>
    <w:rsid w:val="008478BB"/>
    <w:rsid w:val="008506B6"/>
    <w:rsid w:val="00850C56"/>
    <w:rsid w:val="008621AE"/>
    <w:rsid w:val="00872FB1"/>
    <w:rsid w:val="00874DEE"/>
    <w:rsid w:val="00880681"/>
    <w:rsid w:val="00884BA5"/>
    <w:rsid w:val="008A1654"/>
    <w:rsid w:val="008A5565"/>
    <w:rsid w:val="008A661A"/>
    <w:rsid w:val="008B4801"/>
    <w:rsid w:val="008C1854"/>
    <w:rsid w:val="008D1AD2"/>
    <w:rsid w:val="008E1346"/>
    <w:rsid w:val="008F280C"/>
    <w:rsid w:val="008F2DB7"/>
    <w:rsid w:val="008F484B"/>
    <w:rsid w:val="00902EE7"/>
    <w:rsid w:val="009050CE"/>
    <w:rsid w:val="00907BA4"/>
    <w:rsid w:val="00910B15"/>
    <w:rsid w:val="00913C36"/>
    <w:rsid w:val="00914396"/>
    <w:rsid w:val="00916C3D"/>
    <w:rsid w:val="009355E3"/>
    <w:rsid w:val="0094132A"/>
    <w:rsid w:val="00945BF0"/>
    <w:rsid w:val="00946284"/>
    <w:rsid w:val="009464E1"/>
    <w:rsid w:val="00947968"/>
    <w:rsid w:val="00955836"/>
    <w:rsid w:val="0095680A"/>
    <w:rsid w:val="0095767E"/>
    <w:rsid w:val="00966063"/>
    <w:rsid w:val="009662EC"/>
    <w:rsid w:val="00966785"/>
    <w:rsid w:val="009819C6"/>
    <w:rsid w:val="009A2027"/>
    <w:rsid w:val="009A504D"/>
    <w:rsid w:val="009A7FA6"/>
    <w:rsid w:val="009B11AD"/>
    <w:rsid w:val="009D0004"/>
    <w:rsid w:val="009D2768"/>
    <w:rsid w:val="009D6838"/>
    <w:rsid w:val="009D6FA4"/>
    <w:rsid w:val="009D7894"/>
    <w:rsid w:val="009E5820"/>
    <w:rsid w:val="009E6854"/>
    <w:rsid w:val="009E698D"/>
    <w:rsid w:val="009F3103"/>
    <w:rsid w:val="009F46D8"/>
    <w:rsid w:val="009F65A3"/>
    <w:rsid w:val="00A04188"/>
    <w:rsid w:val="00A06E50"/>
    <w:rsid w:val="00A07A37"/>
    <w:rsid w:val="00A12906"/>
    <w:rsid w:val="00A17227"/>
    <w:rsid w:val="00A210C4"/>
    <w:rsid w:val="00A234E2"/>
    <w:rsid w:val="00A25A50"/>
    <w:rsid w:val="00A31FC7"/>
    <w:rsid w:val="00A37508"/>
    <w:rsid w:val="00A37B26"/>
    <w:rsid w:val="00A37EB3"/>
    <w:rsid w:val="00A4245E"/>
    <w:rsid w:val="00A424AA"/>
    <w:rsid w:val="00A442A0"/>
    <w:rsid w:val="00A44931"/>
    <w:rsid w:val="00A5105A"/>
    <w:rsid w:val="00A51172"/>
    <w:rsid w:val="00A611DE"/>
    <w:rsid w:val="00A62E1C"/>
    <w:rsid w:val="00A70379"/>
    <w:rsid w:val="00A70B34"/>
    <w:rsid w:val="00A74FBB"/>
    <w:rsid w:val="00A813B2"/>
    <w:rsid w:val="00A84395"/>
    <w:rsid w:val="00A84837"/>
    <w:rsid w:val="00AA0CA8"/>
    <w:rsid w:val="00AA405A"/>
    <w:rsid w:val="00AA6320"/>
    <w:rsid w:val="00AC109F"/>
    <w:rsid w:val="00AC5623"/>
    <w:rsid w:val="00AD7157"/>
    <w:rsid w:val="00AD74FB"/>
    <w:rsid w:val="00AE2D47"/>
    <w:rsid w:val="00AE3343"/>
    <w:rsid w:val="00AE5332"/>
    <w:rsid w:val="00AF64A5"/>
    <w:rsid w:val="00AF7116"/>
    <w:rsid w:val="00AF7F3E"/>
    <w:rsid w:val="00B023F7"/>
    <w:rsid w:val="00B05874"/>
    <w:rsid w:val="00B05B70"/>
    <w:rsid w:val="00B06BBF"/>
    <w:rsid w:val="00B10965"/>
    <w:rsid w:val="00B12748"/>
    <w:rsid w:val="00B1636A"/>
    <w:rsid w:val="00B22334"/>
    <w:rsid w:val="00B301F4"/>
    <w:rsid w:val="00B3061C"/>
    <w:rsid w:val="00B31BD8"/>
    <w:rsid w:val="00B33444"/>
    <w:rsid w:val="00B344C8"/>
    <w:rsid w:val="00B36812"/>
    <w:rsid w:val="00B40EA4"/>
    <w:rsid w:val="00B56056"/>
    <w:rsid w:val="00B5656A"/>
    <w:rsid w:val="00B61A03"/>
    <w:rsid w:val="00B73389"/>
    <w:rsid w:val="00B73ADB"/>
    <w:rsid w:val="00B81521"/>
    <w:rsid w:val="00B92F63"/>
    <w:rsid w:val="00B95ADF"/>
    <w:rsid w:val="00B96538"/>
    <w:rsid w:val="00B96DD0"/>
    <w:rsid w:val="00BB0186"/>
    <w:rsid w:val="00BB04FE"/>
    <w:rsid w:val="00BB2E75"/>
    <w:rsid w:val="00BB41EA"/>
    <w:rsid w:val="00BB48BD"/>
    <w:rsid w:val="00BB7F7A"/>
    <w:rsid w:val="00BC5C8B"/>
    <w:rsid w:val="00BD48F9"/>
    <w:rsid w:val="00BE1263"/>
    <w:rsid w:val="00BE17B7"/>
    <w:rsid w:val="00BE1BCD"/>
    <w:rsid w:val="00BE299D"/>
    <w:rsid w:val="00BE5AB8"/>
    <w:rsid w:val="00BF1477"/>
    <w:rsid w:val="00BF37D1"/>
    <w:rsid w:val="00BF5682"/>
    <w:rsid w:val="00C05490"/>
    <w:rsid w:val="00C12EAE"/>
    <w:rsid w:val="00C16BC8"/>
    <w:rsid w:val="00C16CF0"/>
    <w:rsid w:val="00C16E12"/>
    <w:rsid w:val="00C2006F"/>
    <w:rsid w:val="00C24A6F"/>
    <w:rsid w:val="00C34A1E"/>
    <w:rsid w:val="00C359EE"/>
    <w:rsid w:val="00C4012E"/>
    <w:rsid w:val="00C42B99"/>
    <w:rsid w:val="00C60D05"/>
    <w:rsid w:val="00C62FD1"/>
    <w:rsid w:val="00C65646"/>
    <w:rsid w:val="00C66A41"/>
    <w:rsid w:val="00C7017B"/>
    <w:rsid w:val="00C728F5"/>
    <w:rsid w:val="00C74B1A"/>
    <w:rsid w:val="00C7620C"/>
    <w:rsid w:val="00C91277"/>
    <w:rsid w:val="00C92EBB"/>
    <w:rsid w:val="00CA010D"/>
    <w:rsid w:val="00CA35A0"/>
    <w:rsid w:val="00CA5A77"/>
    <w:rsid w:val="00CB246D"/>
    <w:rsid w:val="00CB2B60"/>
    <w:rsid w:val="00CC094A"/>
    <w:rsid w:val="00CC0C3F"/>
    <w:rsid w:val="00CD3006"/>
    <w:rsid w:val="00CD5FA0"/>
    <w:rsid w:val="00CD61BF"/>
    <w:rsid w:val="00CE66E4"/>
    <w:rsid w:val="00CE6A5A"/>
    <w:rsid w:val="00CF0014"/>
    <w:rsid w:val="00CF1EB0"/>
    <w:rsid w:val="00CF27C4"/>
    <w:rsid w:val="00D0131E"/>
    <w:rsid w:val="00D016E6"/>
    <w:rsid w:val="00D03925"/>
    <w:rsid w:val="00D04267"/>
    <w:rsid w:val="00D0484A"/>
    <w:rsid w:val="00D050B3"/>
    <w:rsid w:val="00D056B8"/>
    <w:rsid w:val="00D1354D"/>
    <w:rsid w:val="00D23B02"/>
    <w:rsid w:val="00D25353"/>
    <w:rsid w:val="00D332C0"/>
    <w:rsid w:val="00D4645E"/>
    <w:rsid w:val="00D52AFA"/>
    <w:rsid w:val="00D5559A"/>
    <w:rsid w:val="00D763C0"/>
    <w:rsid w:val="00D7659C"/>
    <w:rsid w:val="00D8008E"/>
    <w:rsid w:val="00DA52A7"/>
    <w:rsid w:val="00DA576C"/>
    <w:rsid w:val="00DA5AA7"/>
    <w:rsid w:val="00DB408F"/>
    <w:rsid w:val="00DC067F"/>
    <w:rsid w:val="00DC2D08"/>
    <w:rsid w:val="00DC689C"/>
    <w:rsid w:val="00DC7BE0"/>
    <w:rsid w:val="00DD6304"/>
    <w:rsid w:val="00DE1395"/>
    <w:rsid w:val="00DF02B2"/>
    <w:rsid w:val="00DF073D"/>
    <w:rsid w:val="00DF2D6D"/>
    <w:rsid w:val="00DF6108"/>
    <w:rsid w:val="00E02352"/>
    <w:rsid w:val="00E05689"/>
    <w:rsid w:val="00E05B1F"/>
    <w:rsid w:val="00E16D68"/>
    <w:rsid w:val="00E32643"/>
    <w:rsid w:val="00E33F75"/>
    <w:rsid w:val="00E34F99"/>
    <w:rsid w:val="00E40B05"/>
    <w:rsid w:val="00E40F14"/>
    <w:rsid w:val="00E419AB"/>
    <w:rsid w:val="00E451A9"/>
    <w:rsid w:val="00E47523"/>
    <w:rsid w:val="00E50437"/>
    <w:rsid w:val="00E545A8"/>
    <w:rsid w:val="00E54FA3"/>
    <w:rsid w:val="00E613F6"/>
    <w:rsid w:val="00E64EAD"/>
    <w:rsid w:val="00E71442"/>
    <w:rsid w:val="00E75029"/>
    <w:rsid w:val="00E83E96"/>
    <w:rsid w:val="00E87BEF"/>
    <w:rsid w:val="00E93DC3"/>
    <w:rsid w:val="00EA45E7"/>
    <w:rsid w:val="00EA4E8C"/>
    <w:rsid w:val="00EB00F3"/>
    <w:rsid w:val="00EB0591"/>
    <w:rsid w:val="00EB0874"/>
    <w:rsid w:val="00EB297D"/>
    <w:rsid w:val="00EB4138"/>
    <w:rsid w:val="00EB4222"/>
    <w:rsid w:val="00EC309E"/>
    <w:rsid w:val="00ED0EA8"/>
    <w:rsid w:val="00ED26F5"/>
    <w:rsid w:val="00EE3916"/>
    <w:rsid w:val="00EF6E0B"/>
    <w:rsid w:val="00EF778B"/>
    <w:rsid w:val="00F003FD"/>
    <w:rsid w:val="00F03057"/>
    <w:rsid w:val="00F12510"/>
    <w:rsid w:val="00F13410"/>
    <w:rsid w:val="00F14F62"/>
    <w:rsid w:val="00F16437"/>
    <w:rsid w:val="00F17AA5"/>
    <w:rsid w:val="00F2767C"/>
    <w:rsid w:val="00F316D3"/>
    <w:rsid w:val="00F325E9"/>
    <w:rsid w:val="00F33398"/>
    <w:rsid w:val="00F34B57"/>
    <w:rsid w:val="00F35586"/>
    <w:rsid w:val="00F36125"/>
    <w:rsid w:val="00F4116E"/>
    <w:rsid w:val="00F42FA2"/>
    <w:rsid w:val="00F43D82"/>
    <w:rsid w:val="00F46629"/>
    <w:rsid w:val="00F5191A"/>
    <w:rsid w:val="00F51AFC"/>
    <w:rsid w:val="00F53990"/>
    <w:rsid w:val="00F54C78"/>
    <w:rsid w:val="00F54F9A"/>
    <w:rsid w:val="00F56FC9"/>
    <w:rsid w:val="00F60951"/>
    <w:rsid w:val="00F60EE0"/>
    <w:rsid w:val="00F732AF"/>
    <w:rsid w:val="00F7346D"/>
    <w:rsid w:val="00F75908"/>
    <w:rsid w:val="00F775FB"/>
    <w:rsid w:val="00F80ADB"/>
    <w:rsid w:val="00F819F3"/>
    <w:rsid w:val="00F81C13"/>
    <w:rsid w:val="00F838DD"/>
    <w:rsid w:val="00F92D70"/>
    <w:rsid w:val="00FD1F1F"/>
    <w:rsid w:val="00FD2E5A"/>
    <w:rsid w:val="00FD47CA"/>
    <w:rsid w:val="00FD4D6B"/>
    <w:rsid w:val="00FD6937"/>
    <w:rsid w:val="00FE2AA1"/>
    <w:rsid w:val="00FE7A27"/>
    <w:rsid w:val="00FF5024"/>
    <w:rsid w:val="00FF63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7D9B46"/>
  <w15:docId w15:val="{5416576C-F1C2-413B-A9DD-467D11A3D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32C0"/>
    <w:pPr>
      <w:spacing w:line="256" w:lineRule="auto"/>
    </w:pPr>
  </w:style>
  <w:style w:type="paragraph" w:styleId="Heading1">
    <w:name w:val="heading 1"/>
    <w:basedOn w:val="Normal"/>
    <w:next w:val="Normal"/>
    <w:link w:val="Heading1Char"/>
    <w:uiPriority w:val="9"/>
    <w:qFormat/>
    <w:rsid w:val="00303C8B"/>
    <w:pPr>
      <w:keepNext/>
      <w:keepLines/>
      <w:spacing w:after="0"/>
      <w:outlineLvl w:val="0"/>
    </w:pPr>
    <w:rPr>
      <w:rFonts w:ascii="Tahoma" w:eastAsiaTheme="majorEastAsia" w:hAnsi="Tahoma" w:cstheme="majorBidi"/>
      <w:b/>
      <w:bCs/>
      <w:szCs w:val="28"/>
    </w:rPr>
  </w:style>
  <w:style w:type="paragraph" w:styleId="Heading2">
    <w:name w:val="heading 2"/>
    <w:basedOn w:val="Normal"/>
    <w:next w:val="Normal"/>
    <w:link w:val="Heading2Char"/>
    <w:uiPriority w:val="9"/>
    <w:unhideWhenUsed/>
    <w:qFormat/>
    <w:rsid w:val="00E34F99"/>
    <w:pPr>
      <w:keepNext/>
      <w:keepLines/>
      <w:spacing w:before="200" w:after="0"/>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332C0"/>
    <w:pPr>
      <w:spacing w:after="0" w:line="240" w:lineRule="auto"/>
      <w:ind w:left="720"/>
      <w:contextualSpacing/>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C1802"/>
    <w:rPr>
      <w:color w:val="0000FF"/>
      <w:u w:val="single"/>
    </w:rPr>
  </w:style>
  <w:style w:type="paragraph" w:customStyle="1" w:styleId="NPBtext">
    <w:name w:val="NPB text"/>
    <w:basedOn w:val="Normal"/>
    <w:link w:val="NPBtextChar"/>
    <w:qFormat/>
    <w:rsid w:val="00BF1477"/>
    <w:pPr>
      <w:spacing w:after="60" w:line="240" w:lineRule="auto"/>
      <w:contextualSpacing/>
    </w:pPr>
    <w:rPr>
      <w:rFonts w:ascii="Times New Roman" w:eastAsia="Times New Roman" w:hAnsi="Times New Roman" w:cs="Times New Roman"/>
      <w:szCs w:val="20"/>
    </w:rPr>
  </w:style>
  <w:style w:type="character" w:customStyle="1" w:styleId="NPBtextChar">
    <w:name w:val="NPB text Char"/>
    <w:basedOn w:val="DefaultParagraphFont"/>
    <w:link w:val="NPBtext"/>
    <w:rsid w:val="00BF1477"/>
    <w:rPr>
      <w:rFonts w:ascii="Times New Roman" w:eastAsia="Times New Roman" w:hAnsi="Times New Roman" w:cs="Times New Roman"/>
      <w:szCs w:val="20"/>
    </w:rPr>
  </w:style>
  <w:style w:type="character" w:customStyle="1" w:styleId="journal">
    <w:name w:val="journal"/>
    <w:basedOn w:val="DefaultParagraphFont"/>
    <w:rsid w:val="00086A0A"/>
  </w:style>
  <w:style w:type="character" w:customStyle="1" w:styleId="xml-string-name">
    <w:name w:val="xml-string-name"/>
    <w:basedOn w:val="DefaultParagraphFont"/>
    <w:rsid w:val="00086A0A"/>
  </w:style>
  <w:style w:type="character" w:customStyle="1" w:styleId="xml-surname">
    <w:name w:val="xml-surname"/>
    <w:basedOn w:val="DefaultParagraphFont"/>
    <w:rsid w:val="00086A0A"/>
  </w:style>
  <w:style w:type="character" w:customStyle="1" w:styleId="xml-given-names">
    <w:name w:val="xml-given-names"/>
    <w:basedOn w:val="DefaultParagraphFont"/>
    <w:rsid w:val="00086A0A"/>
  </w:style>
  <w:style w:type="character" w:customStyle="1" w:styleId="xml-suffix">
    <w:name w:val="xml-suffix"/>
    <w:basedOn w:val="DefaultParagraphFont"/>
    <w:rsid w:val="00086A0A"/>
  </w:style>
  <w:style w:type="character" w:customStyle="1" w:styleId="xml-article-title">
    <w:name w:val="xml-article-title"/>
    <w:basedOn w:val="DefaultParagraphFont"/>
    <w:rsid w:val="00086A0A"/>
  </w:style>
  <w:style w:type="character" w:customStyle="1" w:styleId="xml-source">
    <w:name w:val="xml-source"/>
    <w:basedOn w:val="DefaultParagraphFont"/>
    <w:rsid w:val="00086A0A"/>
  </w:style>
  <w:style w:type="character" w:customStyle="1" w:styleId="xml-year">
    <w:name w:val="xml-year"/>
    <w:basedOn w:val="DefaultParagraphFont"/>
    <w:rsid w:val="00086A0A"/>
  </w:style>
  <w:style w:type="character" w:customStyle="1" w:styleId="xml-volume">
    <w:name w:val="xml-volume"/>
    <w:basedOn w:val="DefaultParagraphFont"/>
    <w:rsid w:val="00086A0A"/>
  </w:style>
  <w:style w:type="character" w:customStyle="1" w:styleId="xml-fpage">
    <w:name w:val="xml-fpage"/>
    <w:basedOn w:val="DefaultParagraphFont"/>
    <w:rsid w:val="00086A0A"/>
  </w:style>
  <w:style w:type="character" w:customStyle="1" w:styleId="xml-lpage">
    <w:name w:val="xml-lpage"/>
    <w:basedOn w:val="DefaultParagraphFont"/>
    <w:rsid w:val="00086A0A"/>
  </w:style>
  <w:style w:type="paragraph" w:customStyle="1" w:styleId="NPBheading1">
    <w:name w:val="NPB heading 1"/>
    <w:basedOn w:val="Normal"/>
    <w:link w:val="NPBheading1Char"/>
    <w:qFormat/>
    <w:rsid w:val="00F16437"/>
    <w:pPr>
      <w:spacing w:before="120" w:after="120" w:line="240" w:lineRule="auto"/>
      <w:outlineLvl w:val="0"/>
    </w:pPr>
    <w:rPr>
      <w:rFonts w:ascii="Tahoma" w:eastAsia="Times New Roman" w:hAnsi="Tahoma" w:cs="Times New Roman"/>
      <w:b/>
      <w:caps/>
      <w:color w:val="17365D"/>
      <w:sz w:val="24"/>
      <w:szCs w:val="20"/>
    </w:rPr>
  </w:style>
  <w:style w:type="character" w:customStyle="1" w:styleId="NPBheading1Char">
    <w:name w:val="NPB heading 1 Char"/>
    <w:basedOn w:val="DefaultParagraphFont"/>
    <w:link w:val="NPBheading1"/>
    <w:rsid w:val="00F16437"/>
    <w:rPr>
      <w:rFonts w:ascii="Tahoma" w:eastAsia="Times New Roman" w:hAnsi="Tahoma" w:cs="Times New Roman"/>
      <w:b/>
      <w:caps/>
      <w:color w:val="17365D"/>
      <w:sz w:val="24"/>
      <w:szCs w:val="20"/>
    </w:rPr>
  </w:style>
  <w:style w:type="paragraph" w:styleId="CommentText">
    <w:name w:val="annotation text"/>
    <w:basedOn w:val="Normal"/>
    <w:link w:val="CommentTextChar"/>
    <w:uiPriority w:val="99"/>
    <w:unhideWhenUsed/>
    <w:rsid w:val="004B3729"/>
    <w:pPr>
      <w:spacing w:after="200" w:line="240" w:lineRule="auto"/>
    </w:pPr>
    <w:rPr>
      <w:rFonts w:ascii="Times New Roman" w:eastAsiaTheme="minorEastAsia" w:hAnsi="Times New Roman" w:cs="Times New Roman"/>
      <w:sz w:val="20"/>
      <w:szCs w:val="20"/>
    </w:rPr>
  </w:style>
  <w:style w:type="character" w:customStyle="1" w:styleId="CommentTextChar">
    <w:name w:val="Comment Text Char"/>
    <w:basedOn w:val="DefaultParagraphFont"/>
    <w:link w:val="CommentText"/>
    <w:uiPriority w:val="99"/>
    <w:rsid w:val="004B3729"/>
    <w:rPr>
      <w:rFonts w:ascii="Times New Roman" w:eastAsiaTheme="minorEastAsia" w:hAnsi="Times New Roman" w:cs="Times New Roman"/>
      <w:sz w:val="20"/>
      <w:szCs w:val="20"/>
    </w:rPr>
  </w:style>
  <w:style w:type="paragraph" w:customStyle="1" w:styleId="EndNoteBibliographyTitle">
    <w:name w:val="EndNote Bibliography Title"/>
    <w:basedOn w:val="Normal"/>
    <w:link w:val="EndNoteBibliographyTitleChar"/>
    <w:rsid w:val="006535E1"/>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6535E1"/>
    <w:rPr>
      <w:rFonts w:ascii="Times New Roman" w:eastAsia="Times New Roman" w:hAnsi="Times New Roman" w:cs="Times New Roman"/>
      <w:sz w:val="24"/>
      <w:szCs w:val="24"/>
    </w:rPr>
  </w:style>
  <w:style w:type="character" w:customStyle="1" w:styleId="EndNoteBibliographyTitleChar">
    <w:name w:val="EndNote Bibliography Title Char"/>
    <w:basedOn w:val="ListParagraphChar"/>
    <w:link w:val="EndNoteBibliographyTitle"/>
    <w:rsid w:val="006535E1"/>
    <w:rPr>
      <w:rFonts w:ascii="Calibri" w:eastAsia="Times New Roman" w:hAnsi="Calibri" w:cs="Times New Roman"/>
      <w:noProof/>
      <w:sz w:val="24"/>
      <w:szCs w:val="24"/>
    </w:rPr>
  </w:style>
  <w:style w:type="paragraph" w:customStyle="1" w:styleId="EndNoteBibliography">
    <w:name w:val="EndNote Bibliography"/>
    <w:basedOn w:val="Normal"/>
    <w:link w:val="EndNoteBibliographyChar"/>
    <w:rsid w:val="006535E1"/>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6535E1"/>
    <w:rPr>
      <w:rFonts w:ascii="Calibri" w:eastAsia="Times New Roman" w:hAnsi="Calibri" w:cs="Times New Roman"/>
      <w:noProof/>
      <w:sz w:val="24"/>
      <w:szCs w:val="24"/>
    </w:rPr>
  </w:style>
  <w:style w:type="paragraph" w:styleId="Header">
    <w:name w:val="header"/>
    <w:basedOn w:val="Normal"/>
    <w:link w:val="HeaderChar"/>
    <w:uiPriority w:val="99"/>
    <w:unhideWhenUsed/>
    <w:rsid w:val="00365E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5EE0"/>
  </w:style>
  <w:style w:type="paragraph" w:styleId="Footer">
    <w:name w:val="footer"/>
    <w:basedOn w:val="Normal"/>
    <w:link w:val="FooterChar"/>
    <w:uiPriority w:val="99"/>
    <w:unhideWhenUsed/>
    <w:rsid w:val="00365E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5EE0"/>
  </w:style>
  <w:style w:type="paragraph" w:styleId="BalloonText">
    <w:name w:val="Balloon Text"/>
    <w:basedOn w:val="Normal"/>
    <w:link w:val="BalloonTextChar"/>
    <w:uiPriority w:val="99"/>
    <w:semiHidden/>
    <w:unhideWhenUsed/>
    <w:rsid w:val="009050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50CE"/>
    <w:rPr>
      <w:rFonts w:ascii="Segoe UI" w:hAnsi="Segoe UI" w:cs="Segoe UI"/>
      <w:sz w:val="18"/>
      <w:szCs w:val="18"/>
    </w:rPr>
  </w:style>
  <w:style w:type="character" w:styleId="CommentReference">
    <w:name w:val="annotation reference"/>
    <w:basedOn w:val="DefaultParagraphFont"/>
    <w:uiPriority w:val="99"/>
    <w:semiHidden/>
    <w:unhideWhenUsed/>
    <w:rsid w:val="009050CE"/>
    <w:rPr>
      <w:sz w:val="16"/>
      <w:szCs w:val="16"/>
    </w:rPr>
  </w:style>
  <w:style w:type="paragraph" w:styleId="CommentSubject">
    <w:name w:val="annotation subject"/>
    <w:basedOn w:val="CommentText"/>
    <w:next w:val="CommentText"/>
    <w:link w:val="CommentSubjectChar"/>
    <w:uiPriority w:val="99"/>
    <w:semiHidden/>
    <w:unhideWhenUsed/>
    <w:rsid w:val="009050CE"/>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9050CE"/>
    <w:rPr>
      <w:rFonts w:ascii="Times New Roman" w:eastAsiaTheme="minorEastAsia" w:hAnsi="Times New Roman" w:cs="Times New Roman"/>
      <w:b/>
      <w:bCs/>
      <w:sz w:val="20"/>
      <w:szCs w:val="20"/>
    </w:rPr>
  </w:style>
  <w:style w:type="character" w:styleId="FollowedHyperlink">
    <w:name w:val="FollowedHyperlink"/>
    <w:basedOn w:val="DefaultParagraphFont"/>
    <w:uiPriority w:val="99"/>
    <w:semiHidden/>
    <w:unhideWhenUsed/>
    <w:rsid w:val="00380ECE"/>
    <w:rPr>
      <w:color w:val="954F72" w:themeColor="followedHyperlink"/>
      <w:u w:val="single"/>
    </w:rPr>
  </w:style>
  <w:style w:type="paragraph" w:customStyle="1" w:styleId="NPBsubhead1">
    <w:name w:val="NPB subhead1"/>
    <w:basedOn w:val="Normal"/>
    <w:next w:val="Normal"/>
    <w:link w:val="NPBsubhead1Char"/>
    <w:rsid w:val="00303C8B"/>
    <w:rPr>
      <w:rFonts w:ascii="Tahoma" w:hAnsi="Tahoma" w:cs="Tahoma"/>
      <w:b/>
    </w:rPr>
  </w:style>
  <w:style w:type="character" w:customStyle="1" w:styleId="Heading1Char">
    <w:name w:val="Heading 1 Char"/>
    <w:basedOn w:val="DefaultParagraphFont"/>
    <w:link w:val="Heading1"/>
    <w:uiPriority w:val="9"/>
    <w:rsid w:val="00303C8B"/>
    <w:rPr>
      <w:rFonts w:ascii="Tahoma" w:eastAsiaTheme="majorEastAsia" w:hAnsi="Tahoma" w:cstheme="majorBidi"/>
      <w:b/>
      <w:bCs/>
      <w:szCs w:val="28"/>
    </w:rPr>
  </w:style>
  <w:style w:type="character" w:customStyle="1" w:styleId="NPBsubhead1Char">
    <w:name w:val="NPB subhead1 Char"/>
    <w:basedOn w:val="NPBtextChar"/>
    <w:link w:val="NPBsubhead1"/>
    <w:rsid w:val="00303C8B"/>
    <w:rPr>
      <w:rFonts w:ascii="Tahoma" w:eastAsia="Times New Roman" w:hAnsi="Tahoma" w:cs="Tahoma"/>
      <w:b/>
      <w:szCs w:val="20"/>
    </w:rPr>
  </w:style>
  <w:style w:type="character" w:customStyle="1" w:styleId="Heading2Char">
    <w:name w:val="Heading 2 Char"/>
    <w:basedOn w:val="DefaultParagraphFont"/>
    <w:link w:val="Heading2"/>
    <w:uiPriority w:val="9"/>
    <w:rsid w:val="00E34F99"/>
    <w:rPr>
      <w:rFonts w:ascii="Times New Roman" w:eastAsiaTheme="majorEastAsia" w:hAnsi="Times New Roman" w:cstheme="majorBidi"/>
      <w:b/>
      <w:bCs/>
      <w:sz w:val="24"/>
      <w:szCs w:val="26"/>
    </w:rPr>
  </w:style>
  <w:style w:type="character" w:customStyle="1" w:styleId="st">
    <w:name w:val="st"/>
    <w:basedOn w:val="DefaultParagraphFont"/>
    <w:rsid w:val="004A0FB6"/>
  </w:style>
  <w:style w:type="paragraph" w:styleId="TOCHeading">
    <w:name w:val="TOC Heading"/>
    <w:basedOn w:val="Heading1"/>
    <w:next w:val="Normal"/>
    <w:uiPriority w:val="39"/>
    <w:unhideWhenUsed/>
    <w:qFormat/>
    <w:rsid w:val="00B95ADF"/>
    <w:pPr>
      <w:spacing w:before="240" w:line="259" w:lineRule="auto"/>
      <w:outlineLvl w:val="9"/>
    </w:pPr>
    <w:rPr>
      <w:rFonts w:asciiTheme="majorHAnsi" w:hAnsiTheme="majorHAnsi"/>
      <w:b w:val="0"/>
      <w:bCs w:val="0"/>
      <w:color w:val="2E74B5" w:themeColor="accent1" w:themeShade="BF"/>
      <w:sz w:val="32"/>
      <w:szCs w:val="32"/>
    </w:rPr>
  </w:style>
  <w:style w:type="paragraph" w:styleId="TOC1">
    <w:name w:val="toc 1"/>
    <w:basedOn w:val="Normal"/>
    <w:next w:val="Normal"/>
    <w:autoRedefine/>
    <w:uiPriority w:val="39"/>
    <w:unhideWhenUsed/>
    <w:rsid w:val="00B95ADF"/>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0452678">
      <w:bodyDiv w:val="1"/>
      <w:marLeft w:val="0"/>
      <w:marRight w:val="0"/>
      <w:marTop w:val="0"/>
      <w:marBottom w:val="0"/>
      <w:divBdr>
        <w:top w:val="none" w:sz="0" w:space="0" w:color="auto"/>
        <w:left w:val="none" w:sz="0" w:space="0" w:color="auto"/>
        <w:bottom w:val="none" w:sz="0" w:space="0" w:color="auto"/>
        <w:right w:val="none" w:sz="0" w:space="0" w:color="auto"/>
      </w:divBdr>
    </w:div>
    <w:div w:id="841698698">
      <w:bodyDiv w:val="1"/>
      <w:marLeft w:val="0"/>
      <w:marRight w:val="0"/>
      <w:marTop w:val="0"/>
      <w:marBottom w:val="0"/>
      <w:divBdr>
        <w:top w:val="none" w:sz="0" w:space="0" w:color="auto"/>
        <w:left w:val="none" w:sz="0" w:space="0" w:color="auto"/>
        <w:bottom w:val="none" w:sz="0" w:space="0" w:color="auto"/>
        <w:right w:val="none" w:sz="0" w:space="0" w:color="auto"/>
      </w:divBdr>
    </w:div>
    <w:div w:id="1081489116">
      <w:bodyDiv w:val="1"/>
      <w:marLeft w:val="0"/>
      <w:marRight w:val="0"/>
      <w:marTop w:val="0"/>
      <w:marBottom w:val="0"/>
      <w:divBdr>
        <w:top w:val="none" w:sz="0" w:space="0" w:color="auto"/>
        <w:left w:val="none" w:sz="0" w:space="0" w:color="auto"/>
        <w:bottom w:val="none" w:sz="0" w:space="0" w:color="auto"/>
        <w:right w:val="none" w:sz="0" w:space="0" w:color="auto"/>
      </w:divBdr>
    </w:div>
    <w:div w:id="1472987308">
      <w:bodyDiv w:val="1"/>
      <w:marLeft w:val="0"/>
      <w:marRight w:val="0"/>
      <w:marTop w:val="0"/>
      <w:marBottom w:val="0"/>
      <w:divBdr>
        <w:top w:val="none" w:sz="0" w:space="0" w:color="auto"/>
        <w:left w:val="none" w:sz="0" w:space="0" w:color="auto"/>
        <w:bottom w:val="none" w:sz="0" w:space="0" w:color="auto"/>
        <w:right w:val="none" w:sz="0" w:space="0" w:color="auto"/>
      </w:divBdr>
    </w:div>
    <w:div w:id="1795564890">
      <w:bodyDiv w:val="1"/>
      <w:marLeft w:val="0"/>
      <w:marRight w:val="0"/>
      <w:marTop w:val="0"/>
      <w:marBottom w:val="0"/>
      <w:divBdr>
        <w:top w:val="none" w:sz="0" w:space="0" w:color="auto"/>
        <w:left w:val="none" w:sz="0" w:space="0" w:color="auto"/>
        <w:bottom w:val="none" w:sz="0" w:space="0" w:color="auto"/>
        <w:right w:val="none" w:sz="0" w:space="0" w:color="auto"/>
      </w:divBdr>
    </w:div>
    <w:div w:id="2010057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genesig.com/products/9321"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liferiverbiotech.com/Pages/Product/ProductDetail.aspx?productId=411"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thermofisher.com/order/catalog/product/A13640"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sitaly.com/data/pages/products/re_files/HEV.pdf" TargetMode="External"/><Relationship Id="rId5" Type="http://schemas.openxmlformats.org/officeDocument/2006/relationships/webSettings" Target="webSettings.xml"/><Relationship Id="rId15" Type="http://schemas.openxmlformats.org/officeDocument/2006/relationships/hyperlink" Target="https://www.idexx.com/livestock-poultry/swine/prv.html" TargetMode="External"/><Relationship Id="rId10" Type="http://schemas.openxmlformats.org/officeDocument/2006/relationships/hyperlink" Target="http://www.zoologix.com/primate/Datasheets/Encephalomyocarditis.ht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zoologix.com/avian/Datasheets/PorcineCytomegaloviru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845143-3438-44EC-94FA-BC5C9DAB81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36994</Words>
  <Characters>210868</Characters>
  <Application>Microsoft Office Word</Application>
  <DocSecurity>0</DocSecurity>
  <Lines>1757</Lines>
  <Paragraphs>494</Paragraphs>
  <ScaleCrop>false</ScaleCrop>
  <HeadingPairs>
    <vt:vector size="2" baseType="variant">
      <vt:variant>
        <vt:lpstr>Title</vt:lpstr>
      </vt:variant>
      <vt:variant>
        <vt:i4>1</vt:i4>
      </vt:variant>
    </vt:vector>
  </HeadingPairs>
  <TitlesOfParts>
    <vt:vector size="1" baseType="lpstr">
      <vt:lpstr/>
    </vt:vector>
  </TitlesOfParts>
  <Company>College of Veterinary Medicine</Company>
  <LinksUpToDate>false</LinksUpToDate>
  <CharactersWithSpaces>247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rld Organization for Animal Health (OIE)</dc:creator>
  <cp:lastModifiedBy>Paul Sundberg</cp:lastModifiedBy>
  <cp:revision>2</cp:revision>
  <dcterms:created xsi:type="dcterms:W3CDTF">2016-02-08T17:51:00Z</dcterms:created>
  <dcterms:modified xsi:type="dcterms:W3CDTF">2016-02-08T17:51:00Z</dcterms:modified>
</cp:coreProperties>
</file>